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8C6032" w14:textId="77777777" w:rsidR="00FC3E08" w:rsidRPr="00763916" w:rsidRDefault="00FC3E08" w:rsidP="00FC3E08">
      <w:pPr>
        <w:spacing w:line="276" w:lineRule="auto"/>
        <w:rPr>
          <w:b/>
          <w:color w:val="000000" w:themeColor="text1"/>
        </w:rPr>
      </w:pPr>
      <w:bookmarkStart w:id="0" w:name="_GoBack"/>
      <w:bookmarkEnd w:id="0"/>
      <w:r w:rsidRPr="00763916">
        <w:rPr>
          <w:b/>
          <w:color w:val="000000" w:themeColor="text1"/>
        </w:rPr>
        <w:t xml:space="preserve">PTSD post-childbirth: a systematic review of </w:t>
      </w:r>
      <w:r w:rsidRPr="000A77AD">
        <w:rPr>
          <w:b/>
          <w:color w:val="000000" w:themeColor="text1"/>
        </w:rPr>
        <w:t xml:space="preserve">women’s and midwives’ subjective </w:t>
      </w:r>
      <w:r>
        <w:rPr>
          <w:b/>
          <w:color w:val="000000" w:themeColor="text1"/>
        </w:rPr>
        <w:t xml:space="preserve">experiences of </w:t>
      </w:r>
      <w:r w:rsidRPr="00763916">
        <w:rPr>
          <w:b/>
          <w:color w:val="000000" w:themeColor="text1"/>
        </w:rPr>
        <w:t>care provider interaction</w:t>
      </w:r>
    </w:p>
    <w:p w14:paraId="352C3ACA" w14:textId="7D1544E1" w:rsidR="00FC3E08" w:rsidRDefault="00FC3E08">
      <w:pPr>
        <w:rPr>
          <w:b/>
          <w:color w:val="000000" w:themeColor="text1"/>
        </w:rPr>
      </w:pPr>
    </w:p>
    <w:p w14:paraId="34006D37" w14:textId="0F6AAC07" w:rsidR="00FC3E08" w:rsidRDefault="00FC3E08">
      <w:pPr>
        <w:rPr>
          <w:b/>
          <w:color w:val="000000" w:themeColor="text1"/>
        </w:rPr>
      </w:pPr>
    </w:p>
    <w:p w14:paraId="1A1280CC" w14:textId="6F0E6851" w:rsidR="00215ABC" w:rsidRPr="0079176E" w:rsidRDefault="00215ABC" w:rsidP="00215ABC">
      <w:pPr>
        <w:rPr>
          <w:rStyle w:val="Hyperlink"/>
        </w:rPr>
      </w:pPr>
      <w:r w:rsidRPr="0079176E">
        <w:t>Author 1: Jenny Patterson</w:t>
      </w:r>
    </w:p>
    <w:p w14:paraId="52E3CA61" w14:textId="023673E5" w:rsidR="00215ABC" w:rsidRPr="0079176E" w:rsidRDefault="00215ABC" w:rsidP="00215ABC">
      <w:r w:rsidRPr="0079176E">
        <w:t xml:space="preserve">School of </w:t>
      </w:r>
      <w:r w:rsidR="0079176E">
        <w:t>Health</w:t>
      </w:r>
      <w:r w:rsidRPr="0079176E">
        <w:t xml:space="preserve"> and Social Care</w:t>
      </w:r>
    </w:p>
    <w:p w14:paraId="07D7D4E4" w14:textId="14D9FC65" w:rsidR="00215ABC" w:rsidRPr="0079176E" w:rsidRDefault="00215ABC" w:rsidP="00215ABC">
      <w:r w:rsidRPr="0079176E">
        <w:t>Sighthill Campus, Edinburgh Napier University</w:t>
      </w:r>
    </w:p>
    <w:p w14:paraId="7E0EE6A5" w14:textId="31B55F91" w:rsidR="00215ABC" w:rsidRPr="0079176E" w:rsidRDefault="00215ABC" w:rsidP="00215ABC">
      <w:r w:rsidRPr="0079176E">
        <w:t>11 Sighthill Court, Edinburgh EH11 4BN</w:t>
      </w:r>
    </w:p>
    <w:p w14:paraId="1620108D" w14:textId="2EBAD44D" w:rsidR="006A33D2" w:rsidRPr="0079176E" w:rsidRDefault="00472C8C" w:rsidP="00215ABC">
      <w:hyperlink r:id="rId7" w:history="1">
        <w:r w:rsidR="00AB449F" w:rsidRPr="0079176E">
          <w:rPr>
            <w:rStyle w:val="Hyperlink"/>
          </w:rPr>
          <w:t>Jennifer.patterson@napier.ac.uk</w:t>
        </w:r>
      </w:hyperlink>
    </w:p>
    <w:p w14:paraId="5939EC81" w14:textId="4771DCEA" w:rsidR="00215ABC" w:rsidRPr="0079176E" w:rsidRDefault="00215ABC" w:rsidP="00215ABC"/>
    <w:p w14:paraId="26BDCFC7" w14:textId="2219CC23" w:rsidR="00215ABC" w:rsidRPr="0079176E" w:rsidRDefault="00215ABC" w:rsidP="00215ABC">
      <w:r w:rsidRPr="0079176E">
        <w:t xml:space="preserve">Author 2: Prof Caroline Hollins Martin </w:t>
      </w:r>
    </w:p>
    <w:p w14:paraId="5AD8C2E2" w14:textId="68A67BC1" w:rsidR="00215ABC" w:rsidRPr="0079176E" w:rsidRDefault="00215ABC" w:rsidP="00215ABC">
      <w:r w:rsidRPr="0079176E">
        <w:t xml:space="preserve">School of </w:t>
      </w:r>
      <w:r w:rsidR="0079176E">
        <w:t>Health</w:t>
      </w:r>
      <w:r w:rsidRPr="0079176E">
        <w:t xml:space="preserve"> and Social Care</w:t>
      </w:r>
    </w:p>
    <w:p w14:paraId="48B93DC7" w14:textId="011C4D5D" w:rsidR="00215ABC" w:rsidRPr="0079176E" w:rsidRDefault="00215ABC" w:rsidP="00215ABC">
      <w:r w:rsidRPr="0079176E">
        <w:t>Sighthill Campus, Edinburgh Napier University</w:t>
      </w:r>
    </w:p>
    <w:p w14:paraId="0583E7CB" w14:textId="77777777" w:rsidR="00215ABC" w:rsidRPr="0079176E" w:rsidRDefault="00215ABC" w:rsidP="00215ABC">
      <w:r w:rsidRPr="0079176E">
        <w:t>11 Sighthill Court, Edinburgh EH11 4BN</w:t>
      </w:r>
    </w:p>
    <w:p w14:paraId="4939E7CA" w14:textId="0E8162B6" w:rsidR="00AB449F" w:rsidRPr="0079176E" w:rsidRDefault="00472C8C" w:rsidP="00215ABC">
      <w:hyperlink r:id="rId8" w:history="1">
        <w:r w:rsidR="0079176E" w:rsidRPr="0079176E">
          <w:rPr>
            <w:rStyle w:val="Hyperlink"/>
          </w:rPr>
          <w:t>C.HollinsMartin@napier.ac.uk</w:t>
        </w:r>
      </w:hyperlink>
    </w:p>
    <w:p w14:paraId="53275D78" w14:textId="77777777" w:rsidR="0079176E" w:rsidRPr="0079176E" w:rsidRDefault="0079176E" w:rsidP="00215ABC"/>
    <w:p w14:paraId="6F8BFD57" w14:textId="77777777" w:rsidR="00215ABC" w:rsidRPr="0079176E" w:rsidRDefault="00215ABC" w:rsidP="00215ABC"/>
    <w:p w14:paraId="6882F7C0" w14:textId="2E8120A3" w:rsidR="00215ABC" w:rsidRPr="0079176E" w:rsidRDefault="00215ABC" w:rsidP="00215ABC">
      <w:r w:rsidRPr="0079176E">
        <w:t xml:space="preserve">Author 3: Prof Thanos Karatzias </w:t>
      </w:r>
    </w:p>
    <w:p w14:paraId="0367786A" w14:textId="1BDD439F" w:rsidR="00215ABC" w:rsidRPr="0079176E" w:rsidRDefault="00215ABC" w:rsidP="00215ABC">
      <w:r w:rsidRPr="0079176E">
        <w:t xml:space="preserve">School of </w:t>
      </w:r>
      <w:r w:rsidR="0079176E">
        <w:t>Health</w:t>
      </w:r>
      <w:r w:rsidRPr="0079176E">
        <w:t xml:space="preserve"> and Social Care</w:t>
      </w:r>
    </w:p>
    <w:p w14:paraId="3383310F" w14:textId="7FE84231" w:rsidR="00215ABC" w:rsidRPr="0079176E" w:rsidRDefault="00215ABC" w:rsidP="00215ABC">
      <w:r w:rsidRPr="0079176E">
        <w:t>Sighthill Campus, Edinburgh Napier University</w:t>
      </w:r>
    </w:p>
    <w:p w14:paraId="4AFDC8EA" w14:textId="77777777" w:rsidR="00215ABC" w:rsidRPr="0079176E" w:rsidRDefault="00215ABC" w:rsidP="00215ABC">
      <w:r w:rsidRPr="0079176E">
        <w:t>11 Sighthill Court, Edinburgh EH11 4BN</w:t>
      </w:r>
    </w:p>
    <w:p w14:paraId="0A56423E" w14:textId="7AB143A7" w:rsidR="00FC3E08" w:rsidRPr="0079176E" w:rsidRDefault="00472C8C">
      <w:pPr>
        <w:rPr>
          <w:b/>
          <w:color w:val="000000" w:themeColor="text1"/>
        </w:rPr>
      </w:pPr>
      <w:hyperlink r:id="rId9" w:history="1">
        <w:r w:rsidR="00215ABC" w:rsidRPr="0079176E">
          <w:rPr>
            <w:rStyle w:val="Hyperlink"/>
          </w:rPr>
          <w:t>T.Karatzias@napier.ac.uk</w:t>
        </w:r>
      </w:hyperlink>
    </w:p>
    <w:p w14:paraId="3F68B2BA" w14:textId="2E9D5087" w:rsidR="00FC3E08" w:rsidRPr="0079176E" w:rsidRDefault="00FC3E08">
      <w:pPr>
        <w:rPr>
          <w:b/>
          <w:color w:val="000000" w:themeColor="text1"/>
        </w:rPr>
      </w:pPr>
    </w:p>
    <w:p w14:paraId="64272568" w14:textId="4CD2E2DE" w:rsidR="00FC3E08" w:rsidRPr="0079176E" w:rsidRDefault="00FC3E08">
      <w:pPr>
        <w:rPr>
          <w:b/>
          <w:color w:val="000000" w:themeColor="text1"/>
        </w:rPr>
      </w:pPr>
    </w:p>
    <w:p w14:paraId="5156418E" w14:textId="751DB56E" w:rsidR="00FC3E08" w:rsidRPr="0079176E" w:rsidRDefault="00FC3E08">
      <w:pPr>
        <w:rPr>
          <w:b/>
          <w:color w:val="000000" w:themeColor="text1"/>
        </w:rPr>
      </w:pPr>
    </w:p>
    <w:p w14:paraId="0FC63CCB" w14:textId="4316E6BA" w:rsidR="00FC3E08" w:rsidRPr="0079176E" w:rsidRDefault="00FC3E08">
      <w:pPr>
        <w:rPr>
          <w:b/>
          <w:color w:val="000000" w:themeColor="text1"/>
        </w:rPr>
      </w:pPr>
    </w:p>
    <w:p w14:paraId="609E4323" w14:textId="32828030" w:rsidR="00FC3E08" w:rsidRPr="0079176E" w:rsidRDefault="00FC3E08">
      <w:pPr>
        <w:rPr>
          <w:b/>
          <w:color w:val="000000" w:themeColor="text1"/>
        </w:rPr>
      </w:pPr>
    </w:p>
    <w:p w14:paraId="537C8F8C" w14:textId="6C9BCD17" w:rsidR="00FC3E08" w:rsidRPr="0079176E" w:rsidRDefault="00FC3E08">
      <w:pPr>
        <w:rPr>
          <w:b/>
          <w:color w:val="000000" w:themeColor="text1"/>
        </w:rPr>
      </w:pPr>
    </w:p>
    <w:p w14:paraId="3017E664" w14:textId="1FEE47B2" w:rsidR="00FC3E08" w:rsidRDefault="00FC3E08">
      <w:pPr>
        <w:rPr>
          <w:b/>
          <w:color w:val="000000" w:themeColor="text1"/>
        </w:rPr>
      </w:pPr>
    </w:p>
    <w:p w14:paraId="13414871" w14:textId="77777777" w:rsidR="00FC3E08" w:rsidRDefault="00FC3E08">
      <w:pPr>
        <w:rPr>
          <w:b/>
          <w:color w:val="000000" w:themeColor="text1"/>
        </w:rPr>
      </w:pPr>
    </w:p>
    <w:p w14:paraId="57F3DA16" w14:textId="0AC68627" w:rsidR="00FC3E08" w:rsidRDefault="00FC3E08">
      <w:pPr>
        <w:rPr>
          <w:b/>
          <w:color w:val="000000" w:themeColor="text1"/>
        </w:rPr>
      </w:pPr>
      <w:r>
        <w:rPr>
          <w:b/>
          <w:color w:val="000000" w:themeColor="text1"/>
        </w:rPr>
        <w:br w:type="page"/>
      </w:r>
    </w:p>
    <w:p w14:paraId="35D7C20A" w14:textId="0E535F6B" w:rsidR="00127964" w:rsidRPr="00763916" w:rsidRDefault="00127964" w:rsidP="00127964">
      <w:pPr>
        <w:spacing w:line="276" w:lineRule="auto"/>
        <w:rPr>
          <w:b/>
          <w:color w:val="000000" w:themeColor="text1"/>
        </w:rPr>
      </w:pPr>
      <w:r w:rsidRPr="00763916">
        <w:rPr>
          <w:b/>
          <w:color w:val="000000" w:themeColor="text1"/>
        </w:rPr>
        <w:lastRenderedPageBreak/>
        <w:t xml:space="preserve">PTSD post-childbirth: a systematic review of </w:t>
      </w:r>
      <w:r w:rsidRPr="000A77AD">
        <w:rPr>
          <w:b/>
          <w:color w:val="000000" w:themeColor="text1"/>
        </w:rPr>
        <w:t xml:space="preserve">women’s and midwives’ subjective </w:t>
      </w:r>
      <w:r>
        <w:rPr>
          <w:b/>
          <w:color w:val="000000" w:themeColor="text1"/>
        </w:rPr>
        <w:t xml:space="preserve">experiences of </w:t>
      </w:r>
      <w:r w:rsidRPr="00763916">
        <w:rPr>
          <w:b/>
          <w:color w:val="000000" w:themeColor="text1"/>
        </w:rPr>
        <w:t>care provider interaction</w:t>
      </w:r>
    </w:p>
    <w:p w14:paraId="5AF3CB41" w14:textId="77777777" w:rsidR="00127964" w:rsidRDefault="00127964" w:rsidP="005960D1">
      <w:pPr>
        <w:spacing w:line="360" w:lineRule="auto"/>
        <w:outlineLvl w:val="0"/>
        <w:rPr>
          <w:b/>
        </w:rPr>
      </w:pPr>
    </w:p>
    <w:p w14:paraId="2A3418BA" w14:textId="77777777" w:rsidR="00127964" w:rsidRDefault="00127964" w:rsidP="005960D1">
      <w:pPr>
        <w:spacing w:line="360" w:lineRule="auto"/>
        <w:outlineLvl w:val="0"/>
        <w:rPr>
          <w:b/>
        </w:rPr>
      </w:pPr>
    </w:p>
    <w:p w14:paraId="15335B88" w14:textId="19DFC4FD" w:rsidR="005960D1" w:rsidRPr="007E6BD5" w:rsidRDefault="005960D1" w:rsidP="005960D1">
      <w:pPr>
        <w:spacing w:line="360" w:lineRule="auto"/>
        <w:outlineLvl w:val="0"/>
        <w:rPr>
          <w:b/>
          <w:color w:val="000000" w:themeColor="text1"/>
        </w:rPr>
      </w:pPr>
      <w:r w:rsidRPr="007E6BD5">
        <w:rPr>
          <w:b/>
        </w:rPr>
        <w:t>Abstract</w:t>
      </w:r>
    </w:p>
    <w:p w14:paraId="6317A6F2" w14:textId="45FD4F39" w:rsidR="00B57F73" w:rsidRPr="00EB0B39" w:rsidRDefault="005960D1" w:rsidP="00B57F73">
      <w:pPr>
        <w:spacing w:line="360" w:lineRule="auto"/>
        <w:rPr>
          <w:rFonts w:cstheme="minorHAnsi"/>
          <w:color w:val="000000" w:themeColor="text1"/>
        </w:rPr>
      </w:pPr>
      <w:r w:rsidRPr="00915D8A">
        <w:rPr>
          <w:b/>
          <w:color w:val="000000" w:themeColor="text1"/>
        </w:rPr>
        <w:t>Objectiv</w:t>
      </w:r>
      <w:r w:rsidRPr="00EB0B39">
        <w:rPr>
          <w:b/>
          <w:color w:val="000000" w:themeColor="text1"/>
        </w:rPr>
        <w:t xml:space="preserve">e: </w:t>
      </w:r>
      <w:r w:rsidR="00F13BE1" w:rsidRPr="00EB0B39">
        <w:rPr>
          <w:rFonts w:cstheme="minorHAnsi"/>
          <w:color w:val="000000" w:themeColor="text1"/>
        </w:rPr>
        <w:t>To review primary research f</w:t>
      </w:r>
      <w:r w:rsidR="00B57F73" w:rsidRPr="00EB0B39">
        <w:rPr>
          <w:rFonts w:cstheme="minorHAnsi"/>
          <w:color w:val="000000" w:themeColor="text1"/>
        </w:rPr>
        <w:t xml:space="preserve">rom within the literature </w:t>
      </w:r>
      <w:r w:rsidR="00D11352" w:rsidRPr="00EB0B39">
        <w:rPr>
          <w:rFonts w:cstheme="minorHAnsi"/>
          <w:color w:val="000000" w:themeColor="text1"/>
        </w:rPr>
        <w:t xml:space="preserve">regarding </w:t>
      </w:r>
      <w:r w:rsidR="00B57F73" w:rsidRPr="00EB0B39">
        <w:rPr>
          <w:rFonts w:cstheme="minorHAnsi"/>
          <w:color w:val="000000" w:themeColor="text1"/>
        </w:rPr>
        <w:t xml:space="preserve">PTSD Post-Childbirth (PTSD-PC), </w:t>
      </w:r>
      <w:r w:rsidR="00F13BE1" w:rsidRPr="00EB0B39">
        <w:rPr>
          <w:rFonts w:cstheme="minorHAnsi"/>
          <w:color w:val="000000" w:themeColor="text1"/>
        </w:rPr>
        <w:t xml:space="preserve">that </w:t>
      </w:r>
      <w:r w:rsidR="000B53DE" w:rsidRPr="00EB0B39">
        <w:rPr>
          <w:rFonts w:cstheme="minorHAnsi"/>
          <w:color w:val="000000" w:themeColor="text1"/>
        </w:rPr>
        <w:t>focussed on</w:t>
      </w:r>
      <w:r w:rsidR="00B57F73" w:rsidRPr="00EB0B39">
        <w:rPr>
          <w:rFonts w:cstheme="minorHAnsi"/>
          <w:color w:val="000000" w:themeColor="text1"/>
        </w:rPr>
        <w:t xml:space="preserve"> </w:t>
      </w:r>
      <w:r w:rsidR="002A0040" w:rsidRPr="00EB0B39">
        <w:rPr>
          <w:rFonts w:cstheme="minorHAnsi"/>
          <w:color w:val="000000" w:themeColor="text1"/>
        </w:rPr>
        <w:t>Quality of Provider I</w:t>
      </w:r>
      <w:r w:rsidR="00B57F73" w:rsidRPr="00EB0B39">
        <w:rPr>
          <w:rFonts w:cstheme="minorHAnsi"/>
          <w:color w:val="000000" w:themeColor="text1"/>
        </w:rPr>
        <w:t>nteraction</w:t>
      </w:r>
      <w:r w:rsidR="002A0040" w:rsidRPr="00EB0B39">
        <w:rPr>
          <w:rFonts w:cstheme="minorHAnsi"/>
          <w:color w:val="000000" w:themeColor="text1"/>
        </w:rPr>
        <w:t xml:space="preserve"> (QPI)</w:t>
      </w:r>
      <w:r w:rsidR="00B57F73" w:rsidRPr="00EB0B39">
        <w:rPr>
          <w:rFonts w:cstheme="minorHAnsi"/>
          <w:color w:val="000000" w:themeColor="text1"/>
        </w:rPr>
        <w:t xml:space="preserve"> from either the perspective of women who have </w:t>
      </w:r>
      <w:r w:rsidR="0053037B" w:rsidRPr="00EB0B39">
        <w:rPr>
          <w:rFonts w:cstheme="minorHAnsi"/>
          <w:color w:val="000000" w:themeColor="text1"/>
        </w:rPr>
        <w:t xml:space="preserve">developed PTSD-PC, or </w:t>
      </w:r>
      <w:r w:rsidR="00D202A6" w:rsidRPr="00EB0B39">
        <w:rPr>
          <w:rFonts w:cstheme="minorHAnsi"/>
          <w:color w:val="000000" w:themeColor="text1"/>
        </w:rPr>
        <w:t>midwives</w:t>
      </w:r>
      <w:r w:rsidR="00B57F73" w:rsidRPr="00EB0B39">
        <w:rPr>
          <w:rFonts w:cstheme="minorHAnsi"/>
          <w:color w:val="000000" w:themeColor="text1"/>
        </w:rPr>
        <w:t>.</w:t>
      </w:r>
    </w:p>
    <w:p w14:paraId="54EB786B" w14:textId="1BBD12B2" w:rsidR="005960D1" w:rsidRPr="00EB0B39" w:rsidRDefault="005960D1" w:rsidP="005960D1">
      <w:pPr>
        <w:pStyle w:val="ListParagraph"/>
        <w:spacing w:line="360" w:lineRule="auto"/>
        <w:ind w:left="0"/>
        <w:rPr>
          <w:rFonts w:ascii="Times New Roman" w:hAnsi="Times New Roman"/>
          <w:color w:val="000000" w:themeColor="text1"/>
        </w:rPr>
      </w:pPr>
      <w:r w:rsidRPr="00EB0B39">
        <w:rPr>
          <w:rFonts w:ascii="Times New Roman" w:hAnsi="Times New Roman"/>
          <w:b/>
          <w:color w:val="000000" w:themeColor="text1"/>
        </w:rPr>
        <w:t>Background:</w:t>
      </w:r>
      <w:r w:rsidRPr="00EB0B39">
        <w:rPr>
          <w:rFonts w:ascii="Times New Roman" w:hAnsi="Times New Roman"/>
          <w:color w:val="000000" w:themeColor="text1"/>
        </w:rPr>
        <w:t xml:space="preserve"> Up to 45% of </w:t>
      </w:r>
      <w:r w:rsidR="001A6DDD" w:rsidRPr="00EB0B39">
        <w:rPr>
          <w:rFonts w:ascii="Times New Roman" w:hAnsi="Times New Roman"/>
          <w:color w:val="000000" w:themeColor="text1"/>
        </w:rPr>
        <w:t xml:space="preserve">women find childbirth traumatic. </w:t>
      </w:r>
      <w:r w:rsidR="00AD4AAA" w:rsidRPr="00EB0B39">
        <w:rPr>
          <w:rFonts w:ascii="Times New Roman" w:hAnsi="Times New Roman"/>
          <w:color w:val="000000" w:themeColor="text1"/>
        </w:rPr>
        <w:t>PTS</w:t>
      </w:r>
      <w:r w:rsidRPr="00EB0B39">
        <w:rPr>
          <w:rFonts w:ascii="Times New Roman" w:hAnsi="Times New Roman"/>
          <w:color w:val="000000" w:themeColor="text1"/>
        </w:rPr>
        <w:t>D-PC develop</w:t>
      </w:r>
      <w:r w:rsidR="001A6DDD" w:rsidRPr="00EB0B39">
        <w:rPr>
          <w:rFonts w:ascii="Times New Roman" w:hAnsi="Times New Roman"/>
          <w:color w:val="000000" w:themeColor="text1"/>
        </w:rPr>
        <w:t>s</w:t>
      </w:r>
      <w:r w:rsidRPr="00EB0B39">
        <w:rPr>
          <w:rFonts w:ascii="Times New Roman" w:hAnsi="Times New Roman"/>
          <w:color w:val="000000" w:themeColor="text1"/>
        </w:rPr>
        <w:t xml:space="preserve"> in 4% of women (18% in high-risk groups). The woman’s subjective experience of her childbirth has been shown to be the most important risk factor in the development of PTSD-PC, within which perceived QPI is key. </w:t>
      </w:r>
    </w:p>
    <w:p w14:paraId="14E3DBFF" w14:textId="23469080" w:rsidR="00EA1317" w:rsidRPr="00C35FEE" w:rsidRDefault="005960D1" w:rsidP="00EA1317">
      <w:pPr>
        <w:spacing w:line="360" w:lineRule="auto"/>
        <w:rPr>
          <w:color w:val="000000" w:themeColor="text1"/>
        </w:rPr>
      </w:pPr>
      <w:r w:rsidRPr="00EB0B39">
        <w:rPr>
          <w:b/>
          <w:color w:val="000000" w:themeColor="text1"/>
        </w:rPr>
        <w:t>Methods:</w:t>
      </w:r>
      <w:r w:rsidRPr="00EB0B39">
        <w:rPr>
          <w:color w:val="000000" w:themeColor="text1"/>
        </w:rPr>
        <w:t xml:space="preserve"> </w:t>
      </w:r>
      <w:r w:rsidR="00EA1317" w:rsidRPr="00EB0B39">
        <w:rPr>
          <w:color w:val="000000" w:themeColor="text1"/>
        </w:rPr>
        <w:t xml:space="preserve">A systematic search was performed for PTSD-PC literature. Papers that focussed on either women’s subjective experiences of childbirth, particularly QPI, or </w:t>
      </w:r>
      <w:r w:rsidR="006D23AD" w:rsidRPr="00EB0B39">
        <w:rPr>
          <w:color w:val="000000" w:themeColor="text1"/>
        </w:rPr>
        <w:t>midwives’</w:t>
      </w:r>
      <w:r w:rsidR="0053037B" w:rsidRPr="00EB0B39">
        <w:rPr>
          <w:color w:val="000000" w:themeColor="text1"/>
        </w:rPr>
        <w:t xml:space="preserve"> </w:t>
      </w:r>
      <w:r w:rsidR="00EA1317" w:rsidRPr="00EB0B39">
        <w:rPr>
          <w:color w:val="000000" w:themeColor="text1"/>
        </w:rPr>
        <w:t>perspectives on QPI, were included.</w:t>
      </w:r>
      <w:r w:rsidR="00EA1317" w:rsidRPr="00C35FEE">
        <w:rPr>
          <w:color w:val="70AD47" w:themeColor="accent6"/>
        </w:rPr>
        <w:t xml:space="preserve"> </w:t>
      </w:r>
      <w:r w:rsidR="00EA1317" w:rsidRPr="00C35FEE">
        <w:rPr>
          <w:color w:val="000000" w:themeColor="text1"/>
        </w:rPr>
        <w:t>Study quality was assessed using the Critical Appraisal Skills Programme (CASP) tools, and a narrative synthesis of findings produced.</w:t>
      </w:r>
    </w:p>
    <w:p w14:paraId="5260540E" w14:textId="0DCFF52B" w:rsidR="005960D1" w:rsidRPr="007E6BD5" w:rsidRDefault="005960D1" w:rsidP="00EA1317">
      <w:pPr>
        <w:spacing w:line="360" w:lineRule="auto"/>
        <w:rPr>
          <w:color w:val="000000" w:themeColor="text1"/>
        </w:rPr>
      </w:pPr>
      <w:r w:rsidRPr="00C35FEE">
        <w:rPr>
          <w:b/>
          <w:color w:val="000000" w:themeColor="text1"/>
        </w:rPr>
        <w:t>Results</w:t>
      </w:r>
      <w:r w:rsidRPr="00C35FEE">
        <w:rPr>
          <w:color w:val="000000" w:themeColor="text1"/>
        </w:rPr>
        <w:t>: 14 studies met inclusion criteria</w:t>
      </w:r>
      <w:r w:rsidR="006D23AD" w:rsidRPr="00C35FEE">
        <w:rPr>
          <w:color w:val="000000" w:themeColor="text1"/>
        </w:rPr>
        <w:t xml:space="preserve">. </w:t>
      </w:r>
      <w:r w:rsidR="001A6DDD" w:rsidRPr="00C35FEE">
        <w:rPr>
          <w:color w:val="000000" w:themeColor="text1"/>
        </w:rPr>
        <w:t xml:space="preserve">Three overarching features of QPI </w:t>
      </w:r>
      <w:r w:rsidRPr="007E6BD5">
        <w:rPr>
          <w:color w:val="000000" w:themeColor="text1"/>
        </w:rPr>
        <w:t>contribute to</w:t>
      </w:r>
      <w:r w:rsidR="001A6DDD">
        <w:rPr>
          <w:color w:val="000000" w:themeColor="text1"/>
        </w:rPr>
        <w:t>wards developing PTSD-PC</w:t>
      </w:r>
      <w:r w:rsidRPr="007E6BD5">
        <w:rPr>
          <w:color w:val="000000" w:themeColor="text1"/>
        </w:rPr>
        <w:t xml:space="preserve">: (1) </w:t>
      </w:r>
      <w:r>
        <w:rPr>
          <w:i/>
          <w:color w:val="000000" w:themeColor="text1"/>
        </w:rPr>
        <w:t>i</w:t>
      </w:r>
      <w:r w:rsidRPr="007E6BD5">
        <w:rPr>
          <w:i/>
          <w:color w:val="000000" w:themeColor="text1"/>
        </w:rPr>
        <w:t>nterpersonal factors</w:t>
      </w:r>
      <w:r w:rsidRPr="007E6BD5">
        <w:rPr>
          <w:color w:val="000000" w:themeColor="text1"/>
        </w:rPr>
        <w:t xml:space="preserve">; (2) </w:t>
      </w:r>
      <w:r w:rsidRPr="007E6BD5">
        <w:rPr>
          <w:i/>
          <w:color w:val="000000" w:themeColor="text1"/>
        </w:rPr>
        <w:t>midwifery care factors</w:t>
      </w:r>
      <w:r w:rsidRPr="007E6BD5">
        <w:rPr>
          <w:color w:val="000000" w:themeColor="text1"/>
        </w:rPr>
        <w:t xml:space="preserve">; and (3) </w:t>
      </w:r>
      <w:r w:rsidRPr="007E6BD5">
        <w:rPr>
          <w:i/>
          <w:color w:val="000000" w:themeColor="text1"/>
        </w:rPr>
        <w:t>lack of support</w:t>
      </w:r>
      <w:r w:rsidRPr="007E6BD5">
        <w:rPr>
          <w:color w:val="000000" w:themeColor="text1"/>
        </w:rPr>
        <w:t>. The importance of ‘how care is provi</w:t>
      </w:r>
      <w:r w:rsidR="001A6DDD">
        <w:rPr>
          <w:color w:val="000000" w:themeColor="text1"/>
        </w:rPr>
        <w:t>ded’ is emphasised over</w:t>
      </w:r>
      <w:r w:rsidRPr="007E6BD5">
        <w:rPr>
          <w:color w:val="000000" w:themeColor="text1"/>
        </w:rPr>
        <w:t xml:space="preserve"> ‘what happens’. </w:t>
      </w:r>
    </w:p>
    <w:p w14:paraId="5485780C" w14:textId="7C37099D" w:rsidR="005960D1" w:rsidRPr="00B606D7" w:rsidRDefault="005960D1" w:rsidP="005960D1">
      <w:pPr>
        <w:widowControl w:val="0"/>
        <w:autoSpaceDE w:val="0"/>
        <w:autoSpaceDN w:val="0"/>
        <w:adjustRightInd w:val="0"/>
        <w:spacing w:line="360" w:lineRule="auto"/>
        <w:rPr>
          <w:color w:val="000000" w:themeColor="text1"/>
        </w:rPr>
      </w:pPr>
      <w:r w:rsidRPr="00B606D7">
        <w:rPr>
          <w:b/>
          <w:color w:val="000000" w:themeColor="text1"/>
        </w:rPr>
        <w:t>Conclusion:</w:t>
      </w:r>
      <w:r w:rsidRPr="00B606D7">
        <w:rPr>
          <w:color w:val="000000" w:themeColor="text1"/>
        </w:rPr>
        <w:t xml:space="preserve"> QPI is a significant factor in the development of PTSD-PC and the identified key features of QPI have potential to be modified by midwives. The develo</w:t>
      </w:r>
      <w:r w:rsidR="001A6DDD">
        <w:rPr>
          <w:color w:val="000000" w:themeColor="text1"/>
        </w:rPr>
        <w:t>pment of guidelines</w:t>
      </w:r>
      <w:r w:rsidRPr="00B606D7">
        <w:rPr>
          <w:color w:val="000000" w:themeColor="text1"/>
        </w:rPr>
        <w:t xml:space="preserve"> for midwives </w:t>
      </w:r>
      <w:r w:rsidRPr="00020BE1">
        <w:rPr>
          <w:color w:val="000000" w:themeColor="text1"/>
        </w:rPr>
        <w:t xml:space="preserve">needs </w:t>
      </w:r>
      <w:r w:rsidR="007A6F01" w:rsidRPr="00020BE1">
        <w:rPr>
          <w:color w:val="000000" w:themeColor="text1"/>
        </w:rPr>
        <w:t xml:space="preserve">to be </w:t>
      </w:r>
      <w:r w:rsidRPr="00020BE1">
        <w:rPr>
          <w:color w:val="000000" w:themeColor="text1"/>
        </w:rPr>
        <w:t xml:space="preserve">grounded </w:t>
      </w:r>
      <w:r w:rsidRPr="00B606D7">
        <w:rPr>
          <w:color w:val="000000" w:themeColor="text1"/>
        </w:rPr>
        <w:t>on evidence highlighted in this review, along with further high quality qualitative research exploring QPI from the perspective of women with PTSD-PC, but also midwives’ knowledge and needs regarding their role within QPI.</w:t>
      </w:r>
    </w:p>
    <w:p w14:paraId="1F5B51D5" w14:textId="77777777" w:rsidR="005960D1" w:rsidRPr="007E6BD5" w:rsidRDefault="005960D1" w:rsidP="005960D1">
      <w:pPr>
        <w:spacing w:line="360" w:lineRule="auto"/>
      </w:pPr>
    </w:p>
    <w:p w14:paraId="0D5F1A52" w14:textId="77777777" w:rsidR="005960D1" w:rsidRPr="007E6BD5" w:rsidRDefault="005960D1" w:rsidP="005960D1">
      <w:pPr>
        <w:spacing w:line="360" w:lineRule="auto"/>
        <w:outlineLvl w:val="0"/>
        <w:rPr>
          <w:b/>
          <w:color w:val="000000" w:themeColor="text1"/>
        </w:rPr>
      </w:pPr>
      <w:r w:rsidRPr="007E6BD5">
        <w:t xml:space="preserve">Key words: </w:t>
      </w:r>
      <w:r>
        <w:rPr>
          <w:color w:val="000000" w:themeColor="text1"/>
        </w:rPr>
        <w:t>PTSD; childbirth; midwives;</w:t>
      </w:r>
      <w:r w:rsidRPr="007E6BD5">
        <w:rPr>
          <w:color w:val="000000" w:themeColor="text1"/>
        </w:rPr>
        <w:t xml:space="preserve"> </w:t>
      </w:r>
      <w:r>
        <w:rPr>
          <w:color w:val="000000" w:themeColor="text1"/>
        </w:rPr>
        <w:t>m</w:t>
      </w:r>
      <w:r w:rsidRPr="007E6BD5">
        <w:rPr>
          <w:color w:val="000000" w:themeColor="text1"/>
        </w:rPr>
        <w:t>aternity care</w:t>
      </w:r>
      <w:r>
        <w:rPr>
          <w:color w:val="000000" w:themeColor="text1"/>
        </w:rPr>
        <w:t>;</w:t>
      </w:r>
      <w:r w:rsidRPr="007E6BD5">
        <w:rPr>
          <w:color w:val="000000" w:themeColor="text1"/>
        </w:rPr>
        <w:t xml:space="preserve"> </w:t>
      </w:r>
      <w:r>
        <w:rPr>
          <w:color w:val="000000" w:themeColor="text1"/>
        </w:rPr>
        <w:t>s</w:t>
      </w:r>
      <w:r w:rsidRPr="007E6BD5">
        <w:rPr>
          <w:color w:val="000000" w:themeColor="text1"/>
        </w:rPr>
        <w:t>ystematic</w:t>
      </w:r>
      <w:r>
        <w:rPr>
          <w:color w:val="000000" w:themeColor="text1"/>
        </w:rPr>
        <w:t xml:space="preserve"> r</w:t>
      </w:r>
      <w:r w:rsidRPr="007E6BD5">
        <w:rPr>
          <w:color w:val="000000" w:themeColor="text1"/>
        </w:rPr>
        <w:t>eview</w:t>
      </w:r>
    </w:p>
    <w:p w14:paraId="7FB89DC9" w14:textId="77777777" w:rsidR="005960D1" w:rsidRPr="00763916" w:rsidRDefault="005960D1" w:rsidP="00CB324E">
      <w:pPr>
        <w:spacing w:line="276" w:lineRule="auto"/>
        <w:rPr>
          <w:color w:val="FF0000"/>
        </w:rPr>
      </w:pPr>
    </w:p>
    <w:p w14:paraId="38D477B5" w14:textId="77777777" w:rsidR="005960D1" w:rsidRDefault="005960D1">
      <w:pPr>
        <w:rPr>
          <w:b/>
          <w:color w:val="000000" w:themeColor="text1"/>
        </w:rPr>
      </w:pPr>
      <w:r>
        <w:rPr>
          <w:b/>
          <w:color w:val="000000" w:themeColor="text1"/>
        </w:rPr>
        <w:br w:type="page"/>
      </w:r>
    </w:p>
    <w:p w14:paraId="1D3A0DA6" w14:textId="60550602" w:rsidR="00CB324E" w:rsidRPr="00763916" w:rsidRDefault="00CB324E" w:rsidP="00CB324E">
      <w:pPr>
        <w:spacing w:line="360" w:lineRule="auto"/>
        <w:outlineLvl w:val="0"/>
        <w:rPr>
          <w:b/>
          <w:color w:val="000000" w:themeColor="text1"/>
        </w:rPr>
      </w:pPr>
      <w:r w:rsidRPr="00763916">
        <w:rPr>
          <w:b/>
          <w:color w:val="000000" w:themeColor="text1"/>
        </w:rPr>
        <w:lastRenderedPageBreak/>
        <w:t>Introduction</w:t>
      </w:r>
    </w:p>
    <w:p w14:paraId="517EE115" w14:textId="35FA7899" w:rsidR="00442512" w:rsidRPr="00020BE1" w:rsidRDefault="00CB324E" w:rsidP="00CB324E">
      <w:pPr>
        <w:spacing w:line="360" w:lineRule="auto"/>
        <w:rPr>
          <w:color w:val="000000" w:themeColor="text1"/>
        </w:rPr>
      </w:pPr>
      <w:r w:rsidRPr="00763916">
        <w:t xml:space="preserve">The cultural and scientific move towards prioritising </w:t>
      </w:r>
      <w:r w:rsidRPr="00A223F4">
        <w:rPr>
          <w:color w:val="000000" w:themeColor="text1"/>
        </w:rPr>
        <w:t xml:space="preserve">not only the physical wellbeing of mothers </w:t>
      </w:r>
      <w:r w:rsidR="001508EF" w:rsidRPr="00763916">
        <w:rPr>
          <w:color w:val="4472C4" w:themeColor="accent1"/>
        </w:rPr>
        <w:fldChar w:fldCharType="begin"/>
      </w:r>
      <w:r w:rsidR="001508EF" w:rsidRPr="00763916">
        <w:rPr>
          <w:color w:val="4472C4" w:themeColor="accent1"/>
        </w:rPr>
        <w:instrText xml:space="preserve"> ADDIN EN.CITE &lt;EndNote&gt;&lt;Cite&gt;&lt;Author&gt;United Nations&lt;/Author&gt;&lt;Year&gt;2015&lt;/Year&gt;&lt;RecNum&gt;1281&lt;/RecNum&gt;&lt;DisplayText&gt;(United Nations, 2015)&lt;/DisplayText&gt;&lt;record&gt;&lt;rec-number&gt;1281&lt;/rec-number&gt;&lt;foreign-keys&gt;&lt;key app="EN" db-id="59z2d20v1205eueea50pwxwet002arrpvxsp" timestamp="1489823348"&gt;1281&lt;/key&gt;&lt;/foreign-keys&gt;&lt;ref-type name="Electronic Article"&gt;43&lt;/ref-type&gt;&lt;contributors&gt;&lt;authors&gt;&lt;author&gt;United Nations,&lt;/author&gt;&lt;/authors&gt;&lt;/contributors&gt;&lt;titles&gt;&lt;title&gt;The Millennium Development Goals Report&lt;/title&gt;&lt;/titles&gt;&lt;dates&gt;&lt;year&gt;2015&lt;/year&gt;&lt;pub-dates&gt;&lt;date&gt;180317&lt;/date&gt;&lt;/pub-dates&gt;&lt;/dates&gt;&lt;isbn&gt;978-92-1-101320-7&lt;/isbn&gt;&lt;urls&gt;&lt;related-urls&gt;&lt;url&gt;http://www.un.org/millenniumgoals/2015_MDG_Report/pdf/MDG%202015%20rev%20%28July%201%29.pdf&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United Nations, 2015)</w:t>
      </w:r>
      <w:r w:rsidR="001508EF" w:rsidRPr="00763916">
        <w:rPr>
          <w:color w:val="4472C4" w:themeColor="accent1"/>
        </w:rPr>
        <w:fldChar w:fldCharType="end"/>
      </w:r>
      <w:r w:rsidRPr="00763916">
        <w:t xml:space="preserve">, </w:t>
      </w:r>
      <w:r w:rsidRPr="00A223F4">
        <w:rPr>
          <w:color w:val="000000" w:themeColor="text1"/>
        </w:rPr>
        <w:t>but als</w:t>
      </w:r>
      <w:r w:rsidR="006E5091" w:rsidRPr="00A223F4">
        <w:rPr>
          <w:color w:val="000000" w:themeColor="text1"/>
        </w:rPr>
        <w:t>o their</w:t>
      </w:r>
      <w:r w:rsidR="00EA28C5">
        <w:rPr>
          <w:color w:val="FFC000" w:themeColor="accent4"/>
        </w:rPr>
        <w:t xml:space="preserve"> </w:t>
      </w:r>
      <w:r w:rsidR="006E5091" w:rsidRPr="00763916">
        <w:t>psychological wellbeing</w:t>
      </w:r>
      <w:r w:rsidRPr="00763916">
        <w:rPr>
          <w:color w:val="4472C4" w:themeColor="accent1"/>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WHO&lt;/Author&gt;&lt;Year&gt;2017&lt;/Year&gt;&lt;RecNum&gt;1282&lt;/RecNum&gt;&lt;DisplayText&gt;(WHO, 2017)&lt;/DisplayText&gt;&lt;record&gt;&lt;rec-number&gt;1282&lt;/rec-number&gt;&lt;foreign-keys&gt;&lt;key app="EN" db-id="59z2d20v1205eueea50pwxwet002arrpvxsp" timestamp="1489823518"&gt;1282&lt;/key&gt;&lt;/foreign-keys&gt;&lt;ref-type name="Web Page"&gt;12&lt;/ref-type&gt;&lt;contributors&gt;&lt;authors&gt;&lt;author&gt;WHO&lt;/author&gt;&lt;/authors&gt;&lt;secondary-authors&gt;&lt;author&gt;World Health Organisation&lt;/author&gt;&lt;/secondary-authors&gt;&lt;/contributors&gt;&lt;titles&gt;&lt;title&gt;Maternal Mental Health. World Health Organisation.&lt;/title&gt;&lt;/titles&gt;&lt;number&gt;180317&lt;/number&gt;&lt;dates&gt;&lt;year&gt;2017&lt;/year&gt;&lt;/dates&gt;&lt;urls&gt;&lt;related-urls&gt;&lt;url&gt;http://www.who.int/mental_health/maternal-child/maternal_mental_health/en/&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WHO, 2017)</w:t>
      </w:r>
      <w:r w:rsidR="001508EF" w:rsidRPr="00763916">
        <w:rPr>
          <w:color w:val="4472C4" w:themeColor="accent1"/>
        </w:rPr>
        <w:fldChar w:fldCharType="end"/>
      </w:r>
      <w:r w:rsidR="00A223F4">
        <w:rPr>
          <w:color w:val="4472C4" w:themeColor="accent1"/>
        </w:rPr>
        <w:t xml:space="preserve"> </w:t>
      </w:r>
      <w:r w:rsidRPr="00763916">
        <w:t>is well founded</w:t>
      </w:r>
      <w:r w:rsidRPr="00763916">
        <w:rPr>
          <w:color w:val="4472C4" w:themeColor="accent1"/>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Knight&lt;/Author&gt;&lt;Year&gt;2016&lt;/Year&gt;&lt;RecNum&gt;1283&lt;/RecNum&gt;&lt;DisplayText&gt;(Knight et al., 2016)&lt;/DisplayText&gt;&lt;record&gt;&lt;rec-number&gt;1283&lt;/rec-number&gt;&lt;foreign-keys&gt;&lt;key app="EN" db-id="59z2d20v1205eueea50pwxwet002arrpvxsp" timestamp="1489824005"&gt;1283&lt;/key&gt;&lt;/foreign-keys&gt;&lt;ref-type name="Report"&gt;27&lt;/ref-type&gt;&lt;contributors&gt;&lt;authors&gt;&lt;author&gt;Knight, Marian&lt;/author&gt;&lt;author&gt;Nair, Manisha&lt;/author&gt;&lt;author&gt;Tuffnell, Derke&lt;/author&gt;&lt;author&gt;Kenyon, Sara&lt;/author&gt;&lt;author&gt;Shakespeare, Judy&lt;/author&gt;&lt;author&gt;Brocklehurst, Peter&lt;/author&gt;&lt;author&gt;Kurinczuk, Jennifer J&lt;/author&gt;&lt;/authors&gt;&lt;secondary-authors&gt;&lt;author&gt;MBRACCE-UK&lt;/author&gt;&lt;/secondary-authors&gt;&lt;/contributors&gt;&lt;titles&gt;&lt;title&gt;Saving Lives, Improving Mothers&amp;apos; Care. surveillance of maternal deqaths in the UK 2012-14 and lessons learned to inform maternity care from the UK and Ireland Confidential Enquiries into Maternal Deaths and Morbidity 2009-14&lt;/title&gt;&lt;/titles&gt;&lt;dates&gt;&lt;year&gt;2016&lt;/year&gt;&lt;/dates&gt;&lt;urls&gt;&lt;related-urls&gt;&lt;url&gt;https://www.npeu.ox.ac.uk/downloads/files/mbrrace-uk/reports/MBRRACE-UK%20Maternal%20Report%202016%20-%20website.pdf&lt;/url&gt;&lt;/related-urls&gt;&lt;/urls&gt;&lt;access-date&gt;170317&lt;/access-date&gt;&lt;/record&gt;&lt;/Cite&gt;&lt;/EndNote&gt;</w:instrText>
      </w:r>
      <w:r w:rsidR="001508EF" w:rsidRPr="00763916">
        <w:rPr>
          <w:color w:val="4472C4" w:themeColor="accent1"/>
        </w:rPr>
        <w:fldChar w:fldCharType="separate"/>
      </w:r>
      <w:r w:rsidR="001508EF" w:rsidRPr="00763916">
        <w:rPr>
          <w:noProof/>
          <w:color w:val="4472C4" w:themeColor="accent1"/>
        </w:rPr>
        <w:t>(Knight et al., 2016)</w:t>
      </w:r>
      <w:r w:rsidR="001508EF" w:rsidRPr="00763916">
        <w:rPr>
          <w:color w:val="4472C4" w:themeColor="accent1"/>
        </w:rPr>
        <w:fldChar w:fldCharType="end"/>
      </w:r>
      <w:r w:rsidRPr="00763916">
        <w:t xml:space="preserve">. </w:t>
      </w:r>
      <w:r w:rsidR="001460DF" w:rsidRPr="00020BE1">
        <w:rPr>
          <w:color w:val="000000" w:themeColor="text1"/>
        </w:rPr>
        <w:t>The</w:t>
      </w:r>
      <w:r w:rsidRPr="00020BE1">
        <w:rPr>
          <w:color w:val="000000" w:themeColor="text1"/>
        </w:rPr>
        <w:t xml:space="preserve"> 1994 revised </w:t>
      </w:r>
      <w:r w:rsidR="002A4A4A" w:rsidRPr="00020BE1">
        <w:rPr>
          <w:color w:val="000000" w:themeColor="text1"/>
        </w:rPr>
        <w:t xml:space="preserve">definition of PTSD in the </w:t>
      </w:r>
      <w:r w:rsidRPr="00020BE1">
        <w:rPr>
          <w:color w:val="000000" w:themeColor="text1"/>
        </w:rPr>
        <w:t xml:space="preserve">Diagnostic and Statistical Manual of Mental Disorders (DSM) IV </w:t>
      </w:r>
      <w:r w:rsidR="001508EF" w:rsidRPr="00763916">
        <w:rPr>
          <w:color w:val="4472C4" w:themeColor="accent1"/>
        </w:rPr>
        <w:fldChar w:fldCharType="begin"/>
      </w:r>
      <w:r w:rsidR="001508EF" w:rsidRPr="00763916">
        <w:rPr>
          <w:color w:val="4472C4" w:themeColor="accent1"/>
        </w:rPr>
        <w:instrText xml:space="preserve"> ADDIN EN.CITE &lt;EndNote&gt;&lt;Cite&gt;&lt;Author&gt;APA&lt;/Author&gt;&lt;Year&gt;1994&lt;/Year&gt;&lt;RecNum&gt;1184&lt;/RecNum&gt;&lt;DisplayText&gt;(APA, 1994)&lt;/DisplayText&gt;&lt;record&gt;&lt;rec-number&gt;1184&lt;/rec-number&gt;&lt;foreign-keys&gt;&lt;key app="EN" db-id="59z2d20v1205eueea50pwxwet002arrpvxsp" timestamp="1487620207"&gt;1184&lt;/key&gt;&lt;/foreign-keys&gt;&lt;ref-type name="Book"&gt;6&lt;/ref-type&gt;&lt;contributors&gt;&lt;authors&gt;&lt;author&gt;APA&lt;/author&gt;&lt;/authors&gt;&lt;/contributors&gt;&lt;titles&gt;&lt;title&gt;Diagnostic and Statistical Manual of Mental Disorders, 4th edition&lt;/title&gt;&lt;/titles&gt;&lt;dates&gt;&lt;year&gt;1994&lt;/year&gt;&lt;/dates&gt;&lt;pub-location&gt;Washington, DC.&lt;/pub-location&gt;&lt;publisher&gt;American Psychiatric Association&lt;/publisher&gt;&lt;urls&gt;&lt;/urls&gt;&lt;/record&gt;&lt;/Cite&gt;&lt;/EndNote&gt;</w:instrText>
      </w:r>
      <w:r w:rsidR="001508EF" w:rsidRPr="00763916">
        <w:rPr>
          <w:color w:val="4472C4" w:themeColor="accent1"/>
        </w:rPr>
        <w:fldChar w:fldCharType="separate"/>
      </w:r>
      <w:r w:rsidR="001508EF" w:rsidRPr="00763916">
        <w:rPr>
          <w:noProof/>
          <w:color w:val="4472C4" w:themeColor="accent1"/>
        </w:rPr>
        <w:t>(APA, 1994)</w:t>
      </w:r>
      <w:r w:rsidR="001508EF" w:rsidRPr="00763916">
        <w:rPr>
          <w:color w:val="4472C4" w:themeColor="accent1"/>
        </w:rPr>
        <w:fldChar w:fldCharType="end"/>
      </w:r>
      <w:r w:rsidR="00284E58" w:rsidRPr="00020BE1">
        <w:rPr>
          <w:color w:val="000000" w:themeColor="text1"/>
        </w:rPr>
        <w:t>,</w:t>
      </w:r>
      <w:r w:rsidRPr="00763916">
        <w:rPr>
          <w:color w:val="4472C4" w:themeColor="accent1"/>
        </w:rPr>
        <w:t xml:space="preserve"> </w:t>
      </w:r>
      <w:r w:rsidR="0023390E" w:rsidRPr="00020BE1">
        <w:rPr>
          <w:color w:val="000000" w:themeColor="text1"/>
        </w:rPr>
        <w:t xml:space="preserve">enabled the perception of childbirth as traumatic to meet DSM criteria A for </w:t>
      </w:r>
      <w:r w:rsidRPr="00020BE1">
        <w:rPr>
          <w:color w:val="000000" w:themeColor="text1"/>
        </w:rPr>
        <w:t>PTSD</w:t>
      </w:r>
      <w:r w:rsidRPr="00020BE1">
        <w:rPr>
          <w:rStyle w:val="FootnoteReference"/>
          <w:color w:val="000000" w:themeColor="text1"/>
        </w:rPr>
        <w:footnoteReference w:id="2"/>
      </w:r>
      <w:r w:rsidRPr="00020BE1">
        <w:rPr>
          <w:color w:val="000000" w:themeColor="text1"/>
        </w:rPr>
        <w:t xml:space="preserve">. </w:t>
      </w:r>
      <w:r w:rsidR="000B2D96" w:rsidRPr="00020BE1">
        <w:rPr>
          <w:color w:val="000000" w:themeColor="text1"/>
        </w:rPr>
        <w:t>Whether someone is diagnosed</w:t>
      </w:r>
      <w:r w:rsidR="000E7572" w:rsidRPr="00020BE1">
        <w:rPr>
          <w:color w:val="000000" w:themeColor="text1"/>
        </w:rPr>
        <w:t xml:space="preserve"> with</w:t>
      </w:r>
      <w:r w:rsidR="000B2D96" w:rsidRPr="00020BE1">
        <w:rPr>
          <w:color w:val="000000" w:themeColor="text1"/>
        </w:rPr>
        <w:t xml:space="preserve"> </w:t>
      </w:r>
      <w:r w:rsidR="000B6B08" w:rsidRPr="00020BE1">
        <w:rPr>
          <w:color w:val="000000" w:themeColor="text1"/>
        </w:rPr>
        <w:t>PTS symptoms (PTSS)</w:t>
      </w:r>
      <w:r w:rsidR="001069D2" w:rsidRPr="00020BE1">
        <w:rPr>
          <w:color w:val="000000" w:themeColor="text1"/>
        </w:rPr>
        <w:t>,</w:t>
      </w:r>
      <w:r w:rsidR="000B2D96" w:rsidRPr="00020BE1">
        <w:rPr>
          <w:color w:val="000000" w:themeColor="text1"/>
        </w:rPr>
        <w:t xml:space="preserve"> or full PTSD, </w:t>
      </w:r>
      <w:r w:rsidR="00442512" w:rsidRPr="00020BE1">
        <w:rPr>
          <w:color w:val="000000" w:themeColor="text1"/>
        </w:rPr>
        <w:t>relates to whether they meet some</w:t>
      </w:r>
      <w:r w:rsidR="001069D2" w:rsidRPr="00020BE1">
        <w:rPr>
          <w:color w:val="000000" w:themeColor="text1"/>
        </w:rPr>
        <w:t>,</w:t>
      </w:r>
      <w:r w:rsidR="00442512" w:rsidRPr="00020BE1">
        <w:rPr>
          <w:color w:val="000000" w:themeColor="text1"/>
        </w:rPr>
        <w:t xml:space="preserve"> or all of the remaining PTSD criteria, respectively.</w:t>
      </w:r>
    </w:p>
    <w:p w14:paraId="0D20E2B6" w14:textId="2F6D3F22" w:rsidR="00CB324E" w:rsidRPr="00020BE1" w:rsidRDefault="00CB324E" w:rsidP="00E60F26">
      <w:pPr>
        <w:spacing w:line="360" w:lineRule="auto"/>
        <w:rPr>
          <w:color w:val="000000" w:themeColor="text1"/>
        </w:rPr>
      </w:pPr>
      <w:r w:rsidRPr="00020BE1">
        <w:rPr>
          <w:color w:val="000000" w:themeColor="text1"/>
        </w:rPr>
        <w:t xml:space="preserve">   PTSD-PC can negatively affect </w:t>
      </w:r>
      <w:r w:rsidR="00BC29EA" w:rsidRPr="00020BE1">
        <w:rPr>
          <w:color w:val="000000" w:themeColor="text1"/>
        </w:rPr>
        <w:t>a woma</w:t>
      </w:r>
      <w:r w:rsidRPr="00020BE1">
        <w:rPr>
          <w:color w:val="000000" w:themeColor="text1"/>
        </w:rPr>
        <w:t>n</w:t>
      </w:r>
      <w:r w:rsidR="00BC29EA" w:rsidRPr="00020BE1">
        <w:rPr>
          <w:color w:val="000000" w:themeColor="text1"/>
        </w:rPr>
        <w:t>’s</w:t>
      </w:r>
      <w:r w:rsidRPr="00020BE1">
        <w:rPr>
          <w:rFonts w:eastAsia="Helvetica"/>
          <w:color w:val="000000" w:themeColor="text1"/>
        </w:rPr>
        <w:t xml:space="preserve"> </w:t>
      </w:r>
      <w:r w:rsidRPr="00020BE1">
        <w:rPr>
          <w:color w:val="000000" w:themeColor="text1"/>
        </w:rPr>
        <w:t>perception of, attachment to</w:t>
      </w:r>
    </w:p>
    <w:p w14:paraId="41A612D8" w14:textId="64AF4301" w:rsidR="00CB324E" w:rsidRPr="00BE4CFC" w:rsidRDefault="001508EF" w:rsidP="00E60F26">
      <w:pPr>
        <w:spacing w:line="360" w:lineRule="auto"/>
        <w:rPr>
          <w:color w:val="FF0000"/>
        </w:rPr>
      </w:pPr>
      <w:r w:rsidRPr="00763916">
        <w:rPr>
          <w:color w:val="4472C4" w:themeColor="accent1"/>
        </w:rPr>
        <w:fldChar w:fldCharType="begin">
          <w:fldData xml:space="preserve">PEVuZE5vdGU+PENpdGU+PEF1dGhvcj5BeWVyczwvQXV0aG9yPjxZZWFyPjIwMDY8L1llYXI+PFJl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</w:fldData>
        </w:fldChar>
      </w:r>
      <w:r w:rsidR="00A43739" w:rsidRPr="00763916">
        <w:rPr>
          <w:color w:val="4472C4" w:themeColor="accent1"/>
        </w:rPr>
        <w:instrText xml:space="preserve"> ADDIN EN.CITE </w:instrText>
      </w:r>
      <w:r w:rsidR="00A43739" w:rsidRPr="00763916">
        <w:rPr>
          <w:color w:val="4472C4" w:themeColor="accent1"/>
        </w:rPr>
        <w:fldChar w:fldCharType="begin">
          <w:fldData xml:space="preserve">PEVuZE5vdGU+PENpdGU+PEF1dGhvcj5BeWVyczwvQXV0aG9yPjxZZWFyPjIwMDY8L1llYXI+PFJl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</w:fldData>
        </w:fldChar>
      </w:r>
      <w:r w:rsidR="00A43739" w:rsidRPr="00763916">
        <w:rPr>
          <w:color w:val="4472C4" w:themeColor="accent1"/>
        </w:rPr>
        <w:instrText xml:space="preserve"> ADDIN EN.CITE.DATA </w:instrText>
      </w:r>
      <w:r w:rsidR="00A43739" w:rsidRPr="00763916">
        <w:rPr>
          <w:color w:val="4472C4" w:themeColor="accent1"/>
        </w:rPr>
      </w:r>
      <w:r w:rsidR="00A43739" w:rsidRPr="00763916">
        <w:rPr>
          <w:color w:val="4472C4" w:themeColor="accent1"/>
        </w:rPr>
        <w:fldChar w:fldCharType="end"/>
      </w:r>
      <w:r w:rsidRPr="00763916">
        <w:rPr>
          <w:color w:val="4472C4" w:themeColor="accent1"/>
        </w:rPr>
      </w:r>
      <w:r w:rsidRPr="00763916">
        <w:rPr>
          <w:color w:val="4472C4" w:themeColor="accent1"/>
        </w:rPr>
        <w:fldChar w:fldCharType="separate"/>
      </w:r>
      <w:r w:rsidR="00A43739" w:rsidRPr="00763916">
        <w:rPr>
          <w:noProof/>
          <w:color w:val="4472C4" w:themeColor="accent1"/>
        </w:rPr>
        <w:t>(Ayers, Eagle, &amp; Waring, 2006; Davies, Slade, Wright, &amp; Stewart, 2008)</w:t>
      </w:r>
      <w:r w:rsidRPr="00763916">
        <w:rPr>
          <w:color w:val="4472C4" w:themeColor="accent1"/>
        </w:rPr>
        <w:fldChar w:fldCharType="end"/>
      </w:r>
      <w:r w:rsidR="00CB324E" w:rsidRPr="00763916">
        <w:rPr>
          <w:color w:val="000000" w:themeColor="text1"/>
        </w:rPr>
        <w:t>,</w:t>
      </w:r>
      <w:r w:rsidR="00CB324E">
        <w:rPr>
          <w:color w:val="FF0000"/>
        </w:rPr>
        <w:t xml:space="preserve"> </w:t>
      </w:r>
      <w:r w:rsidR="00CB324E" w:rsidRPr="00020BE1">
        <w:rPr>
          <w:color w:val="000000" w:themeColor="text1"/>
        </w:rPr>
        <w:t xml:space="preserve">or bonding with </w:t>
      </w:r>
      <w:r w:rsidRPr="00226E83">
        <w:rPr>
          <w:color w:val="4472C4" w:themeColor="accent1"/>
        </w:rPr>
        <w:fldChar w:fldCharType="begin"/>
      </w:r>
      <w:r w:rsidRPr="00226E83">
        <w:rPr>
          <w:color w:val="4472C4" w:themeColor="accent1"/>
        </w:rPr>
        <w:instrText xml:space="preserve"> ADDIN EN.CITE &lt;EndNote&gt;&lt;Cite&gt;&lt;Author&gt;Parfitt&lt;/Author&gt;&lt;Year&gt;2009&lt;/Year&gt;&lt;RecNum&gt;983&lt;/RecNum&gt;&lt;DisplayText&gt;(Parfitt &amp;amp; Ayers, 2009)&lt;/DisplayText&gt;&lt;record&gt;&lt;rec-number&gt;983&lt;/rec-number&gt;&lt;foreign-keys&gt;&lt;key app="EN" db-id="59z2d20v1205eueea50pwxwet002arrpvxsp" timestamp="1452165910"&gt;983&lt;/key&gt;&lt;/foreign-keys&gt;&lt;ref-type name="Journal Article"&gt;17&lt;/ref-type&gt;&lt;contributors&gt;&lt;authors&gt;&lt;author&gt;Parfitt, Ylva. M.&lt;/author&gt;&lt;author&gt;Ayers, Susan.&lt;/author&gt;&lt;/authors&gt;&lt;/contributors&gt;&lt;titles&gt;&lt;title&gt;The effect of post-natal symptoms of post-traumatic stress and depression on the couple&amp;apos;s relationship and parent-baby bond&lt;/title&gt;&lt;secondary-title&gt;Journal of Reproductive &amp;amp; Infant Psychology&lt;/secondary-title&gt;&lt;/titles&gt;&lt;periodical&gt;&lt;full-title&gt;Journal of Reproductive &amp;amp; Infant Psychology&lt;/full-title&gt;&lt;/periodical&gt;&lt;pages&gt;127-142&lt;/pages&gt;&lt;volume&gt;27&lt;/volume&gt;&lt;number&gt;2&lt;/number&gt;&lt;keywords&gt;&lt;keyword&gt;POST-traumatic stress disorder&lt;/keyword&gt;&lt;keyword&gt;POSTPARTUM depression&lt;/keyword&gt;&lt;keyword&gt;CHILDBIRTH -- Psychological aspects&lt;/keyword&gt;&lt;keyword&gt;MAN-woman relationships -- Psychological aspects&lt;/keyword&gt;&lt;keyword&gt;PARENT &amp;amp; child&lt;/keyword&gt;&lt;keyword&gt;PATHOLOGICAL psychology&lt;/keyword&gt;&lt;/keywords&gt;&lt;dates&gt;&lt;year&gt;2009&lt;/year&gt;&lt;pub-dates&gt;&lt;date&gt;05//&lt;/date&gt;&lt;/pub-dates&gt;&lt;/dates&gt;&lt;publisher&gt;Psychology Press (UK)&lt;/publisher&gt;&lt;isbn&gt;02646838&lt;/isbn&gt;&lt;accession-num&gt;39567366&lt;/accession-num&gt;&lt;work-type&gt;Article&lt;/work-type&gt;&lt;urls&gt;&lt;related-urls&gt;&lt;url&gt;https://ezp.napier.ac.uk/login?url=http://search.ebscohost.com/login.aspx?direct=true&amp;amp;db=pbh&amp;amp;AN=39567366&amp;amp;site=ehost-live&lt;/url&gt;&lt;/related-urls&gt;&lt;/urls&gt;&lt;electronic-resource-num&gt;10.1080/02646830802350831&lt;/electronic-resource-num&gt;&lt;remote-database-name&gt;pbh&lt;/remote-database-name&gt;&lt;remote-database-provider&gt;EBSCOhost&lt;/remote-database-provider&gt;&lt;/record&gt;&lt;/Cite&gt;&lt;/EndNote&gt;</w:instrText>
      </w:r>
      <w:r w:rsidRPr="00226E83">
        <w:rPr>
          <w:color w:val="4472C4" w:themeColor="accent1"/>
        </w:rPr>
        <w:fldChar w:fldCharType="separate"/>
      </w:r>
      <w:r w:rsidRPr="00226E83">
        <w:rPr>
          <w:color w:val="4472C4" w:themeColor="accent1"/>
        </w:rPr>
        <w:t>(Parfitt &amp; Ayers, 2009)</w:t>
      </w:r>
      <w:r w:rsidRPr="00226E83">
        <w:rPr>
          <w:color w:val="4472C4" w:themeColor="accent1"/>
        </w:rPr>
        <w:fldChar w:fldCharType="end"/>
      </w:r>
      <w:r w:rsidR="00CB324E" w:rsidRPr="00763916">
        <w:rPr>
          <w:color w:val="FF0000"/>
        </w:rPr>
        <w:t xml:space="preserve"> </w:t>
      </w:r>
      <w:r w:rsidR="0093628B" w:rsidRPr="00020BE1">
        <w:rPr>
          <w:color w:val="000000" w:themeColor="text1"/>
        </w:rPr>
        <w:t>her</w:t>
      </w:r>
      <w:r w:rsidR="00CB324E" w:rsidRPr="00020BE1">
        <w:rPr>
          <w:color w:val="000000" w:themeColor="text1"/>
        </w:rPr>
        <w:t xml:space="preserve"> infan</w:t>
      </w:r>
      <w:r w:rsidR="00141049" w:rsidRPr="00020BE1">
        <w:rPr>
          <w:color w:val="000000" w:themeColor="text1"/>
        </w:rPr>
        <w:t xml:space="preserve">t. </w:t>
      </w:r>
      <w:r w:rsidR="00141049" w:rsidRPr="00141049">
        <w:rPr>
          <w:color w:val="000000" w:themeColor="text1"/>
        </w:rPr>
        <w:t>A</w:t>
      </w:r>
      <w:r w:rsidR="00E60F26" w:rsidRPr="00141049">
        <w:rPr>
          <w:color w:val="000000" w:themeColor="text1"/>
        </w:rPr>
        <w:t xml:space="preserve"> mother</w:t>
      </w:r>
      <w:r w:rsidR="00E60F26" w:rsidRPr="00141049">
        <w:rPr>
          <w:rFonts w:eastAsia="Helvetica"/>
          <w:color w:val="000000" w:themeColor="text1"/>
        </w:rPr>
        <w:t>’s ability to connect with and respond appropriately to her infa</w:t>
      </w:r>
      <w:r w:rsidR="00E60F26" w:rsidRPr="00141049">
        <w:rPr>
          <w:color w:val="000000" w:themeColor="text1"/>
        </w:rPr>
        <w:t>nt has been highlighted as important to enable healthy child development</w:t>
      </w:r>
      <w:r w:rsidR="00CB324E" w:rsidRPr="00763916">
        <w:rPr>
          <w:color w:val="FF0000"/>
        </w:rPr>
        <w:t xml:space="preserve"> </w:t>
      </w:r>
      <w:r w:rsidR="00472999" w:rsidRPr="00763916">
        <w:rPr>
          <w:color w:val="4472C4" w:themeColor="accent1"/>
        </w:rPr>
        <w:fldChar w:fldCharType="begin"/>
      </w:r>
      <w:r w:rsidR="00472999" w:rsidRPr="00763916">
        <w:rPr>
          <w:color w:val="4472C4" w:themeColor="accent1"/>
        </w:rPr>
        <w:instrText xml:space="preserve"> ADDIN EN.CITE &lt;EndNote&gt;&lt;Cite&gt;&lt;Author&gt;Barlow&lt;/Author&gt;&lt;Year&gt;2013&lt;/Year&gt;&lt;RecNum&gt;1344&lt;/RecNum&gt;&lt;DisplayText&gt;(Barlow, Bennett, Midgley, Larkin, &amp;amp; Wei, 2013)&lt;/DisplayText&gt;&lt;record&gt;&lt;rec-number&gt;1344&lt;/rec-number&gt;&lt;foreign-keys&gt;&lt;key app="EN" db-id="59z2d20v1205eueea50pwxwet002arrpvxsp" timestamp="1515403817"&gt;1344&lt;/key&gt;&lt;/foreign-keys&gt;&lt;ref-type name="Online Database"&gt;45&lt;/ref-type&gt;&lt;contributors&gt;&lt;authors&gt;&lt;author&gt;Barlow, J.&lt;/author&gt;&lt;author&gt;Bennett, C.&lt;/author&gt;&lt;author&gt;Midgley, N.&lt;/author&gt;&lt;author&gt;Larkin, S K.&lt;/author&gt;&lt;author&gt;Wei, Y.&lt;/author&gt;&lt;/authors&gt;&lt;/contributors&gt;&lt;titles&gt;&lt;title&gt;Parent-infant psychotherapy for improving parental and infant mental health&lt;/title&gt;&lt;/titles&gt;&lt;volume&gt;5&lt;/volume&gt;&lt;dates&gt;&lt;year&gt;2013&lt;/year&gt;&lt;/dates&gt;&lt;publisher&gt;Cochrane Database of Systematic Reviews&lt;/publisher&gt;&lt;urls&gt;&lt;related-urls&gt;&lt;url&gt;http://onlinelibrary.wiley.com/doi/10.1002/14651858.CD010534.pub2/full&lt;/url&gt;&lt;/related-urls&gt;&lt;/urls&gt;&lt;/record&gt;&lt;/Cite&gt;&lt;/EndNote&gt;</w:instrText>
      </w:r>
      <w:r w:rsidR="00472999" w:rsidRPr="00763916">
        <w:rPr>
          <w:color w:val="4472C4" w:themeColor="accent1"/>
        </w:rPr>
        <w:fldChar w:fldCharType="separate"/>
      </w:r>
      <w:r w:rsidR="00472999" w:rsidRPr="00763916">
        <w:rPr>
          <w:noProof/>
          <w:color w:val="4472C4" w:themeColor="accent1"/>
        </w:rPr>
        <w:t>(Barlow, Bennett, Midgley, Larkin, &amp; Wei, 2013)</w:t>
      </w:r>
      <w:r w:rsidR="00472999" w:rsidRPr="00763916">
        <w:rPr>
          <w:color w:val="4472C4" w:themeColor="accent1"/>
        </w:rPr>
        <w:fldChar w:fldCharType="end"/>
      </w:r>
      <w:r w:rsidR="00B36365">
        <w:rPr>
          <w:color w:val="000000" w:themeColor="text1"/>
        </w:rPr>
        <w:t>.</w:t>
      </w:r>
      <w:r w:rsidR="00CB324E" w:rsidRPr="00763916">
        <w:rPr>
          <w:color w:val="FF0000"/>
        </w:rPr>
        <w:t xml:space="preserve"> </w:t>
      </w:r>
      <w:r w:rsidR="00CB324E" w:rsidRPr="00E87F52">
        <w:rPr>
          <w:color w:val="000000" w:themeColor="text1"/>
        </w:rPr>
        <w:t>PTSD-PC may affect a woman</w:t>
      </w:r>
      <w:r w:rsidR="00CB324E" w:rsidRPr="00E87F52">
        <w:rPr>
          <w:rFonts w:eastAsia="Helvetica"/>
          <w:color w:val="000000" w:themeColor="text1"/>
        </w:rPr>
        <w:t>’</w:t>
      </w:r>
      <w:r w:rsidR="00CB324E" w:rsidRPr="00E87F52">
        <w:rPr>
          <w:color w:val="000000" w:themeColor="text1"/>
        </w:rPr>
        <w:t>s experience or decisions</w:t>
      </w:r>
      <w:r w:rsidR="006E5091" w:rsidRPr="00E87F52">
        <w:rPr>
          <w:color w:val="000000" w:themeColor="text1"/>
        </w:rPr>
        <w:t xml:space="preserve"> </w:t>
      </w:r>
      <w:r w:rsidR="00CB324E" w:rsidRPr="00E87F52">
        <w:rPr>
          <w:color w:val="000000" w:themeColor="text1"/>
        </w:rPr>
        <w:t>regarding breastfeeding</w:t>
      </w:r>
      <w:r w:rsidR="00087425" w:rsidRPr="00E87F52">
        <w:rPr>
          <w:color w:val="000000" w:themeColor="text1"/>
        </w:rPr>
        <w:t xml:space="preserve"> </w:t>
      </w:r>
      <w:r w:rsidR="00087425" w:rsidRPr="00763916">
        <w:rPr>
          <w:color w:val="FF0000"/>
        </w:rPr>
        <w:fldChar w:fldCharType="begin">
          <w:fldData xml:space="preserve">PEVuZE5vdGU+PENpdGU+PEF1dGhvcj5CZWNrPC9BdXRob3I+PFllYXI+MjAxMTwvWWVhcj48UmVj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</w:fldData>
        </w:fldChar>
      </w:r>
      <w:r w:rsidR="00087425" w:rsidRPr="00763916">
        <w:rPr>
          <w:color w:val="FF0000"/>
        </w:rPr>
        <w:instrText xml:space="preserve"> ADDIN EN.CITE </w:instrText>
      </w:r>
      <w:r w:rsidR="00087425" w:rsidRPr="00763916">
        <w:rPr>
          <w:color w:val="FF0000"/>
        </w:rPr>
        <w:fldChar w:fldCharType="begin">
          <w:fldData xml:space="preserve">PEVuZE5vdGU+PENpdGU+PEF1dGhvcj5CZWNrPC9BdXRob3I+PFllYXI+MjAxMTwvWWVhcj48UmVj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</w:fldData>
        </w:fldChar>
      </w:r>
      <w:r w:rsidR="00087425" w:rsidRPr="00763916">
        <w:rPr>
          <w:color w:val="FF0000"/>
        </w:rPr>
        <w:instrText xml:space="preserve"> ADDIN EN.CITE.DATA </w:instrText>
      </w:r>
      <w:r w:rsidR="00087425" w:rsidRPr="00763916">
        <w:rPr>
          <w:color w:val="FF0000"/>
        </w:rPr>
      </w:r>
      <w:r w:rsidR="00087425" w:rsidRPr="00763916">
        <w:rPr>
          <w:color w:val="FF0000"/>
        </w:rPr>
        <w:fldChar w:fldCharType="end"/>
      </w:r>
      <w:r w:rsidR="00087425" w:rsidRPr="00763916">
        <w:rPr>
          <w:color w:val="FF0000"/>
        </w:rPr>
      </w:r>
      <w:r w:rsidR="00087425" w:rsidRPr="00763916">
        <w:rPr>
          <w:color w:val="FF0000"/>
        </w:rPr>
        <w:fldChar w:fldCharType="separate"/>
      </w:r>
      <w:r w:rsidR="00087425" w:rsidRPr="00763916">
        <w:rPr>
          <w:noProof/>
          <w:color w:val="4472C4" w:themeColor="accent1"/>
        </w:rPr>
        <w:t>(Beck, Gable, Sakala, &amp; Declercq, 2011)</w:t>
      </w:r>
      <w:r w:rsidR="00087425" w:rsidRPr="00763916">
        <w:rPr>
          <w:color w:val="FF0000"/>
        </w:rPr>
        <w:fldChar w:fldCharType="end"/>
      </w:r>
      <w:r w:rsidR="00E87F52">
        <w:rPr>
          <w:color w:val="000000" w:themeColor="text1"/>
        </w:rPr>
        <w:t>,</w:t>
      </w:r>
      <w:r w:rsidR="001435B9">
        <w:rPr>
          <w:color w:val="FF0000"/>
        </w:rPr>
        <w:t xml:space="preserve"> </w:t>
      </w:r>
      <w:r w:rsidR="001435B9" w:rsidRPr="00E87F52">
        <w:rPr>
          <w:color w:val="000000" w:themeColor="text1"/>
        </w:rPr>
        <w:t xml:space="preserve">influence her </w:t>
      </w:r>
      <w:r w:rsidR="00CB324E" w:rsidRPr="00E87F52">
        <w:rPr>
          <w:rFonts w:eastAsia="Helvetica"/>
          <w:color w:val="000000" w:themeColor="text1"/>
        </w:rPr>
        <w:t xml:space="preserve">to </w:t>
      </w:r>
      <w:r w:rsidR="00CB324E" w:rsidRPr="00E87F52">
        <w:rPr>
          <w:color w:val="000000" w:themeColor="text1"/>
        </w:rPr>
        <w:t xml:space="preserve">delay or avoid another pregnancy </w:t>
      </w:r>
      <w:r w:rsidRPr="00763916">
        <w:rPr>
          <w:color w:val="4472C4" w:themeColor="accent1"/>
        </w:rPr>
        <w:fldChar w:fldCharType="begin">
          <w:fldData xml:space="preserve">PEVuZE5vdGU+PENpdGU+PEF1dGhvcj5Hb3R0dmFsbDwvQXV0aG9yPjxZZWFyPjIwMDI8L1llYXI+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</w:fldData>
        </w:fldChar>
      </w:r>
      <w:r w:rsidR="00E636C4">
        <w:rPr>
          <w:color w:val="4472C4" w:themeColor="accent1"/>
        </w:rPr>
        <w:instrText xml:space="preserve"> ADDIN EN.CITE </w:instrText>
      </w:r>
      <w:r w:rsidR="00E636C4">
        <w:rPr>
          <w:color w:val="4472C4" w:themeColor="accent1"/>
        </w:rPr>
        <w:fldChar w:fldCharType="begin">
          <w:fldData xml:space="preserve">PEVuZE5vdGU+PENpdGU+PEF1dGhvcj5Hb3R0dmFsbDwvQXV0aG9yPjxZZWFyPjIwMDI8L1llYXI+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</w:fldData>
        </w:fldChar>
      </w:r>
      <w:r w:rsidR="00E636C4">
        <w:rPr>
          <w:color w:val="4472C4" w:themeColor="accent1"/>
        </w:rPr>
        <w:instrText xml:space="preserve"> ADDIN EN.CITE.DATA </w:instrText>
      </w:r>
      <w:r w:rsidR="00E636C4">
        <w:rPr>
          <w:color w:val="4472C4" w:themeColor="accent1"/>
        </w:rPr>
      </w:r>
      <w:r w:rsidR="00E636C4">
        <w:rPr>
          <w:color w:val="4472C4" w:themeColor="accent1"/>
        </w:rPr>
        <w:fldChar w:fldCharType="end"/>
      </w:r>
      <w:r w:rsidRPr="00763916">
        <w:rPr>
          <w:color w:val="4472C4" w:themeColor="accent1"/>
        </w:rPr>
      </w:r>
      <w:r w:rsidRPr="00763916">
        <w:rPr>
          <w:color w:val="4472C4" w:themeColor="accent1"/>
        </w:rPr>
        <w:fldChar w:fldCharType="separate"/>
      </w:r>
      <w:r w:rsidR="00E636C4">
        <w:rPr>
          <w:noProof/>
          <w:color w:val="4472C4" w:themeColor="accent1"/>
        </w:rPr>
        <w:t>(Gottvall &amp; Waldenström, 2002)</w:t>
      </w:r>
      <w:r w:rsidRPr="00763916">
        <w:rPr>
          <w:color w:val="4472C4" w:themeColor="accent1"/>
        </w:rPr>
        <w:fldChar w:fldCharType="end"/>
      </w:r>
      <w:r w:rsidR="00E87F52">
        <w:rPr>
          <w:color w:val="000000" w:themeColor="text1"/>
        </w:rPr>
        <w:t>,</w:t>
      </w:r>
      <w:r w:rsidR="00D33EBC">
        <w:rPr>
          <w:color w:val="000000" w:themeColor="text1"/>
        </w:rPr>
        <w:t xml:space="preserve"> </w:t>
      </w:r>
      <w:r w:rsidR="00CB324E" w:rsidRPr="00020BE1">
        <w:rPr>
          <w:color w:val="000000" w:themeColor="text1"/>
        </w:rPr>
        <w:t>or lead to severe fear of future childbirth, called tokophobia</w:t>
      </w:r>
      <w:r w:rsidR="0098096D" w:rsidRPr="00020BE1">
        <w:rPr>
          <w:color w:val="000000" w:themeColor="text1"/>
        </w:rPr>
        <w:t>,</w:t>
      </w:r>
      <w:r w:rsidR="00D33EBC" w:rsidRPr="00020BE1">
        <w:rPr>
          <w:color w:val="000000" w:themeColor="text1"/>
        </w:rPr>
        <w:t xml:space="preserve"> </w:t>
      </w:r>
      <w:r w:rsidR="00CB324E" w:rsidRPr="00020BE1">
        <w:rPr>
          <w:color w:val="000000" w:themeColor="text1"/>
        </w:rPr>
        <w:t xml:space="preserve">with an increased demand for </w:t>
      </w:r>
      <w:r w:rsidR="0098096D" w:rsidRPr="00020BE1">
        <w:rPr>
          <w:color w:val="000000" w:themeColor="text1"/>
        </w:rPr>
        <w:t xml:space="preserve">epidural analgesia and </w:t>
      </w:r>
      <w:r w:rsidR="00CB324E" w:rsidRPr="00020BE1">
        <w:rPr>
          <w:color w:val="000000" w:themeColor="text1"/>
        </w:rPr>
        <w:t xml:space="preserve">elective caesarean section </w:t>
      </w:r>
      <w:r w:rsidRPr="00763916">
        <w:rPr>
          <w:color w:val="4472C4" w:themeColor="accent1"/>
        </w:rPr>
        <w:fldChar w:fldCharType="begin"/>
      </w:r>
      <w:r w:rsidR="002C4135">
        <w:rPr>
          <w:color w:val="4472C4" w:themeColor="accent1"/>
        </w:rPr>
        <w:instrText xml:space="preserve"> ADDIN EN.CITE &lt;EndNote&gt;&lt;Cite&gt;&lt;Author&gt;Otley&lt;/Author&gt;&lt;Year&gt;2011&lt;/Year&gt;&lt;RecNum&gt;369&lt;/RecNum&gt;&lt;DisplayText&gt;(Otley, 2011)&lt;/DisplayText&gt;&lt;record&gt;&lt;rec-number&gt;369&lt;/rec-number&gt;&lt;foreign-keys&gt;&lt;key app="EN" db-id="59z2d20v1205eueea50pwxwet002arrpvxsp" timestamp="1449478736"&gt;369&lt;/key&gt;&lt;/foreign-keys&gt;&lt;ref-type name="Journal Article"&gt;17&lt;/ref-type&gt;&lt;contributors&gt;&lt;authors&gt;&lt;author&gt;Otley, Henrietta&lt;/author&gt;&lt;/authors&gt;&lt;/contributors&gt;&lt;auth-address&gt;Midwife, St Michael&amp;apos;s Hospital, Bristol&lt;/auth-address&gt;&lt;titles&gt;&lt;title&gt;Fear of childbirth: Understanding the causes, impact and treatment&lt;/title&gt;&lt;secondary-title&gt;British Journal of Midwifery&lt;/secondary-title&gt;&lt;/titles&gt;&lt;periodical&gt;&lt;full-title&gt;British Journal of Midwifery&lt;/full-title&gt;&lt;/periodical&gt;&lt;pages&gt;215-220 6p&lt;/pages&gt;&lt;volume&gt;19&lt;/volume&gt;&lt;number&gt;4&lt;/number&gt;&lt;keywords&gt;&lt;keyword&gt;Childbirth -- Psychosocial Factors&lt;/keyword&gt;&lt;keyword&gt;Anxiety -- Prevention and Control -- In Pregnancy&lt;/keyword&gt;&lt;keyword&gt;Expectant Mothers -- Psychosocial Factors&lt;/keyword&gt;&lt;keyword&gt;Fear&lt;/keyword&gt;&lt;keyword&gt;Pregnancy&lt;/keyword&gt;&lt;keyword&gt;Support, Psychosocial&lt;/keyword&gt;&lt;keyword&gt;Self Concept&lt;/keyword&gt;&lt;keyword&gt;Midwifery&lt;/keyword&gt;&lt;keyword&gt;United Kingdom&lt;/keyword&gt;&lt;keyword&gt;Female&lt;/keyword&gt;&lt;keyword&gt;Cognitive Therapy&lt;/keyword&gt;&lt;/keywords&gt;&lt;dates&gt;&lt;year&gt;2011&lt;/year&gt;&lt;/dates&gt;&lt;publisher&gt;MA Healthcare Limited&lt;/publisher&gt;&lt;isbn&gt;0969-4900&lt;/isbn&gt;&lt;accession-num&gt;104887274. Language: English. Entry Date: 20110621. Revision Date: 20150820. Publication Type: Journal Article&lt;/accession-num&gt;&lt;urls&gt;&lt;related-urls&gt;&lt;url&gt;https://ezp.napier.ac.uk/login?url=http://search.ebscohost.com/login.aspx?direct=true&amp;amp;db=rzh&amp;amp;AN=104887274&amp;amp;site=ehost-live&lt;/url&gt;&lt;/related-urls&gt;&lt;/urls&gt;&lt;remote-database-name&gt;rzh&lt;/remote-database-name&gt;&lt;remote-database-provider&gt;EBSCOhost&lt;/remote-database-provider&gt;&lt;/record&gt;&lt;/Cite&gt;&lt;/EndNote&gt;</w:instrText>
      </w:r>
      <w:r w:rsidRPr="00763916">
        <w:rPr>
          <w:color w:val="4472C4" w:themeColor="accent1"/>
        </w:rPr>
        <w:fldChar w:fldCharType="separate"/>
      </w:r>
      <w:r w:rsidR="002C4135">
        <w:rPr>
          <w:noProof/>
          <w:color w:val="4472C4" w:themeColor="accent1"/>
        </w:rPr>
        <w:t>(Otley, 2011)</w:t>
      </w:r>
      <w:r w:rsidRPr="00763916">
        <w:rPr>
          <w:color w:val="4472C4" w:themeColor="accent1"/>
        </w:rPr>
        <w:fldChar w:fldCharType="end"/>
      </w:r>
      <w:r w:rsidR="00926DF6">
        <w:rPr>
          <w:color w:val="4472C4" w:themeColor="accent1"/>
        </w:rPr>
        <w:t>.</w:t>
      </w:r>
      <w:r w:rsidR="00CB324E">
        <w:rPr>
          <w:color w:val="000000" w:themeColor="text1"/>
        </w:rPr>
        <w:t xml:space="preserve"> </w:t>
      </w:r>
      <w:r w:rsidR="00CB324E" w:rsidRPr="00E87F52">
        <w:rPr>
          <w:color w:val="000000" w:themeColor="text1"/>
        </w:rPr>
        <w:t>PTSD-PC produces changes in a person</w:t>
      </w:r>
      <w:r w:rsidR="00CB324E" w:rsidRPr="00E87F52">
        <w:rPr>
          <w:rFonts w:eastAsia="Helvetica"/>
          <w:color w:val="000000" w:themeColor="text1"/>
        </w:rPr>
        <w:t>’s</w:t>
      </w:r>
      <w:r w:rsidR="00CB324E" w:rsidRPr="00E87F52">
        <w:rPr>
          <w:color w:val="000000" w:themeColor="text1"/>
        </w:rPr>
        <w:t xml:space="preserve"> physical wellbeing, mood and behaviour, social interaction, </w:t>
      </w:r>
      <w:r w:rsidR="001435B9" w:rsidRPr="00E87F52">
        <w:rPr>
          <w:color w:val="000000" w:themeColor="text1"/>
        </w:rPr>
        <w:t>and negatively affects</w:t>
      </w:r>
      <w:r w:rsidR="00CB324E" w:rsidRPr="00E87F52">
        <w:rPr>
          <w:color w:val="000000" w:themeColor="text1"/>
        </w:rPr>
        <w:t xml:space="preserve"> relationships with partners</w:t>
      </w:r>
      <w:r w:rsidR="00CB324E" w:rsidRPr="00763916">
        <w:rPr>
          <w:color w:val="FF0000"/>
        </w:rPr>
        <w:t xml:space="preserve"> </w:t>
      </w:r>
      <w:r w:rsidRPr="00763916">
        <w:rPr>
          <w:color w:val="4472C4" w:themeColor="accent1"/>
        </w:rPr>
        <w:fldChar w:fldCharType="begin">
          <w:fldData xml:space="preserve">PEVuZE5vdGU+PENpdGU+PEF1dGhvcj5OaWNob2xsczwvQXV0aG9yPjxZZWFyPjIwMDc8L1llYXI+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</w:fldData>
        </w:fldChar>
      </w:r>
      <w:r w:rsidRPr="00763916">
        <w:rPr>
          <w:color w:val="4472C4" w:themeColor="accent1"/>
        </w:rPr>
        <w:instrText xml:space="preserve"> ADDIN EN.CITE </w:instrText>
      </w:r>
      <w:r w:rsidRPr="00763916">
        <w:rPr>
          <w:color w:val="4472C4" w:themeColor="accent1"/>
        </w:rPr>
        <w:fldChar w:fldCharType="begin">
          <w:fldData xml:space="preserve">PEVuZE5vdGU+PENpdGU+PEF1dGhvcj5OaWNob2xsczwvQXV0aG9yPjxZZWFyPjIwMDc8L1llYXI+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</w:fldData>
        </w:fldChar>
      </w:r>
      <w:r w:rsidRPr="00763916">
        <w:rPr>
          <w:color w:val="4472C4" w:themeColor="accent1"/>
        </w:rPr>
        <w:instrText xml:space="preserve"> ADDIN EN.CITE.DATA </w:instrText>
      </w:r>
      <w:r w:rsidRPr="00763916">
        <w:rPr>
          <w:color w:val="4472C4" w:themeColor="accent1"/>
        </w:rPr>
      </w:r>
      <w:r w:rsidRPr="00763916">
        <w:rPr>
          <w:color w:val="4472C4" w:themeColor="accent1"/>
        </w:rPr>
        <w:fldChar w:fldCharType="end"/>
      </w:r>
      <w:r w:rsidRPr="00763916">
        <w:rPr>
          <w:color w:val="4472C4" w:themeColor="accent1"/>
        </w:rPr>
      </w:r>
      <w:r w:rsidRPr="00763916">
        <w:rPr>
          <w:color w:val="4472C4" w:themeColor="accent1"/>
        </w:rPr>
        <w:fldChar w:fldCharType="separate"/>
      </w:r>
      <w:r w:rsidRPr="00763916">
        <w:rPr>
          <w:noProof/>
          <w:color w:val="4472C4" w:themeColor="accent1"/>
        </w:rPr>
        <w:t>(Nicholls &amp; Ayers, 2007)</w:t>
      </w:r>
      <w:r w:rsidRPr="00763916">
        <w:rPr>
          <w:color w:val="4472C4" w:themeColor="accent1"/>
        </w:rPr>
        <w:fldChar w:fldCharType="end"/>
      </w:r>
      <w:r w:rsidR="00CB324E" w:rsidRPr="00763916">
        <w:rPr>
          <w:color w:val="4472C4" w:themeColor="accent1"/>
        </w:rPr>
        <w:t xml:space="preserve"> </w:t>
      </w:r>
      <w:r w:rsidR="001435B9" w:rsidRPr="00E87F52">
        <w:rPr>
          <w:color w:val="000000" w:themeColor="text1"/>
        </w:rPr>
        <w:t>possibly including</w:t>
      </w:r>
      <w:r w:rsidR="00CB324E" w:rsidRPr="00E87F52">
        <w:rPr>
          <w:color w:val="000000" w:themeColor="text1"/>
        </w:rPr>
        <w:t xml:space="preserve"> sexual avoidance</w:t>
      </w:r>
      <w:r w:rsidR="00CB324E" w:rsidRPr="00763916">
        <w:rPr>
          <w:color w:val="FF0000"/>
        </w:rPr>
        <w:t xml:space="preserve"> </w:t>
      </w:r>
      <w:r w:rsidRPr="00763916">
        <w:rPr>
          <w:color w:val="4472C4" w:themeColor="accent1"/>
        </w:rPr>
        <w:fldChar w:fldCharType="begin"/>
      </w:r>
      <w:r w:rsidR="00C1777C">
        <w:rPr>
          <w:color w:val="4472C4" w:themeColor="accent1"/>
        </w:rPr>
        <w:instrText xml:space="preserve"> ADDIN EN.CITE &lt;EndNote&gt;&lt;Cite&gt;&lt;Author&gt;Ayers&lt;/Author&gt;&lt;Year&gt;2006&lt;/Year&gt;&lt;RecNum&gt;987&lt;/RecNum&gt;&lt;DisplayText&gt;(Ayers et al., 2006)&lt;/DisplayText&gt;&lt;record&gt;&lt;rec-number&gt;987&lt;/rec-number&gt;&lt;foreign-keys&gt;&lt;key app="EN" db-id="59z2d20v1205eueea50pwxwet002arrpvxsp" timestamp="1452169026"&gt;987&lt;/key&gt;&lt;key app="ENWeb" db-id=""&gt;0&lt;/key&gt;&lt;/foreign-keys&gt;&lt;ref-type name="Journal Article"&gt;17&lt;/ref-type&gt;&lt;contributors&gt;&lt;authors&gt;&lt;author&gt;Ayers, Susan&lt;/author&gt;&lt;author&gt;Eagle, Andrew&lt;/author&gt;&lt;author&gt;Waring, Helen&lt;/author&gt;&lt;/authors&gt;&lt;/contributors&gt;&lt;auth-address&gt;Ayers, Susan, Department of Psychology, University of Sussex, Sussex, United Kingdom, BN1 9QH&lt;/auth-address&gt;&lt;titles&gt;&lt;title&gt;The effects of childbirth-related post-traumatic stress disorder on women and their relationships: A qualitative study&lt;/title&gt;&lt;secondary-title&gt;Psychology, Health &amp;amp; Medicine&lt;/secondary-title&gt;&lt;/titles&gt;&lt;periodical&gt;&lt;full-title&gt;Psychology, Health &amp;amp; Medicine&lt;/full-title&gt;&lt;/periodical&gt;&lt;pages&gt;389-398&lt;/pages&gt;&lt;volume&gt;11&lt;/volume&gt;&lt;number&gt;4&lt;/number&gt;&lt;keywords&gt;&lt;keyword&gt;posttraumatic stress disorder&lt;/keyword&gt;&lt;keyword&gt;childbirth&lt;/keyword&gt;&lt;keyword&gt;women&lt;/keyword&gt;&lt;keyword&gt;interpersonal relationships&lt;/keyword&gt;&lt;keyword&gt;mother child relations&lt;/keyword&gt;&lt;keyword&gt;marital relations&lt;/keyword&gt;&lt;keyword&gt;Birth&lt;/keyword&gt;&lt;keyword&gt;Human Females&lt;/keyword&gt;&lt;keyword&gt;Marital Relations&lt;/keyword&gt;&lt;keyword&gt;Mother Child Relations&lt;/keyword&gt;&lt;keyword&gt;Posttraumatic Stress Disorder&lt;/keyword&gt;&lt;/keywords&gt;&lt;dates&gt;&lt;year&gt;2006&lt;/year&gt;&lt;/dates&gt;&lt;pub-location&gt;United Kingdom&lt;/pub-location&gt;&lt;publisher&gt;Taylor &amp;amp; Francis&lt;/publisher&gt;&lt;isbn&gt;1354-8506&amp;#xD;1465-3966&lt;/isbn&gt;&lt;accession-num&gt;2006-21059-001&lt;/accession-num&gt;&lt;urls&gt;&lt;related-urls&gt;&lt;url&gt;https://ezp.napier.ac.uk/login?url=http://search.ebscohost.com/login.aspx?direct=true&amp;amp;db=psyh&amp;amp;AN=2006-21059-001&amp;amp;site=ehost-live&lt;/url&gt;&lt;url&gt;S.Ayers@sussex.ac.uk&lt;/url&gt;&lt;/related-urls&gt;&lt;/urls&gt;&lt;electronic-resource-num&gt;10.1080/13548500600708409&lt;/electronic-resource-num&gt;&lt;remote-database-name&gt;psyh&lt;/remote-database-name&gt;&lt;remote-database-provider&gt;EBSCOhost&lt;/remote-database-provider&gt;&lt;/record&gt;&lt;/Cite&gt;&lt;/EndNote&gt;</w:instrText>
      </w:r>
      <w:r w:rsidRPr="00763916">
        <w:rPr>
          <w:color w:val="4472C4" w:themeColor="accent1"/>
        </w:rPr>
        <w:fldChar w:fldCharType="separate"/>
      </w:r>
      <w:r w:rsidR="00C1777C">
        <w:rPr>
          <w:noProof/>
          <w:color w:val="4472C4" w:themeColor="accent1"/>
        </w:rPr>
        <w:t>(Ayers et al., 2006)</w:t>
      </w:r>
      <w:r w:rsidRPr="00763916">
        <w:rPr>
          <w:color w:val="4472C4" w:themeColor="accent1"/>
        </w:rPr>
        <w:fldChar w:fldCharType="end"/>
      </w:r>
      <w:r w:rsidR="00CB324E" w:rsidRPr="00763916">
        <w:rPr>
          <w:color w:val="7030A0"/>
        </w:rPr>
        <w:t>.</w:t>
      </w:r>
      <w:r w:rsidR="00BE4CFC">
        <w:rPr>
          <w:color w:val="7030A0"/>
        </w:rPr>
        <w:t xml:space="preserve"> </w:t>
      </w:r>
    </w:p>
    <w:p w14:paraId="250FA90B" w14:textId="11E80E8E" w:rsidR="00C6548A" w:rsidRPr="00EB728C" w:rsidRDefault="00CB324E" w:rsidP="0076005B">
      <w:pPr>
        <w:spacing w:line="360" w:lineRule="auto"/>
      </w:pPr>
      <w:r w:rsidRPr="00763916">
        <w:rPr>
          <w:color w:val="000000" w:themeColor="text1"/>
        </w:rPr>
        <w:t xml:space="preserve">   The National Institute for Health and Care Excellence (</w:t>
      </w:r>
      <w:r w:rsidRPr="00763916">
        <w:t xml:space="preserve">NICE) guidelines </w:t>
      </w:r>
      <w:r w:rsidR="00C8084F">
        <w:t xml:space="preserve">within the UK </w:t>
      </w:r>
      <w:r w:rsidRPr="00763916">
        <w:t xml:space="preserve">recently incorporated PTSD-PC in perinatal mental illness </w:t>
      </w:r>
      <w:r w:rsidR="001508EF" w:rsidRPr="00763916">
        <w:rPr>
          <w:color w:val="4472C4" w:themeColor="accent1"/>
        </w:rPr>
        <w:fldChar w:fldCharType="begin"/>
      </w:r>
      <w:r w:rsidR="001508EF" w:rsidRPr="00763916">
        <w:rPr>
          <w:color w:val="4472C4" w:themeColor="accent1"/>
        </w:rPr>
        <w:instrText xml:space="preserve"> ADDIN EN.CITE &lt;EndNote&gt;&lt;Cite&gt;&lt;Author&gt;NICE&lt;/Author&gt;&lt;Year&gt;2014&lt;/Year&gt;&lt;RecNum&gt;1288&lt;/RecNum&gt;&lt;DisplayText&gt;(NICE, 2014)&lt;/DisplayText&gt;&lt;record&gt;&lt;rec-number&gt;1288&lt;/rec-number&gt;&lt;foreign-keys&gt;&lt;key app="EN" db-id="59z2d20v1205eueea50pwxwet002arrpvxsp" timestamp="1489827001"&gt;1288&lt;/key&gt;&lt;/foreign-keys&gt;&lt;ref-type name="Report"&gt;27&lt;/ref-type&gt;&lt;contributors&gt;&lt;authors&gt;&lt;author&gt;NICE&lt;/author&gt;&lt;/authors&gt;&lt;tertiary-authors&gt;&lt;author&gt;The British Psychological Society and The Royal college of Psychiatrists&lt;/author&gt;&lt;/tertiary-authors&gt;&lt;/contributors&gt;&lt;titles&gt;&lt;title&gt;Antenatal and postnatal mental health: Clinical management and service guidance&lt;/title&gt;&lt;/titles&gt;&lt;edition&gt;National Clinical Guideline Number 192&lt;/edition&gt;&lt;dates&gt;&lt;year&gt;2014&lt;/year&gt;&lt;/dates&gt;&lt;pub-location&gt;London&lt;/pub-location&gt;&lt;publisher&gt;National Collaborating Centre for Mental Health. National Institute for Health and Clinical Excellence&lt;/publisher&gt;&lt;urls&gt;&lt;related-urls&gt;&lt;url&gt;https://www.nice.org.uk/guidance/cg192/evidence/full-guideline-193396861&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NICE, 2014)</w:t>
      </w:r>
      <w:r w:rsidR="001508EF" w:rsidRPr="00763916">
        <w:rPr>
          <w:color w:val="4472C4" w:themeColor="accent1"/>
        </w:rPr>
        <w:fldChar w:fldCharType="end"/>
      </w:r>
      <w:r w:rsidR="00C8084F">
        <w:t>.</w:t>
      </w:r>
      <w:r w:rsidR="00334D9E">
        <w:t xml:space="preserve"> </w:t>
      </w:r>
      <w:r w:rsidRPr="00E87F52">
        <w:rPr>
          <w:color w:val="000000" w:themeColor="text1"/>
        </w:rPr>
        <w:t>From an international perspective</w:t>
      </w:r>
      <w:r w:rsidR="002A0DC9" w:rsidRPr="00E87F52">
        <w:rPr>
          <w:color w:val="000000" w:themeColor="text1"/>
        </w:rPr>
        <w:t>,</w:t>
      </w:r>
      <w:r w:rsidRPr="00E87F52">
        <w:rPr>
          <w:color w:val="000000" w:themeColor="text1"/>
        </w:rPr>
        <w:t xml:space="preserve"> a recent position paper on perinatal mental health does not include PTSD-PC </w:t>
      </w:r>
      <w:r w:rsidR="001508EF" w:rsidRPr="00763916">
        <w:rPr>
          <w:color w:val="4472C4" w:themeColor="accent1"/>
        </w:rPr>
        <w:fldChar w:fldCharType="begin">
          <w:fldData xml:space="preserve">PEVuZE5vdGU+PENpdGU+PEF1dGhvcj5Ccm9ja2luZ3RvbjwvQXV0aG9yPjxZZWFyPjIwMTc8L1ll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Ccm9ja2luZ3RvbjwvQXV0aG9yPjxZZWFyPjIwMTc8L1ll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Brockington, Butterworth, &amp; Glangeaud-Freudenthal, 2017)</w:t>
      </w:r>
      <w:r w:rsidR="001508EF" w:rsidRPr="00763916">
        <w:rPr>
          <w:color w:val="4472C4" w:themeColor="accent1"/>
        </w:rPr>
        <w:fldChar w:fldCharType="end"/>
      </w:r>
      <w:r w:rsidR="00B43ED5">
        <w:rPr>
          <w:color w:val="4472C4" w:themeColor="accent1"/>
        </w:rPr>
        <w:t xml:space="preserve">, </w:t>
      </w:r>
      <w:r w:rsidR="00B43ED5" w:rsidRPr="00020BE1">
        <w:rPr>
          <w:color w:val="000000" w:themeColor="text1"/>
        </w:rPr>
        <w:t xml:space="preserve">but other reports </w:t>
      </w:r>
      <w:r w:rsidRPr="00020BE1">
        <w:rPr>
          <w:color w:val="000000" w:themeColor="text1"/>
        </w:rPr>
        <w:t xml:space="preserve">call </w:t>
      </w:r>
      <w:r w:rsidRPr="00763916">
        <w:rPr>
          <w:color w:val="000000" w:themeColor="text1"/>
        </w:rPr>
        <w:t xml:space="preserve">for further research into PTSD-PC </w:t>
      </w:r>
      <w:r w:rsidR="001508EF" w:rsidRPr="00763916">
        <w:rPr>
          <w:color w:val="4472C4" w:themeColor="accent1"/>
        </w:rPr>
        <w:fldChar w:fldCharType="begin">
          <w:fldData xml:space="preserve">PEVuZE5vdGU+PENpdGU+PEF1dGhvcj5CYXVlcjwvQXV0aG9yPjxZZWFyPjIwMTQ8L1llYXI+PFJl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CYXVlcjwvQXV0aG9yPjxZZWFyPjIwMTQ8L1llYXI+PFJl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Bauer, Parsonage, Knapp, Lemmi, &amp; Adelaja, 2014; McKenzie-McHarg et al., 2015; Simpson &amp; Catling, 2015)</w:t>
      </w:r>
      <w:r w:rsidR="001508EF" w:rsidRPr="00763916">
        <w:rPr>
          <w:color w:val="4472C4" w:themeColor="accent1"/>
        </w:rPr>
        <w:fldChar w:fldCharType="end"/>
      </w:r>
      <w:r w:rsidRPr="00763916">
        <w:rPr>
          <w:color w:val="000000" w:themeColor="text1"/>
        </w:rPr>
        <w:t>.</w:t>
      </w:r>
    </w:p>
    <w:p w14:paraId="626768D6" w14:textId="1ECD20AD" w:rsidR="00380CAB" w:rsidRDefault="00EB728C" w:rsidP="0076005B">
      <w:pPr>
        <w:spacing w:line="360" w:lineRule="auto"/>
        <w:rPr>
          <w:color w:val="7030A0"/>
        </w:rPr>
      </w:pPr>
      <w:r w:rsidRPr="00020BE1">
        <w:rPr>
          <w:color w:val="000000" w:themeColor="text1"/>
        </w:rPr>
        <w:t xml:space="preserve">   </w:t>
      </w:r>
      <w:r w:rsidR="00DC409A" w:rsidRPr="00020BE1">
        <w:rPr>
          <w:color w:val="000000" w:themeColor="text1"/>
        </w:rPr>
        <w:t xml:space="preserve">45.5% of women experience childbirth as traumatic, </w:t>
      </w:r>
      <w:r w:rsidR="00FA23A8" w:rsidRPr="00020BE1">
        <w:rPr>
          <w:color w:val="000000" w:themeColor="text1"/>
        </w:rPr>
        <w:t>consistent with</w:t>
      </w:r>
      <w:r w:rsidR="00DC409A" w:rsidRPr="00020BE1">
        <w:rPr>
          <w:color w:val="000000" w:themeColor="text1"/>
        </w:rPr>
        <w:t xml:space="preserve"> criterion A of DSM-IV</w:t>
      </w:r>
      <w:r w:rsidR="00A55554" w:rsidRPr="00020BE1">
        <w:rPr>
          <w:color w:val="000000" w:themeColor="text1"/>
        </w:rPr>
        <w:t xml:space="preserve"> </w:t>
      </w:r>
      <w:r w:rsidR="001508EF" w:rsidRPr="00763916">
        <w:rPr>
          <w:color w:val="4472C4" w:themeColor="accent1"/>
        </w:rPr>
        <w:fldChar w:fldCharType="begin">
          <w:fldData xml:space="preserve">PEVuZE5vdGU+PENpdGUgQXV0aG9yWWVhcj0iMSI+PEF1dGhvcj5BbGNvcm48L0F1dGhvcj48WWVh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gQXV0aG9yWWVhcj0iMSI+PEF1dGhvcj5BbGNvcm48L0F1dGhvcj48WWVh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Alcorn, O'Donovan, Patrick, Creedy, and Devilly (2010)</w:t>
      </w:r>
      <w:r w:rsidR="001508EF" w:rsidRPr="00763916">
        <w:rPr>
          <w:color w:val="4472C4" w:themeColor="accent1"/>
        </w:rPr>
        <w:fldChar w:fldCharType="end"/>
      </w:r>
      <w:r w:rsidR="002957E1">
        <w:rPr>
          <w:color w:val="000000" w:themeColor="text1"/>
        </w:rPr>
        <w:t>.</w:t>
      </w:r>
      <w:r w:rsidR="00CB324E">
        <w:rPr>
          <w:color w:val="000000" w:themeColor="text1"/>
        </w:rPr>
        <w:t xml:space="preserve"> </w:t>
      </w:r>
      <w:r w:rsidR="00CB324E" w:rsidRPr="00763916">
        <w:rPr>
          <w:color w:val="000000" w:themeColor="text1"/>
        </w:rPr>
        <w:t>While 52-76% of childbearing women do not develop any PTS symptoms</w:t>
      </w:r>
      <w:r w:rsidR="00CB324E" w:rsidRPr="00763916">
        <w:rPr>
          <w:color w:val="4472C4" w:themeColor="accent1"/>
        </w:rPr>
        <w:t xml:space="preserve"> </w:t>
      </w:r>
      <w:r w:rsidR="001508EF" w:rsidRPr="00763916">
        <w:rPr>
          <w:color w:val="4472C4" w:themeColor="accent1"/>
        </w:rPr>
        <w:fldChar w:fldCharType="begin">
          <w:fldData xml:space="preserve">PEVuZE5vdGU+PENpdGU+PEF1dGhvcj5UaGFtPC9BdXRob3I+PFllYXI+MjAxMDwvWWVhcj48UmVj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==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UaGFtPC9BdXRob3I+PFllYXI+MjAxMDwvWWVhcj48UmVj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==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Ford &amp; Ayers, 2011; Tham, Ryding, &amp; Christensson, 2010)</w:t>
      </w:r>
      <w:r w:rsidR="001508EF" w:rsidRPr="00763916">
        <w:rPr>
          <w:color w:val="4472C4" w:themeColor="accent1"/>
        </w:rPr>
        <w:fldChar w:fldCharType="end"/>
      </w:r>
      <w:r w:rsidR="00CB324E" w:rsidRPr="00763916">
        <w:rPr>
          <w:color w:val="000000" w:themeColor="text1"/>
        </w:rPr>
        <w:t>,</w:t>
      </w:r>
      <w:r w:rsidR="00CB324E">
        <w:rPr>
          <w:color w:val="000000" w:themeColor="text1"/>
        </w:rPr>
        <w:t xml:space="preserve"> </w:t>
      </w:r>
      <w:r w:rsidR="00CB324E" w:rsidRPr="00763916">
        <w:rPr>
          <w:rFonts w:eastAsia="Times New Roman"/>
          <w:color w:val="000000"/>
          <w:shd w:val="clear" w:color="auto" w:fill="FFFFFF"/>
        </w:rPr>
        <w:t xml:space="preserve">10%-18% of </w:t>
      </w:r>
      <w:r w:rsidR="00CB324E" w:rsidRPr="00020BE1">
        <w:rPr>
          <w:rFonts w:eastAsia="Times New Roman"/>
          <w:color w:val="000000" w:themeColor="text1"/>
          <w:shd w:val="clear" w:color="auto" w:fill="FFFFFF"/>
        </w:rPr>
        <w:t xml:space="preserve">women develop </w:t>
      </w:r>
      <w:r w:rsidR="00CB324E" w:rsidRPr="00763916">
        <w:rPr>
          <w:rFonts w:eastAsia="Times New Roman"/>
          <w:color w:val="000000"/>
          <w:shd w:val="clear" w:color="auto" w:fill="FFFFFF"/>
        </w:rPr>
        <w:t xml:space="preserve">severe PTS symptoms without meeting all criteria for full PTSD-PC </w:t>
      </w:r>
      <w:r w:rsidR="00371BEC" w:rsidRPr="00763916">
        <w:rPr>
          <w:rFonts w:eastAsia="Times New Roman"/>
          <w:color w:val="4472C4" w:themeColor="accent1"/>
          <w:shd w:val="clear" w:color="auto" w:fill="FFFFFF"/>
        </w:rPr>
        <w:fldChar w:fldCharType="begin">
          <w:fldData xml:space="preserve">PEVuZE5vdGU+PENpdGU+PEF1dGhvcj5BeWVyczwvQXV0aG9yPjxZZWFyPjIwMDQ8L1llYXI+PFJl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</w:fldData>
        </w:fldChar>
      </w:r>
      <w:r w:rsidR="006E1A5E" w:rsidRPr="00763916">
        <w:rPr>
          <w:rFonts w:eastAsia="Times New Roman"/>
          <w:color w:val="4472C4" w:themeColor="accent1"/>
          <w:shd w:val="clear" w:color="auto" w:fill="FFFFFF"/>
        </w:rPr>
        <w:instrText xml:space="preserve"> ADDIN EN.CITE </w:instrText>
      </w:r>
      <w:r w:rsidR="006E1A5E" w:rsidRPr="00763916">
        <w:rPr>
          <w:rFonts w:eastAsia="Times New Roman"/>
          <w:color w:val="4472C4" w:themeColor="accent1"/>
          <w:shd w:val="clear" w:color="auto" w:fill="FFFFFF"/>
        </w:rPr>
        <w:fldChar w:fldCharType="begin">
          <w:fldData xml:space="preserve">PEVuZE5vdGU+PENpdGU+PEF1dGhvcj5BeWVyczwvQXV0aG9yPjxZZWFyPjIwMDQ8L1llYXI+PFJl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</w:fldData>
        </w:fldChar>
      </w:r>
      <w:r w:rsidR="006E1A5E" w:rsidRPr="00763916">
        <w:rPr>
          <w:rFonts w:eastAsia="Times New Roman"/>
          <w:color w:val="4472C4" w:themeColor="accent1"/>
          <w:shd w:val="clear" w:color="auto" w:fill="FFFFFF"/>
        </w:rPr>
        <w:instrText xml:space="preserve"> ADDIN EN.CITE.DATA </w:instrText>
      </w:r>
      <w:r w:rsidR="006E1A5E" w:rsidRPr="00763916">
        <w:rPr>
          <w:rFonts w:eastAsia="Times New Roman"/>
          <w:color w:val="4472C4" w:themeColor="accent1"/>
          <w:shd w:val="clear" w:color="auto" w:fill="FFFFFF"/>
        </w:rPr>
      </w:r>
      <w:r w:rsidR="006E1A5E" w:rsidRPr="00763916">
        <w:rPr>
          <w:rFonts w:eastAsia="Times New Roman"/>
          <w:color w:val="4472C4" w:themeColor="accent1"/>
          <w:shd w:val="clear" w:color="auto" w:fill="FFFFFF"/>
        </w:rPr>
        <w:fldChar w:fldCharType="end"/>
      </w:r>
      <w:r w:rsidR="00371BEC" w:rsidRPr="00763916">
        <w:rPr>
          <w:rFonts w:eastAsia="Times New Roman"/>
          <w:color w:val="4472C4" w:themeColor="accent1"/>
          <w:shd w:val="clear" w:color="auto" w:fill="FFFFFF"/>
        </w:rPr>
      </w:r>
      <w:r w:rsidR="00371BEC" w:rsidRPr="00763916">
        <w:rPr>
          <w:rFonts w:eastAsia="Times New Roman"/>
          <w:color w:val="4472C4" w:themeColor="accent1"/>
          <w:shd w:val="clear" w:color="auto" w:fill="FFFFFF"/>
        </w:rPr>
        <w:fldChar w:fldCharType="separate"/>
      </w:r>
      <w:r w:rsidR="006E1A5E" w:rsidRPr="00763916">
        <w:rPr>
          <w:rFonts w:eastAsia="Times New Roman"/>
          <w:noProof/>
          <w:color w:val="4472C4" w:themeColor="accent1"/>
          <w:shd w:val="clear" w:color="auto" w:fill="FFFFFF"/>
        </w:rPr>
        <w:t>(Ayers, 2004; Beck et al., 2011)</w:t>
      </w:r>
      <w:r w:rsidR="00371BEC" w:rsidRPr="00763916">
        <w:rPr>
          <w:rFonts w:eastAsia="Times New Roman"/>
          <w:color w:val="4472C4" w:themeColor="accent1"/>
          <w:shd w:val="clear" w:color="auto" w:fill="FFFFFF"/>
        </w:rPr>
        <w:fldChar w:fldCharType="end"/>
      </w:r>
      <w:r w:rsidR="00CB324E" w:rsidRPr="00763916">
        <w:rPr>
          <w:rFonts w:eastAsia="Times New Roman"/>
          <w:color w:val="000000"/>
          <w:shd w:val="clear" w:color="auto" w:fill="FFFFFF"/>
        </w:rPr>
        <w:t xml:space="preserve">. </w:t>
      </w:r>
      <w:r w:rsidR="00833630" w:rsidRPr="00763916">
        <w:rPr>
          <w:rFonts w:eastAsia="Times New Roman"/>
          <w:color w:val="000000"/>
          <w:shd w:val="clear" w:color="auto" w:fill="FFFFFF"/>
        </w:rPr>
        <w:t xml:space="preserve">A recent </w:t>
      </w:r>
      <w:r w:rsidR="00833630" w:rsidRPr="00763916">
        <w:rPr>
          <w:rFonts w:eastAsia="Times New Roman"/>
        </w:rPr>
        <w:t>m</w:t>
      </w:r>
      <w:r w:rsidR="00CB324E" w:rsidRPr="00763916">
        <w:rPr>
          <w:color w:val="000000" w:themeColor="text1"/>
        </w:rPr>
        <w:t xml:space="preserve">eta-analyses identified </w:t>
      </w:r>
      <w:r w:rsidR="00CB324E" w:rsidRPr="00763916">
        <w:rPr>
          <w:color w:val="000000" w:themeColor="text1"/>
        </w:rPr>
        <w:lastRenderedPageBreak/>
        <w:t>the prevalence of full PTSD-PC</w:t>
      </w:r>
      <w:r w:rsidR="002F2747" w:rsidRPr="00763916">
        <w:rPr>
          <w:color w:val="000000" w:themeColor="text1"/>
        </w:rPr>
        <w:t xml:space="preserve"> in community populations and high-risk populations</w:t>
      </w:r>
      <w:r w:rsidR="00CB324E" w:rsidRPr="00763916">
        <w:rPr>
          <w:color w:val="000000" w:themeColor="text1"/>
        </w:rPr>
        <w:t xml:space="preserve"> to be 3.17% and 15.7% respectively </w:t>
      </w:r>
      <w:r w:rsidR="001508EF" w:rsidRPr="00763916">
        <w:rPr>
          <w:color w:val="4472C4" w:themeColor="accent1"/>
        </w:rPr>
        <w:fldChar w:fldCharType="begin">
          <w:fldData xml:space="preserve">PEVuZE5vdGU+PENpdGU+PEF1dGhvcj5HcmVraW48L0F1dGhvcj48WWVhcj4yMDE0PC9ZZWFyPjxS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HcmVraW48L0F1dGhvcj48WWVhcj4yMDE0PC9ZZWFyPjxS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Grekin &amp; O'Hara, 2014)</w:t>
      </w:r>
      <w:r w:rsidR="001508EF" w:rsidRPr="00763916">
        <w:rPr>
          <w:color w:val="4472C4" w:themeColor="accent1"/>
        </w:rPr>
        <w:fldChar w:fldCharType="end"/>
      </w:r>
      <w:r w:rsidR="00CB324E" w:rsidRPr="00763916">
        <w:rPr>
          <w:color w:val="000000" w:themeColor="text1"/>
        </w:rPr>
        <w:t xml:space="preserve">, confirmed by </w:t>
      </w:r>
      <w:r w:rsidR="001508EF" w:rsidRPr="00763916">
        <w:rPr>
          <w:color w:val="4472C4" w:themeColor="accent1"/>
        </w:rPr>
        <w:fldChar w:fldCharType="begin"/>
      </w:r>
      <w:r w:rsidR="001508EF" w:rsidRPr="00763916">
        <w:rPr>
          <w:color w:val="4472C4" w:themeColor="accent1"/>
        </w:rPr>
        <w:instrText xml:space="preserve"> ADDIN EN.CITE &lt;EndNote&gt;&lt;Cite AuthorYear="1"&gt;&lt;Author&gt;Yildiz&lt;/Author&gt;&lt;Year&gt;2017&lt;/Year&gt;&lt;RecNum&gt;1269&lt;/RecNum&gt;&lt;DisplayText&gt;Yildiz, Ayers, and Phillips (2017)&lt;/DisplayText&gt;&lt;record&gt;&lt;rec-number&gt;1269&lt;/rec-number&gt;&lt;foreign-keys&gt;&lt;key app="EN" db-id="59z2d20v1205eueea50pwxwet002arrpvxsp" timestamp="1487862666"&gt;1269&lt;/key&gt;&lt;/foreign-keys&gt;&lt;ref-type name="Journal Article"&gt;17&lt;/ref-type&gt;&lt;contributors&gt;&lt;authors&gt;&lt;author&gt;Yildiz, Pelin Dikmen&lt;/author&gt;&lt;author&gt;Ayers, Susan&lt;/author&gt;&lt;author&gt;Phillips, Louise&lt;/author&gt;&lt;/authors&gt;&lt;/contributors&gt;&lt;auth-address&gt;Centre for Maternal and Child Health Research, School of Health Sciences, City, University of London, Northampton Square, London EC1V 0HB, UK&lt;/auth-address&gt;&lt;titles&gt;&lt;title&gt;The prevalence of posttraumatic stress disorder in pregnancy and after birth: A systematic review and meta-analysis&lt;/title&gt;&lt;secondary-title&gt;Journal of Affective Disorders&lt;/secondary-title&gt;&lt;/titles&gt;&lt;periodical&gt;&lt;full-title&gt;Journal of Affective Disorders&lt;/full-title&gt;&lt;/periodical&gt;&lt;pages&gt;634-645&lt;/pages&gt;&lt;volume&gt;208&lt;/volume&gt;&lt;dates&gt;&lt;year&gt;2017&lt;/year&gt;&lt;/dates&gt;&lt;publisher&gt;Elsevier Science&lt;/publisher&gt;&lt;isbn&gt;0165-0327&lt;/isbn&gt;&lt;accession-num&gt;120142388. Language: English. Entry Date: In Process. Revision Date: 20161223. Publication Type: journal article. Journal Subset: Biomedical&lt;/accession-num&gt;&lt;urls&gt;&lt;related-urls&gt;&lt;url&gt;https://login.ezproxy.napier.ac.uk/login?url=http://search.ebscohost.com/login.aspx?direct=true&amp;amp;db=rzh&amp;amp;AN=120142388&amp;amp;site=ehost-live&lt;/url&gt;&lt;/related-urls&gt;&lt;/urls&gt;&lt;electronic-resource-num&gt;10.1016/j.jad.2016.10.009&lt;/electronic-resource-num&gt;&lt;remote-database-name&gt;rzh&lt;/remote-database-name&gt;&lt;remote-database-provider&gt;EBSCOhost&lt;/remote-database-provider&gt;&lt;/record&gt;&lt;/Cite&gt;&lt;/EndNote&gt;</w:instrText>
      </w:r>
      <w:r w:rsidR="001508EF" w:rsidRPr="00763916">
        <w:rPr>
          <w:color w:val="4472C4" w:themeColor="accent1"/>
        </w:rPr>
        <w:fldChar w:fldCharType="separate"/>
      </w:r>
      <w:r w:rsidR="001508EF" w:rsidRPr="00763916">
        <w:rPr>
          <w:noProof/>
          <w:color w:val="4472C4" w:themeColor="accent1"/>
        </w:rPr>
        <w:t>Yildiz, Ayers, and Phillips (2017)</w:t>
      </w:r>
      <w:r w:rsidR="001508EF" w:rsidRPr="00763916">
        <w:rPr>
          <w:color w:val="4472C4" w:themeColor="accent1"/>
        </w:rPr>
        <w:fldChar w:fldCharType="end"/>
      </w:r>
      <w:r w:rsidR="00CB324E" w:rsidRPr="00763916">
        <w:rPr>
          <w:color w:val="4472C4" w:themeColor="accent1"/>
        </w:rPr>
        <w:t xml:space="preserve"> </w:t>
      </w:r>
      <w:r w:rsidR="00CB324E" w:rsidRPr="00763916">
        <w:rPr>
          <w:color w:val="000000" w:themeColor="text1"/>
        </w:rPr>
        <w:t xml:space="preserve">as 4% and 18.5% respectively. The most important factor to predispose PTSD-PC is a </w:t>
      </w:r>
      <w:r w:rsidR="00CB324E" w:rsidRPr="00763916">
        <w:rPr>
          <w:color w:val="262626"/>
        </w:rPr>
        <w:t>woman</w:t>
      </w:r>
      <w:r w:rsidR="00CB324E" w:rsidRPr="00763916">
        <w:rPr>
          <w:rFonts w:eastAsia="Helvetica"/>
          <w:color w:val="262626"/>
        </w:rPr>
        <w:t xml:space="preserve">’s subjective experience of childbirth </w:t>
      </w:r>
      <w:r w:rsidR="001508EF" w:rsidRPr="00763916">
        <w:rPr>
          <w:color w:val="4472C4" w:themeColor="accent1"/>
        </w:rPr>
        <w:fldChar w:fldCharType="begin">
          <w:fldData xml:space="preserve">PEVuZE5vdGU+PENpdGU+PEF1dGhvcj5HYXJ0aHVzLU5pZWdlbDwvQXV0aG9yPjxZZWFyPjIwMTM8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HYXJ0aHVzLU5pZWdlbDwvQXV0aG9yPjxZZWFyPjIwMTM8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Garthus-Niegel, Soest, Vollrath, &amp; Eberhard-Gran, 2013)</w:t>
      </w:r>
      <w:r w:rsidR="001508EF" w:rsidRPr="00763916">
        <w:rPr>
          <w:color w:val="4472C4" w:themeColor="accent1"/>
        </w:rPr>
        <w:fldChar w:fldCharType="end"/>
      </w:r>
      <w:r w:rsidR="00CB324E" w:rsidRPr="00763916">
        <w:rPr>
          <w:color w:val="262626"/>
        </w:rPr>
        <w:t xml:space="preserve">, within which interpersonal factors </w:t>
      </w:r>
      <w:r w:rsidR="001508EF" w:rsidRPr="00763916">
        <w:rPr>
          <w:color w:val="4472C4" w:themeColor="accent1"/>
        </w:rPr>
        <w:fldChar w:fldCharType="begin">
          <w:fldData xml:space="preserve">PEVuZE5vdGU+PENpdGU+PEF1dGhvcj5IYXJyaXM8L0F1dGhvcj48WWVhcj4yMDEyPC9ZZWFyPjxS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IYXJyaXM8L0F1dGhvcj48WWVhcj4yMDEyPC9ZZWFyPjxS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Harris &amp; Ayers, 2012)</w:t>
      </w:r>
      <w:r w:rsidR="001508EF" w:rsidRPr="00763916">
        <w:rPr>
          <w:color w:val="4472C4" w:themeColor="accent1"/>
        </w:rPr>
        <w:fldChar w:fldCharType="end"/>
      </w:r>
      <w:r w:rsidR="00CB324E" w:rsidRPr="00763916">
        <w:rPr>
          <w:color w:val="000000" w:themeColor="text1"/>
        </w:rPr>
        <w:t xml:space="preserve"> and </w:t>
      </w:r>
      <w:r w:rsidR="00CB324E" w:rsidRPr="00763916">
        <w:rPr>
          <w:rFonts w:eastAsia="Helvetica"/>
        </w:rPr>
        <w:t xml:space="preserve">‘Quality of Provider Interaction’ (QPI) </w:t>
      </w:r>
      <w:r w:rsidR="002A1610" w:rsidRPr="00020BE1">
        <w:rPr>
          <w:color w:val="000000" w:themeColor="text1"/>
        </w:rPr>
        <w:t>are</w:t>
      </w:r>
      <w:r w:rsidR="00CB324E" w:rsidRPr="00020BE1">
        <w:rPr>
          <w:color w:val="000000" w:themeColor="text1"/>
        </w:rPr>
        <w:t xml:space="preserve"> </w:t>
      </w:r>
      <w:r w:rsidR="00CB324E" w:rsidRPr="00763916">
        <w:rPr>
          <w:color w:val="000000" w:themeColor="text1"/>
        </w:rPr>
        <w:t xml:space="preserve">significant </w:t>
      </w:r>
      <w:r w:rsidR="001508EF" w:rsidRPr="00763916">
        <w:rPr>
          <w:color w:val="4472C4" w:themeColor="accent1"/>
        </w:rPr>
        <w:fldChar w:fldCharType="begin"/>
      </w:r>
      <w:r w:rsidR="001508EF" w:rsidRPr="00763916">
        <w:rPr>
          <w:color w:val="4472C4" w:themeColor="accent1"/>
        </w:rPr>
        <w:instrText xml:space="preserve"> ADDIN EN.CITE &lt;EndNote&gt;&lt;Cite&gt;&lt;Author&gt;Sorenson&lt;/Author&gt;&lt;Year&gt;2010&lt;/Year&gt;&lt;RecNum&gt;1243&lt;/RecNum&gt;&lt;DisplayText&gt;(Sorenson &amp;amp; Tschetter, 2010)&lt;/DisplayText&gt;&lt;record&gt;&lt;rec-number&gt;1243&lt;/rec-number&gt;&lt;foreign-keys&gt;&lt;key app="EN" db-id="59z2d20v1205eueea50pwxwet002arrpvxsp" timestamp="1487862665"&gt;1243&lt;/key&gt;&lt;/foreign-keys&gt;&lt;ref-type name="Journal Article"&gt;17&lt;/ref-type&gt;&lt;contributors&gt;&lt;authors&gt;&lt;author&gt;Sorenson, Dianna Spies&lt;/author&gt;&lt;author&gt;Tschetter, Lois&lt;/author&gt;&lt;/authors&gt;&lt;/contributors&gt;&lt;auth-address&gt;Sorenson, Dianna Spies&lt;/auth-address&gt;&lt;titles&gt;&lt;title&gt;Prevalence of negative birth perception, disaffirmation, perinatal trauma symptoms, and depression among postpartum women&lt;/title&gt;&lt;secondary-title&gt;Perspectives in Psychiatric Care&lt;/secondary-title&gt;&lt;/titles&gt;&lt;periodical&gt;&lt;full-title&gt;Perspectives in Psychiatric Care&lt;/full-title&gt;&lt;/periodical&gt;&lt;pages&gt;14-25&lt;/pages&gt;&lt;volume&gt;46&lt;/volume&gt;&lt;number&gt;1&lt;/number&gt;&lt;keywords&gt;&lt;keyword&gt;prevalence&lt;/keyword&gt;&lt;keyword&gt;negative birth perception&lt;/keyword&gt;&lt;keyword&gt;disaffirmation&lt;/keyword&gt;&lt;keyword&gt;perinatal trauma symptoms&lt;/keyword&gt;&lt;keyword&gt;depression&lt;/keyword&gt;&lt;keyword&gt;postpartum women&lt;/keyword&gt;&lt;keyword&gt;2010&lt;/keyword&gt;&lt;keyword&gt;Birth&lt;/keyword&gt;&lt;keyword&gt;Emotional Trauma&lt;/keyword&gt;&lt;keyword&gt;Epidemiology&lt;/keyword&gt;&lt;keyword&gt;Perinatal Period&lt;/keyword&gt;&lt;keyword&gt;Postpartum Depression&lt;/keyword&gt;&lt;keyword&gt;Symptoms&lt;/keyword&gt;&lt;/keywords&gt;&lt;dates&gt;&lt;year&gt;2010&lt;/year&gt;&lt;/dates&gt;&lt;pub-location&gt;United Kingdom&lt;/pub-location&gt;&lt;publisher&gt;Wiley-Blackwell Publishing Ltd.&lt;/publisher&gt;&lt;isbn&gt;0031-5990&amp;#xD;1744-6163&lt;/isbn&gt;&lt;accession-num&gt;2009-25082-003&lt;/accession-num&gt;&lt;urls&gt;&lt;related-urls&gt;&lt;url&gt;https://login.ezproxy.napier.ac.uk/login?url=http://search.ebscohost.com/login.aspx?direct=true&amp;amp;db=psyh&amp;amp;AN=2009-25082-003&amp;amp;site=ehost-live&lt;/url&gt;&lt;url&gt;drdianna@sio.midco.net&lt;/url&gt;&lt;/related-urls&gt;&lt;/urls&gt;&lt;electronic-resource-num&gt;10.1111/j.1744-6163.2009.00234.x&lt;/electronic-resource-num&gt;&lt;remote-database-name&gt;psyh&lt;/remote-database-name&gt;&lt;remote-database-provider&gt;EBSCOhost&lt;/remote-database-provider&gt;&lt;/record&gt;&lt;/Cite&gt;&lt;/EndNote&gt;</w:instrText>
      </w:r>
      <w:r w:rsidR="001508EF" w:rsidRPr="00763916">
        <w:rPr>
          <w:color w:val="4472C4" w:themeColor="accent1"/>
        </w:rPr>
        <w:fldChar w:fldCharType="separate"/>
      </w:r>
      <w:r w:rsidR="001508EF" w:rsidRPr="00763916">
        <w:rPr>
          <w:noProof/>
          <w:color w:val="4472C4" w:themeColor="accent1"/>
        </w:rPr>
        <w:t>(Sorenson &amp; Tschetter, 2010)</w:t>
      </w:r>
      <w:r w:rsidR="001508EF" w:rsidRPr="00763916">
        <w:rPr>
          <w:color w:val="4472C4" w:themeColor="accent1"/>
        </w:rPr>
        <w:fldChar w:fldCharType="end"/>
      </w:r>
      <w:r w:rsidR="00CB324E" w:rsidRPr="00763916">
        <w:rPr>
          <w:color w:val="000000" w:themeColor="text1"/>
        </w:rPr>
        <w:t xml:space="preserve">. </w:t>
      </w:r>
      <w:r w:rsidR="00CB324E" w:rsidRPr="00E87F52">
        <w:rPr>
          <w:color w:val="000000" w:themeColor="text1"/>
        </w:rPr>
        <w:t>Dianna Spies Sorenson</w:t>
      </w:r>
      <w:r w:rsidR="0046547D" w:rsidRPr="00E87F52">
        <w:rPr>
          <w:color w:val="000000" w:themeColor="text1"/>
        </w:rPr>
        <w:t xml:space="preserve"> </w:t>
      </w:r>
      <w:r w:rsidR="0046547D" w:rsidRPr="00184E7E">
        <w:rPr>
          <w:color w:val="000000" w:themeColor="text1"/>
        </w:rPr>
        <w:t xml:space="preserve">first </w:t>
      </w:r>
      <w:r w:rsidR="00B30D27" w:rsidRPr="00184E7E">
        <w:rPr>
          <w:color w:val="000000" w:themeColor="text1"/>
        </w:rPr>
        <w:t>use</w:t>
      </w:r>
      <w:r w:rsidR="00184E7E" w:rsidRPr="00184E7E">
        <w:rPr>
          <w:color w:val="000000" w:themeColor="text1"/>
        </w:rPr>
        <w:t>d</w:t>
      </w:r>
      <w:r w:rsidR="0046547D" w:rsidRPr="00184E7E">
        <w:rPr>
          <w:color w:val="000000" w:themeColor="text1"/>
        </w:rPr>
        <w:t xml:space="preserve"> the term QPI</w:t>
      </w:r>
      <w:r w:rsidR="00CB324E" w:rsidRPr="00184E7E">
        <w:rPr>
          <w:color w:val="000000" w:themeColor="text1"/>
        </w:rPr>
        <w:t xml:space="preserve"> to ref</w:t>
      </w:r>
      <w:r w:rsidR="00CB324E" w:rsidRPr="00E87F52">
        <w:rPr>
          <w:color w:val="000000" w:themeColor="text1"/>
        </w:rPr>
        <w:t>er to a woman</w:t>
      </w:r>
      <w:r w:rsidR="00CB324E" w:rsidRPr="00E87F52">
        <w:rPr>
          <w:rFonts w:eastAsia="Helvetica"/>
          <w:color w:val="000000" w:themeColor="text1"/>
        </w:rPr>
        <w:t>’</w:t>
      </w:r>
      <w:r w:rsidR="00CB324E" w:rsidRPr="00E87F52">
        <w:rPr>
          <w:color w:val="000000" w:themeColor="text1"/>
        </w:rPr>
        <w:t>s perception of her care provider</w:t>
      </w:r>
      <w:r w:rsidR="00CB324E" w:rsidRPr="00E87F52">
        <w:rPr>
          <w:rFonts w:eastAsia="Helvetica"/>
          <w:color w:val="000000" w:themeColor="text1"/>
        </w:rPr>
        <w:t>’</w:t>
      </w:r>
      <w:r w:rsidR="00CB324E" w:rsidRPr="00E87F52">
        <w:rPr>
          <w:color w:val="000000" w:themeColor="text1"/>
        </w:rPr>
        <w:t>s interpersonal verbal and nonverbal relationship behaviours</w:t>
      </w:r>
      <w:r w:rsidR="00CB324E" w:rsidRPr="00763916">
        <w:rPr>
          <w:color w:val="FF0000"/>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Sorenson&lt;/Author&gt;&lt;Year&gt;2003&lt;/Year&gt;&lt;RecNum&gt;759&lt;/RecNum&gt;&lt;DisplayText&gt;(Sorenson, 2003)&lt;/DisplayText&gt;&lt;record&gt;&lt;rec-number&gt;759&lt;/rec-number&gt;&lt;foreign-keys&gt;&lt;key app="EN" db-id="59z2d20v1205eueea50pwxwet002arrpvxsp" timestamp="1452164983"&gt;759&lt;/key&gt;&lt;/foreign-keys&gt;&lt;ref-type name="Journal Article"&gt;17&lt;/ref-type&gt;&lt;contributors&gt;&lt;authors&gt;&lt;author&gt;Sorenson, Dianna Spies&lt;/author&gt;&lt;/authors&gt;&lt;/contributors&gt;&lt;auth-address&gt;Sorenson, Dianna Spies, Department of Graduate Nursing, College of Nursing, South Dakota State University, Box 2275, Brookings, SD, US, 57007&lt;/auth-address&gt;&lt;titles&gt;&lt;title&gt;Healing traumatizing provider interactions among women through short-term group therapy&lt;/title&gt;&lt;secondary-title&gt;Archives of Psychiatric Nursing&lt;/secondary-title&gt;&lt;/titles&gt;&lt;periodical&gt;&lt;full-title&gt;Archives of Psychiatric Nursing&lt;/full-title&gt;&lt;/periodical&gt;&lt;pages&gt;259-269&lt;/pages&gt;&lt;volume&gt;17&lt;/volume&gt;&lt;number&gt;6&lt;/number&gt;&lt;keywords&gt;&lt;keyword&gt;cognitive group therapy&lt;/keyword&gt;&lt;keyword&gt;perinatal psychological trauma&lt;/keyword&gt;&lt;keyword&gt;women&lt;/keyword&gt;&lt;keyword&gt;childbearing experience&lt;/keyword&gt;&lt;keyword&gt;traumatizing provider interactions&lt;/keyword&gt;&lt;keyword&gt;Birth&lt;/keyword&gt;&lt;keyword&gt;Cognitive Therapy&lt;/keyword&gt;&lt;keyword&gt;Emotional Trauma&lt;/keyword&gt;&lt;keyword&gt;Group Psychotherapy&lt;/keyword&gt;&lt;keyword&gt;Therapeutic Processes&lt;/keyword&gt;&lt;keyword&gt;Labor (Childbirth)&lt;/keyword&gt;&lt;keyword&gt;Mothers&lt;/keyword&gt;&lt;/keywords&gt;&lt;dates&gt;&lt;year&gt;2003&lt;/year&gt;&lt;/dates&gt;&lt;pub-location&gt;Netherlands&lt;/pub-location&gt;&lt;publisher&gt;Elsevier Science&lt;/publisher&gt;&lt;isbn&gt;0883-9417&lt;/isbn&gt;&lt;accession-num&gt;2004-10072-003&lt;/accession-num&gt;&lt;urls&gt;&lt;related-urls&gt;&lt;url&gt;https://ezp.napier.ac.uk/login?url=http://search.ebscohost.com/login.aspx?direct=true&amp;amp;db=psyh&amp;amp;AN=2004-10072-003&amp;amp;site=ehost-live&lt;/url&gt;&lt;url&gt;dianna_sorenson@sdstate.edu&lt;/url&gt;&lt;/related-urls&gt;&lt;/urls&gt;&lt;electronic-resource-num&gt;10.1053/j.apnu.2003.10.002&lt;/electronic-resource-num&gt;&lt;remote-database-name&gt;psyh&lt;/remote-database-name&gt;&lt;remote-database-provider&gt;EBSCOhost&lt;/remote-database-provider&gt;&lt;/record&gt;&lt;/Cite&gt;&lt;/EndNote&gt;</w:instrText>
      </w:r>
      <w:r w:rsidR="001508EF" w:rsidRPr="00763916">
        <w:rPr>
          <w:color w:val="4472C4" w:themeColor="accent1"/>
        </w:rPr>
        <w:fldChar w:fldCharType="separate"/>
      </w:r>
      <w:r w:rsidR="001508EF" w:rsidRPr="00763916">
        <w:rPr>
          <w:noProof/>
          <w:color w:val="4472C4" w:themeColor="accent1"/>
        </w:rPr>
        <w:t>(Sorenson, 2003)</w:t>
      </w:r>
      <w:r w:rsidR="001508EF" w:rsidRPr="00763916">
        <w:rPr>
          <w:color w:val="4472C4" w:themeColor="accent1"/>
        </w:rPr>
        <w:fldChar w:fldCharType="end"/>
      </w:r>
      <w:r w:rsidR="00E87F52">
        <w:rPr>
          <w:color w:val="000000" w:themeColor="text1"/>
        </w:rPr>
        <w:t>.</w:t>
      </w:r>
      <w:r w:rsidR="00CB324E" w:rsidRPr="00763916">
        <w:rPr>
          <w:color w:val="FF0000"/>
        </w:rPr>
        <w:t xml:space="preserve"> </w:t>
      </w:r>
      <w:r w:rsidR="00CB324E" w:rsidRPr="00E87F52">
        <w:rPr>
          <w:color w:val="000000" w:themeColor="text1"/>
        </w:rPr>
        <w:t xml:space="preserve">Sorenson assessed QPI on a scale from </w:t>
      </w:r>
      <w:r w:rsidR="00CB324E" w:rsidRPr="00E87F52">
        <w:rPr>
          <w:rFonts w:eastAsia="Helvetica"/>
          <w:color w:val="000000" w:themeColor="text1"/>
        </w:rPr>
        <w:t>‘</w:t>
      </w:r>
      <w:r w:rsidR="00CB324E" w:rsidRPr="00E87F52">
        <w:rPr>
          <w:color w:val="000000" w:themeColor="text1"/>
        </w:rPr>
        <w:t>disaffirmation</w:t>
      </w:r>
      <w:r w:rsidR="00CB324E" w:rsidRPr="00E87F52">
        <w:rPr>
          <w:rFonts w:eastAsia="Helvetica"/>
          <w:color w:val="000000" w:themeColor="text1"/>
        </w:rPr>
        <w:t>’</w:t>
      </w:r>
      <w:r w:rsidR="00CB324E" w:rsidRPr="00E87F52">
        <w:rPr>
          <w:color w:val="000000" w:themeColor="text1"/>
        </w:rPr>
        <w:t xml:space="preserve"> (woman treated as an object, denial of personhood)</w:t>
      </w:r>
      <w:r w:rsidR="00CB324E" w:rsidRPr="00E87F52">
        <w:rPr>
          <w:rFonts w:eastAsia="Helvetica"/>
          <w:color w:val="000000" w:themeColor="text1"/>
        </w:rPr>
        <w:t xml:space="preserve"> </w:t>
      </w:r>
      <w:r w:rsidR="00CB324E" w:rsidRPr="00E87F52">
        <w:rPr>
          <w:color w:val="000000" w:themeColor="text1"/>
        </w:rPr>
        <w:t xml:space="preserve">to </w:t>
      </w:r>
      <w:r w:rsidR="00CB324E" w:rsidRPr="00E87F52">
        <w:rPr>
          <w:rFonts w:eastAsia="Helvetica"/>
          <w:color w:val="000000" w:themeColor="text1"/>
        </w:rPr>
        <w:t>‘</w:t>
      </w:r>
      <w:r w:rsidR="00CB324E" w:rsidRPr="00E87F52">
        <w:rPr>
          <w:color w:val="000000" w:themeColor="text1"/>
        </w:rPr>
        <w:t>affirmation</w:t>
      </w:r>
      <w:r w:rsidR="00CB324E" w:rsidRPr="00E87F52">
        <w:rPr>
          <w:rFonts w:eastAsia="Helvetica"/>
          <w:color w:val="000000" w:themeColor="text1"/>
        </w:rPr>
        <w:t>’</w:t>
      </w:r>
      <w:r w:rsidR="00CB324E" w:rsidRPr="00E87F52">
        <w:rPr>
          <w:color w:val="000000" w:themeColor="text1"/>
        </w:rPr>
        <w:t xml:space="preserve"> (recognition and support of personhood)</w:t>
      </w:r>
      <w:r w:rsidR="00CB324E" w:rsidRPr="00763916">
        <w:rPr>
          <w:color w:val="FF0000"/>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Sorenson&lt;/Author&gt;&lt;Year&gt;2010&lt;/Year&gt;&lt;RecNum&gt;1243&lt;/RecNum&gt;&lt;DisplayText&gt;(Sorenson &amp;amp; Tschetter, 2010)&lt;/DisplayText&gt;&lt;record&gt;&lt;rec-number&gt;1243&lt;/rec-number&gt;&lt;foreign-keys&gt;&lt;key app="EN" db-id="59z2d20v1205eueea50pwxwet002arrpvxsp" timestamp="1487862665"&gt;1243&lt;/key&gt;&lt;/foreign-keys&gt;&lt;ref-type name="Journal Article"&gt;17&lt;/ref-type&gt;&lt;contributors&gt;&lt;authors&gt;&lt;author&gt;Sorenson, Dianna Spies&lt;/author&gt;&lt;author&gt;Tschetter, Lois&lt;/author&gt;&lt;/authors&gt;&lt;/contributors&gt;&lt;auth-address&gt;Sorenson, Dianna Spies&lt;/auth-address&gt;&lt;titles&gt;&lt;title&gt;Prevalence of negative birth perception, disaffirmation, perinatal trauma symptoms, and depression among postpartum women&lt;/title&gt;&lt;secondary-title&gt;Perspectives in Psychiatric Care&lt;/secondary-title&gt;&lt;/titles&gt;&lt;periodical&gt;&lt;full-title&gt;Perspectives in Psychiatric Care&lt;/full-title&gt;&lt;/periodical&gt;&lt;pages&gt;14-25&lt;/pages&gt;&lt;volume&gt;46&lt;/volume&gt;&lt;number&gt;1&lt;/number&gt;&lt;keywords&gt;&lt;keyword&gt;prevalence&lt;/keyword&gt;&lt;keyword&gt;negative birth perception&lt;/keyword&gt;&lt;keyword&gt;disaffirmation&lt;/keyword&gt;&lt;keyword&gt;perinatal trauma symptoms&lt;/keyword&gt;&lt;keyword&gt;depression&lt;/keyword&gt;&lt;keyword&gt;postpartum women&lt;/keyword&gt;&lt;keyword&gt;2010&lt;/keyword&gt;&lt;keyword&gt;Birth&lt;/keyword&gt;&lt;keyword&gt;Emotional Trauma&lt;/keyword&gt;&lt;keyword&gt;Epidemiology&lt;/keyword&gt;&lt;keyword&gt;Perinatal Period&lt;/keyword&gt;&lt;keyword&gt;Postpartum Depression&lt;/keyword&gt;&lt;keyword&gt;Symptoms&lt;/keyword&gt;&lt;/keywords&gt;&lt;dates&gt;&lt;year&gt;2010&lt;/year&gt;&lt;/dates&gt;&lt;pub-location&gt;United Kingdom&lt;/pub-location&gt;&lt;publisher&gt;Wiley-Blackwell Publishing Ltd.&lt;/publisher&gt;&lt;isbn&gt;0031-5990&amp;#xD;1744-6163&lt;/isbn&gt;&lt;accession-num&gt;2009-25082-003&lt;/accession-num&gt;&lt;urls&gt;&lt;related-urls&gt;&lt;url&gt;https://login.ezproxy.napier.ac.uk/login?url=http://search.ebscohost.com/login.aspx?direct=true&amp;amp;db=psyh&amp;amp;AN=2009-25082-003&amp;amp;site=ehost-live&lt;/url&gt;&lt;url&gt;drdianna@sio.midco.net&lt;/url&gt;&lt;/related-urls&gt;&lt;/urls&gt;&lt;electronic-resource-num&gt;10.1111/j.1744-6163.2009.00234.x&lt;/electronic-resource-num&gt;&lt;remote-database-name&gt;psyh&lt;/remote-database-name&gt;&lt;remote-database-provider&gt;EBSCOhost&lt;/remote-database-provider&gt;&lt;/record&gt;&lt;/Cite&gt;&lt;/EndNote&gt;</w:instrText>
      </w:r>
      <w:r w:rsidR="001508EF" w:rsidRPr="00763916">
        <w:rPr>
          <w:color w:val="4472C4" w:themeColor="accent1"/>
        </w:rPr>
        <w:fldChar w:fldCharType="separate"/>
      </w:r>
      <w:r w:rsidR="001508EF" w:rsidRPr="00763916">
        <w:rPr>
          <w:noProof/>
          <w:color w:val="4472C4" w:themeColor="accent1"/>
        </w:rPr>
        <w:t>(Sorenson &amp; Tschetter, 2010)</w:t>
      </w:r>
      <w:r w:rsidR="001508EF" w:rsidRPr="00763916">
        <w:rPr>
          <w:color w:val="4472C4" w:themeColor="accent1"/>
        </w:rPr>
        <w:fldChar w:fldCharType="end"/>
      </w:r>
      <w:r w:rsidR="00CB324E" w:rsidRPr="00763916">
        <w:rPr>
          <w:color w:val="7030A0"/>
        </w:rPr>
        <w:t>.</w:t>
      </w:r>
    </w:p>
    <w:p w14:paraId="448453E7" w14:textId="0F84E6EB" w:rsidR="00CD3B1A" w:rsidRPr="004A24EE" w:rsidRDefault="00066C3B" w:rsidP="00966BE6">
      <w:pPr>
        <w:spacing w:line="360" w:lineRule="auto"/>
        <w:rPr>
          <w:color w:val="000000" w:themeColor="text1"/>
        </w:rPr>
      </w:pPr>
      <w:r>
        <w:rPr>
          <w:color w:val="000000" w:themeColor="text1"/>
        </w:rPr>
        <w:t xml:space="preserve">   </w:t>
      </w:r>
      <w:r w:rsidR="00B50CE3" w:rsidRPr="000E3C93">
        <w:rPr>
          <w:color w:val="000000" w:themeColor="text1"/>
        </w:rPr>
        <w:t>QPI</w:t>
      </w:r>
      <w:r w:rsidR="003460E5">
        <w:rPr>
          <w:color w:val="000000" w:themeColor="text1"/>
        </w:rPr>
        <w:t xml:space="preserve"> </w:t>
      </w:r>
      <w:r w:rsidR="003460E5" w:rsidRPr="00020BE1">
        <w:rPr>
          <w:color w:val="000000" w:themeColor="text1"/>
        </w:rPr>
        <w:t xml:space="preserve">involves both women and midwives </w:t>
      </w:r>
      <w:r w:rsidR="002029FB" w:rsidRPr="00020BE1">
        <w:rPr>
          <w:color w:val="000000" w:themeColor="text1"/>
        </w:rPr>
        <w:t>and</w:t>
      </w:r>
      <w:r w:rsidR="00B50CE3" w:rsidRPr="00020BE1">
        <w:rPr>
          <w:color w:val="000000" w:themeColor="text1"/>
        </w:rPr>
        <w:t xml:space="preserve"> is potentially modifiable within the subjective experience of childbirth</w:t>
      </w:r>
      <w:r w:rsidRPr="00020BE1">
        <w:rPr>
          <w:color w:val="000000" w:themeColor="text1"/>
        </w:rPr>
        <w:t xml:space="preserve">. </w:t>
      </w:r>
      <w:r w:rsidR="00A456D7" w:rsidRPr="00020BE1">
        <w:rPr>
          <w:color w:val="000000" w:themeColor="text1"/>
        </w:rPr>
        <w:t xml:space="preserve">To enable optimisation of QPI, </w:t>
      </w:r>
      <w:r w:rsidR="00D0520F" w:rsidRPr="00020BE1">
        <w:rPr>
          <w:color w:val="000000" w:themeColor="text1"/>
        </w:rPr>
        <w:t xml:space="preserve">and meet </w:t>
      </w:r>
      <w:r w:rsidR="00626307" w:rsidRPr="00020BE1">
        <w:rPr>
          <w:color w:val="000000" w:themeColor="text1"/>
        </w:rPr>
        <w:t>r</w:t>
      </w:r>
      <w:r w:rsidR="00CB324E" w:rsidRPr="00020BE1">
        <w:rPr>
          <w:color w:val="000000" w:themeColor="text1"/>
        </w:rPr>
        <w:t>ecent call</w:t>
      </w:r>
      <w:r w:rsidR="00944F7A" w:rsidRPr="00020BE1">
        <w:rPr>
          <w:color w:val="000000" w:themeColor="text1"/>
        </w:rPr>
        <w:t>s</w:t>
      </w:r>
      <w:r w:rsidR="00CB324E" w:rsidRPr="00020BE1">
        <w:rPr>
          <w:color w:val="000000" w:themeColor="text1"/>
        </w:rPr>
        <w:t xml:space="preserve"> for </w:t>
      </w:r>
      <w:r w:rsidR="001367AE" w:rsidRPr="00020BE1">
        <w:rPr>
          <w:color w:val="000000" w:themeColor="text1"/>
        </w:rPr>
        <w:t xml:space="preserve">both </w:t>
      </w:r>
      <w:r w:rsidR="00CB324E" w:rsidRPr="00020BE1">
        <w:rPr>
          <w:color w:val="000000" w:themeColor="text1"/>
        </w:rPr>
        <w:t>further investigation into QPI</w:t>
      </w:r>
      <w:r w:rsidR="005F1E63" w:rsidRPr="00020BE1">
        <w:rPr>
          <w:color w:val="000000" w:themeColor="text1"/>
        </w:rPr>
        <w:t xml:space="preserve"> </w:t>
      </w:r>
      <w:r w:rsidR="005F1E63" w:rsidRPr="00894934">
        <w:rPr>
          <w:color w:val="4472C4" w:themeColor="accent1"/>
        </w:rPr>
        <w:fldChar w:fldCharType="begin">
          <w:fldData xml:space="preserve">PEVuZE5vdGU+PENpdGU+PEF1dGhvcj5EZSBTY2hlcHBlcjwvQXV0aG9yPjxZZWFyPjIwMTU8L1ll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</w:fldData>
        </w:fldChar>
      </w:r>
      <w:r w:rsidR="005F1E63" w:rsidRPr="00894934">
        <w:rPr>
          <w:color w:val="4472C4" w:themeColor="accent1"/>
        </w:rPr>
        <w:instrText xml:space="preserve"> ADDIN EN.CITE </w:instrText>
      </w:r>
      <w:r w:rsidR="005F1E63" w:rsidRPr="00894934">
        <w:rPr>
          <w:color w:val="4472C4" w:themeColor="accent1"/>
        </w:rPr>
        <w:fldChar w:fldCharType="begin">
          <w:fldData xml:space="preserve">PEVuZE5vdGU+PENpdGU+PEF1dGhvcj5EZSBTY2hlcHBlcjwvQXV0aG9yPjxZZWFyPjIwMTU8L1ll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</w:fldData>
        </w:fldChar>
      </w:r>
      <w:r w:rsidR="005F1E63" w:rsidRPr="00894934">
        <w:rPr>
          <w:color w:val="4472C4" w:themeColor="accent1"/>
        </w:rPr>
        <w:instrText xml:space="preserve"> ADDIN EN.CITE.DATA </w:instrText>
      </w:r>
      <w:r w:rsidR="005F1E63" w:rsidRPr="00894934">
        <w:rPr>
          <w:color w:val="4472C4" w:themeColor="accent1"/>
        </w:rPr>
      </w:r>
      <w:r w:rsidR="005F1E63" w:rsidRPr="00894934">
        <w:rPr>
          <w:color w:val="4472C4" w:themeColor="accent1"/>
        </w:rPr>
        <w:fldChar w:fldCharType="end"/>
      </w:r>
      <w:r w:rsidR="005F1E63" w:rsidRPr="00894934">
        <w:rPr>
          <w:color w:val="4472C4" w:themeColor="accent1"/>
        </w:rPr>
      </w:r>
      <w:r w:rsidR="005F1E63" w:rsidRPr="00894934">
        <w:rPr>
          <w:color w:val="4472C4" w:themeColor="accent1"/>
        </w:rPr>
        <w:fldChar w:fldCharType="separate"/>
      </w:r>
      <w:r w:rsidR="005F1E63" w:rsidRPr="00894934">
        <w:rPr>
          <w:noProof/>
          <w:color w:val="4472C4" w:themeColor="accent1"/>
        </w:rPr>
        <w:t>(De Schepper et al., 2015; McKenzie-McHarg et al., 2015)</w:t>
      </w:r>
      <w:r w:rsidR="005F1E63" w:rsidRPr="00894934">
        <w:rPr>
          <w:color w:val="4472C4" w:themeColor="accent1"/>
        </w:rPr>
        <w:fldChar w:fldCharType="end"/>
      </w:r>
      <w:r w:rsidR="00801DDF">
        <w:rPr>
          <w:color w:val="000000" w:themeColor="text1"/>
        </w:rPr>
        <w:t xml:space="preserve"> </w:t>
      </w:r>
      <w:r w:rsidR="0033539B" w:rsidRPr="00020BE1">
        <w:rPr>
          <w:color w:val="000000" w:themeColor="text1"/>
        </w:rPr>
        <w:t>and</w:t>
      </w:r>
      <w:r w:rsidR="005F1E63" w:rsidRPr="00020BE1">
        <w:rPr>
          <w:color w:val="000000" w:themeColor="text1"/>
        </w:rPr>
        <w:t xml:space="preserve"> </w:t>
      </w:r>
      <w:r w:rsidR="005F1E63" w:rsidRPr="00763916">
        <w:rPr>
          <w:color w:val="000000" w:themeColor="text1"/>
        </w:rPr>
        <w:t xml:space="preserve">further research to enable midwives to identify and sensitively respond to women’s psychosocial concerns and prevent trauma </w:t>
      </w:r>
      <w:r w:rsidR="005F1E63" w:rsidRPr="00763916">
        <w:rPr>
          <w:color w:val="4472C4" w:themeColor="accent1"/>
        </w:rPr>
        <w:fldChar w:fldCharType="begin">
          <w:fldData xml:space="preserve">PEVuZE5vdGU+PENpdGU+PEF1dGhvcj5GZW5lY2g8L0F1dGhvcj48WWVhcj4yMDE0PC9ZZWFyPjxS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</w:fldData>
        </w:fldChar>
      </w:r>
      <w:r w:rsidR="005F1E63" w:rsidRPr="00763916">
        <w:rPr>
          <w:color w:val="4472C4" w:themeColor="accent1"/>
        </w:rPr>
        <w:instrText xml:space="preserve"> ADDIN EN.CITE </w:instrText>
      </w:r>
      <w:r w:rsidR="005F1E63" w:rsidRPr="00763916">
        <w:rPr>
          <w:color w:val="4472C4" w:themeColor="accent1"/>
        </w:rPr>
        <w:fldChar w:fldCharType="begin">
          <w:fldData xml:space="preserve">PEVuZE5vdGU+PENpdGU+PEF1dGhvcj5GZW5lY2g8L0F1dGhvcj48WWVhcj4yMDE0PC9ZZWFyPjxS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</w:fldData>
        </w:fldChar>
      </w:r>
      <w:r w:rsidR="005F1E63" w:rsidRPr="00763916">
        <w:rPr>
          <w:color w:val="4472C4" w:themeColor="accent1"/>
        </w:rPr>
        <w:instrText xml:space="preserve"> ADDIN EN.CITE.DATA </w:instrText>
      </w:r>
      <w:r w:rsidR="005F1E63" w:rsidRPr="00763916">
        <w:rPr>
          <w:color w:val="4472C4" w:themeColor="accent1"/>
        </w:rPr>
      </w:r>
      <w:r w:rsidR="005F1E63" w:rsidRPr="00763916">
        <w:rPr>
          <w:color w:val="4472C4" w:themeColor="accent1"/>
        </w:rPr>
        <w:fldChar w:fldCharType="end"/>
      </w:r>
      <w:r w:rsidR="005F1E63" w:rsidRPr="00763916">
        <w:rPr>
          <w:color w:val="4472C4" w:themeColor="accent1"/>
        </w:rPr>
      </w:r>
      <w:r w:rsidR="005F1E63" w:rsidRPr="00763916">
        <w:rPr>
          <w:color w:val="4472C4" w:themeColor="accent1"/>
        </w:rPr>
        <w:fldChar w:fldCharType="separate"/>
      </w:r>
      <w:r w:rsidR="005F1E63" w:rsidRPr="00763916">
        <w:rPr>
          <w:noProof/>
          <w:color w:val="4472C4" w:themeColor="accent1"/>
        </w:rPr>
        <w:t>(Fenech &amp; Thomson, 2014; Simpson &amp; Catling, 2015; Slade, 2006)</w:t>
      </w:r>
      <w:r w:rsidR="005F1E63" w:rsidRPr="00763916">
        <w:rPr>
          <w:color w:val="4472C4" w:themeColor="accent1"/>
        </w:rPr>
        <w:fldChar w:fldCharType="end"/>
      </w:r>
      <w:r w:rsidR="00801DDF">
        <w:rPr>
          <w:color w:val="000000" w:themeColor="text1"/>
        </w:rPr>
        <w:t>,</w:t>
      </w:r>
      <w:r w:rsidR="00DD236B">
        <w:rPr>
          <w:color w:val="FF0000"/>
        </w:rPr>
        <w:t xml:space="preserve"> </w:t>
      </w:r>
      <w:r w:rsidR="00CD3B1A" w:rsidRPr="004A24EE">
        <w:rPr>
          <w:color w:val="000000" w:themeColor="text1"/>
        </w:rPr>
        <w:t>it was considered necessary to review existing PTSD-PC literature that has explored QPI.</w:t>
      </w:r>
    </w:p>
    <w:p w14:paraId="0EE937D9" w14:textId="77777777" w:rsidR="001077CD" w:rsidRDefault="001077CD" w:rsidP="00966BE6">
      <w:pPr>
        <w:spacing w:line="360" w:lineRule="auto"/>
        <w:rPr>
          <w:color w:val="000000" w:themeColor="text1"/>
        </w:rPr>
      </w:pPr>
    </w:p>
    <w:p w14:paraId="041F078D" w14:textId="692A0A0E" w:rsidR="00CB324E" w:rsidRPr="00763916" w:rsidRDefault="00CB324E" w:rsidP="0076005B">
      <w:pPr>
        <w:spacing w:line="360" w:lineRule="auto"/>
        <w:rPr>
          <w:color w:val="000000" w:themeColor="text1"/>
        </w:rPr>
      </w:pPr>
      <w:r w:rsidRPr="00763916">
        <w:rPr>
          <w:b/>
          <w:color w:val="000000" w:themeColor="text1"/>
        </w:rPr>
        <w:t>Objectives</w:t>
      </w:r>
    </w:p>
    <w:p w14:paraId="4DB4D863" w14:textId="33894F3C" w:rsidR="0016712C" w:rsidRPr="004A24EE" w:rsidRDefault="0016712C" w:rsidP="0016712C">
      <w:pPr>
        <w:spacing w:line="360" w:lineRule="auto"/>
        <w:rPr>
          <w:rFonts w:cstheme="minorHAnsi"/>
          <w:color w:val="000000" w:themeColor="text1"/>
        </w:rPr>
      </w:pPr>
      <w:r w:rsidRPr="004A24EE">
        <w:rPr>
          <w:rFonts w:cstheme="minorHAnsi"/>
          <w:color w:val="000000" w:themeColor="text1"/>
        </w:rPr>
        <w:t xml:space="preserve">To review primary research from within the literature regarding </w:t>
      </w:r>
      <w:r w:rsidR="00B97CE7" w:rsidRPr="004A24EE">
        <w:rPr>
          <w:rFonts w:cstheme="minorHAnsi"/>
          <w:color w:val="000000" w:themeColor="text1"/>
        </w:rPr>
        <w:t>PTSD-PC</w:t>
      </w:r>
      <w:r w:rsidRPr="004A24EE">
        <w:rPr>
          <w:rFonts w:cstheme="minorHAnsi"/>
          <w:color w:val="000000" w:themeColor="text1"/>
        </w:rPr>
        <w:t xml:space="preserve">, that focussed on </w:t>
      </w:r>
      <w:r w:rsidR="00B97CE7" w:rsidRPr="004A24EE">
        <w:rPr>
          <w:rFonts w:cstheme="minorHAnsi"/>
          <w:color w:val="000000" w:themeColor="text1"/>
        </w:rPr>
        <w:t>QPI</w:t>
      </w:r>
      <w:r w:rsidRPr="004A24EE">
        <w:rPr>
          <w:rFonts w:cstheme="minorHAnsi"/>
          <w:color w:val="000000" w:themeColor="text1"/>
        </w:rPr>
        <w:t xml:space="preserve"> from either the perspective of women who have developed PTSD-PC, or </w:t>
      </w:r>
      <w:r w:rsidR="00C64AE2" w:rsidRPr="004A24EE">
        <w:rPr>
          <w:rFonts w:cstheme="minorHAnsi"/>
          <w:color w:val="000000" w:themeColor="text1"/>
        </w:rPr>
        <w:t>midwives.</w:t>
      </w:r>
    </w:p>
    <w:p w14:paraId="5AAD5979" w14:textId="77777777" w:rsidR="00CB324E" w:rsidRPr="00D16FE2" w:rsidRDefault="00CB324E" w:rsidP="00D16FE2">
      <w:pPr>
        <w:tabs>
          <w:tab w:val="left" w:pos="5670"/>
          <w:tab w:val="left" w:pos="9072"/>
        </w:tabs>
        <w:spacing w:line="360" w:lineRule="auto"/>
        <w:outlineLvl w:val="0"/>
        <w:rPr>
          <w:color w:val="000000" w:themeColor="text1"/>
        </w:rPr>
      </w:pPr>
    </w:p>
    <w:p w14:paraId="474E5764" w14:textId="77777777" w:rsidR="00CB324E" w:rsidRPr="00763916" w:rsidRDefault="00CB324E" w:rsidP="00CB324E">
      <w:pPr>
        <w:spacing w:line="360" w:lineRule="auto"/>
        <w:outlineLvl w:val="0"/>
        <w:rPr>
          <w:b/>
        </w:rPr>
      </w:pPr>
      <w:r w:rsidRPr="00763916">
        <w:rPr>
          <w:b/>
        </w:rPr>
        <w:t xml:space="preserve">Method </w:t>
      </w:r>
    </w:p>
    <w:p w14:paraId="237B6867" w14:textId="77777777" w:rsidR="00CB324E" w:rsidRPr="00763916" w:rsidRDefault="00CB324E" w:rsidP="00CB324E">
      <w:pPr>
        <w:spacing w:line="360" w:lineRule="auto"/>
        <w:outlineLvl w:val="0"/>
        <w:rPr>
          <w:b/>
          <w:i/>
          <w:color w:val="FF0000"/>
        </w:rPr>
      </w:pPr>
      <w:r w:rsidRPr="00763916">
        <w:rPr>
          <w:b/>
          <w:i/>
          <w:color w:val="000000" w:themeColor="text1"/>
        </w:rPr>
        <w:t>Study</w:t>
      </w:r>
      <w:r w:rsidRPr="00763916">
        <w:rPr>
          <w:b/>
          <w:i/>
          <w:color w:val="FF0000"/>
        </w:rPr>
        <w:t xml:space="preserve"> </w:t>
      </w:r>
      <w:r w:rsidRPr="00763916">
        <w:rPr>
          <w:b/>
          <w:i/>
          <w:color w:val="000000" w:themeColor="text1"/>
        </w:rPr>
        <w:t>Design</w:t>
      </w:r>
    </w:p>
    <w:p w14:paraId="3433C16E" w14:textId="02AF577E" w:rsidR="00CB324E" w:rsidRPr="00E856EE" w:rsidRDefault="00E856EE" w:rsidP="00E856EE">
      <w:pPr>
        <w:spacing w:line="360" w:lineRule="auto"/>
        <w:outlineLvl w:val="0"/>
        <w:rPr>
          <w:b/>
          <w:i/>
          <w:color w:val="FF0000"/>
        </w:rPr>
      </w:pPr>
      <w:r w:rsidRPr="004A24EE">
        <w:rPr>
          <w:color w:val="000000" w:themeColor="text1"/>
        </w:rPr>
        <w:t>A</w:t>
      </w:r>
      <w:r w:rsidR="00CB324E" w:rsidRPr="004A24EE">
        <w:rPr>
          <w:color w:val="000000" w:themeColor="text1"/>
        </w:rPr>
        <w:t xml:space="preserve"> systematic </w:t>
      </w:r>
      <w:r w:rsidR="00C51AD1" w:rsidRPr="004A24EE">
        <w:rPr>
          <w:color w:val="000000" w:themeColor="text1"/>
        </w:rPr>
        <w:t xml:space="preserve">literature </w:t>
      </w:r>
      <w:r w:rsidR="00CB324E" w:rsidRPr="004A24EE">
        <w:rPr>
          <w:color w:val="000000" w:themeColor="text1"/>
        </w:rPr>
        <w:t>search</w:t>
      </w:r>
      <w:r w:rsidRPr="004A24EE">
        <w:rPr>
          <w:color w:val="000000" w:themeColor="text1"/>
        </w:rPr>
        <w:t xml:space="preserve"> was performed</w:t>
      </w:r>
      <w:r w:rsidR="00C51AD1" w:rsidRPr="004A24EE">
        <w:rPr>
          <w:color w:val="000000" w:themeColor="text1"/>
        </w:rPr>
        <w:t>.</w:t>
      </w:r>
      <w:r w:rsidR="00E715FA" w:rsidRPr="004A24EE">
        <w:rPr>
          <w:color w:val="000000" w:themeColor="text1"/>
        </w:rPr>
        <w:t xml:space="preserve"> </w:t>
      </w:r>
      <w:r w:rsidR="00C60818" w:rsidRPr="004A24EE">
        <w:rPr>
          <w:color w:val="000000" w:themeColor="text1"/>
        </w:rPr>
        <w:t>To enable representation of all relevant literature, b</w:t>
      </w:r>
      <w:r w:rsidR="00E715FA" w:rsidRPr="004A24EE">
        <w:rPr>
          <w:color w:val="000000" w:themeColor="text1"/>
        </w:rPr>
        <w:t>oth quantitative and qu</w:t>
      </w:r>
      <w:r w:rsidR="00C60818" w:rsidRPr="004A24EE">
        <w:rPr>
          <w:color w:val="000000" w:themeColor="text1"/>
        </w:rPr>
        <w:t>alitative re</w:t>
      </w:r>
      <w:r w:rsidR="00ED5785" w:rsidRPr="004A24EE">
        <w:rPr>
          <w:color w:val="000000" w:themeColor="text1"/>
        </w:rPr>
        <w:t xml:space="preserve">search was included. To synthesise findings from </w:t>
      </w:r>
      <w:r w:rsidR="00FC2F72" w:rsidRPr="004A24EE">
        <w:rPr>
          <w:color w:val="000000" w:themeColor="text1"/>
        </w:rPr>
        <w:t>a variety of methodologies a</w:t>
      </w:r>
      <w:r w:rsidR="00CB324E" w:rsidRPr="004A24EE">
        <w:rPr>
          <w:color w:val="000000" w:themeColor="text1"/>
        </w:rPr>
        <w:t xml:space="preserve"> narrative synthesis </w:t>
      </w:r>
      <w:r w:rsidR="00FC2F72" w:rsidRPr="004A24EE">
        <w:rPr>
          <w:color w:val="000000" w:themeColor="text1"/>
        </w:rPr>
        <w:t>was performed</w:t>
      </w:r>
      <w:r w:rsidR="00D61823" w:rsidRPr="004A24EE">
        <w:rPr>
          <w:color w:val="000000" w:themeColor="text1"/>
        </w:rPr>
        <w:t>,</w:t>
      </w:r>
      <w:r w:rsidR="00FC2F72" w:rsidRPr="004A24EE">
        <w:rPr>
          <w:color w:val="000000" w:themeColor="text1"/>
        </w:rPr>
        <w:t xml:space="preserve"> as this is</w:t>
      </w:r>
      <w:r w:rsidR="00CB324E" w:rsidRPr="004A24EE">
        <w:rPr>
          <w:color w:val="000000" w:themeColor="text1"/>
        </w:rPr>
        <w:t xml:space="preserve"> deemed appropriate for both qualitative and quantitative studies by the Centre for Reviews and Dissemination</w:t>
      </w:r>
      <w:r w:rsidR="00CB324E" w:rsidRPr="000E3C93">
        <w:rPr>
          <w:color w:val="70AD47" w:themeColor="accent6"/>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CRD&lt;/Author&gt;&lt;Year&gt;2009&lt;/Year&gt;&lt;RecNum&gt;1317&lt;/RecNum&gt;&lt;DisplayText&gt;(CRD, 2009)&lt;/DisplayText&gt;&lt;record&gt;&lt;rec-number&gt;1317&lt;/rec-number&gt;&lt;foreign-keys&gt;&lt;key app="EN" db-id="59z2d20v1205eueea50pwxwet002arrpvxsp" timestamp="1489934651"&gt;1317&lt;/key&gt;&lt;/foreign-keys&gt;&lt;ref-type name="Electronic Article"&gt;43&lt;/ref-type&gt;&lt;contributors&gt;&lt;authors&gt;&lt;author&gt;CRD&lt;/author&gt;&lt;/authors&gt;&lt;/contributors&gt;&lt;titles&gt;&lt;title&gt;Systematic Reviews CDR&amp;apos;s guidance for undertaking reviews in health care&lt;/title&gt;&lt;/titles&gt;&lt;dates&gt;&lt;year&gt;2009&lt;/year&gt;&lt;pub-dates&gt;&lt;date&gt;190317&lt;/date&gt;&lt;/pub-dates&gt;&lt;/dates&gt;&lt;pub-location&gt;York&lt;/pub-location&gt;&lt;urls&gt;&lt;related-urls&gt;&lt;url&gt;https://www.york.ac.uk/media/crd/Systematic_Reviews.pdf&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CRD, 2009)</w:t>
      </w:r>
      <w:r w:rsidR="001508EF" w:rsidRPr="00763916">
        <w:rPr>
          <w:color w:val="4472C4" w:themeColor="accent1"/>
        </w:rPr>
        <w:fldChar w:fldCharType="end"/>
      </w:r>
      <w:r w:rsidR="00CB324E" w:rsidRPr="00763916">
        <w:rPr>
          <w:color w:val="000000" w:themeColor="text1"/>
        </w:rPr>
        <w:t>.</w:t>
      </w:r>
    </w:p>
    <w:p w14:paraId="6F5FA6CF" w14:textId="31F63AD2" w:rsidR="00C754ED" w:rsidRPr="00763916" w:rsidRDefault="00C754ED" w:rsidP="00CB324E">
      <w:pPr>
        <w:pStyle w:val="NormalWeb"/>
        <w:spacing w:before="0" w:beforeAutospacing="0" w:after="0" w:afterAutospacing="0" w:line="360" w:lineRule="auto"/>
        <w:rPr>
          <w:i/>
          <w:color w:val="000000" w:themeColor="text1"/>
        </w:rPr>
      </w:pPr>
    </w:p>
    <w:p w14:paraId="409061B7" w14:textId="77777777" w:rsidR="00CB324E" w:rsidRPr="00763916" w:rsidRDefault="00CB324E" w:rsidP="00CB324E">
      <w:pPr>
        <w:pStyle w:val="NormalWeb"/>
        <w:spacing w:before="0" w:beforeAutospacing="0" w:after="0" w:afterAutospacing="0" w:line="360" w:lineRule="auto"/>
        <w:outlineLvl w:val="0"/>
        <w:rPr>
          <w:i/>
          <w:color w:val="000000" w:themeColor="text1"/>
        </w:rPr>
      </w:pPr>
      <w:r w:rsidRPr="00763916">
        <w:rPr>
          <w:b/>
          <w:i/>
          <w:color w:val="000000" w:themeColor="text1"/>
        </w:rPr>
        <w:t>Electronic searches</w:t>
      </w:r>
    </w:p>
    <w:p w14:paraId="7E0191A1" w14:textId="77777777" w:rsidR="00CB324E" w:rsidRPr="00763916" w:rsidRDefault="00CB324E" w:rsidP="00CB324E">
      <w:pPr>
        <w:spacing w:line="360" w:lineRule="auto"/>
        <w:outlineLvl w:val="0"/>
        <w:rPr>
          <w:i/>
        </w:rPr>
      </w:pPr>
      <w:r w:rsidRPr="00763916">
        <w:rPr>
          <w:i/>
        </w:rPr>
        <w:t>Search terms</w:t>
      </w:r>
      <w:r w:rsidRPr="00763916">
        <w:rPr>
          <w:i/>
          <w:color w:val="000000" w:themeColor="text1"/>
        </w:rPr>
        <w:t xml:space="preserve"> </w:t>
      </w:r>
    </w:p>
    <w:p w14:paraId="20F25582" w14:textId="7069C112" w:rsidR="0048244B" w:rsidRPr="004A24EE" w:rsidRDefault="0048244B" w:rsidP="0048244B">
      <w:pPr>
        <w:pStyle w:val="NormalWeb"/>
        <w:spacing w:before="0" w:beforeAutospacing="0" w:after="0" w:afterAutospacing="0" w:line="360" w:lineRule="auto"/>
        <w:rPr>
          <w:color w:val="000000" w:themeColor="text1"/>
        </w:rPr>
      </w:pPr>
      <w:r w:rsidRPr="004A24EE">
        <w:rPr>
          <w:color w:val="000000" w:themeColor="text1"/>
        </w:rPr>
        <w:lastRenderedPageBreak/>
        <w:t>Papers identified through a scoping search for PTSD-PC literature within the bibliographic databases: Cumulative Index to Nursing and Allied Health Literature (CINAHL) and Medline, along with the review objectives, informed the creation of a list of concepts and synonyms, as outlined in the ‘Concept Mapping’ model</w:t>
      </w:r>
      <w:r w:rsidRPr="00FF33BD">
        <w:rPr>
          <w:color w:val="70AD47" w:themeColor="accent6"/>
        </w:rPr>
        <w:t xml:space="preserve"> </w:t>
      </w:r>
      <w:r w:rsidR="00796039" w:rsidRPr="00D67C1C">
        <w:rPr>
          <w:color w:val="4472C4" w:themeColor="accent1"/>
        </w:rPr>
        <w:fldChar w:fldCharType="begin"/>
      </w:r>
      <w:r w:rsidR="00D67C1C" w:rsidRPr="00D67C1C">
        <w:rPr>
          <w:color w:val="4472C4" w:themeColor="accent1"/>
        </w:rPr>
        <w:instrText xml:space="preserve"> ADDIN EN.CITE &lt;EndNote&gt;&lt;Cite&gt;&lt;Author&gt;University of Toronto&lt;/Author&gt;&lt;Year&gt;2017&lt;/Year&gt;&lt;RecNum&gt;1316&lt;/RecNum&gt;&lt;DisplayText&gt;(University of Toronto, 2017)&lt;/DisplayText&gt;&lt;record&gt;&lt;rec-number&gt;1316&lt;/rec-number&gt;&lt;foreign-keys&gt;&lt;key app="EN" db-id="59z2d20v1205eueea50pwxwet002arrpvxsp" timestamp="1489934421"&gt;1316&lt;/key&gt;&lt;/foreign-keys&gt;&lt;ref-type name="Web Page"&gt;12&lt;/ref-type&gt;&lt;contributors&gt;&lt;authors&gt;&lt;author&gt;University of Toronto,&lt;/author&gt;&lt;/authors&gt;&lt;/contributors&gt;&lt;titles&gt;&lt;title&gt;Searching the literature: a guide for nurses&lt;/title&gt;&lt;/titles&gt;&lt;number&gt;190317&lt;/number&gt;&lt;dates&gt;&lt;year&gt;2017&lt;/year&gt;&lt;/dates&gt;&lt;urls&gt;&lt;related-urls&gt;&lt;url&gt;http://guides.library.utoronto.ca/c.php?g=250707&amp;amp;p=1680563&lt;/url&gt;&lt;/related-urls&gt;&lt;/urls&gt;&lt;/record&gt;&lt;/Cite&gt;&lt;/EndNote&gt;</w:instrText>
      </w:r>
      <w:r w:rsidR="00796039" w:rsidRPr="00D67C1C">
        <w:rPr>
          <w:color w:val="4472C4" w:themeColor="accent1"/>
        </w:rPr>
        <w:fldChar w:fldCharType="separate"/>
      </w:r>
      <w:r w:rsidR="00D67C1C" w:rsidRPr="00D67C1C">
        <w:rPr>
          <w:noProof/>
          <w:color w:val="4472C4" w:themeColor="accent1"/>
        </w:rPr>
        <w:t>(University of Toronto, 2017)</w:t>
      </w:r>
      <w:r w:rsidR="00796039" w:rsidRPr="00D67C1C">
        <w:rPr>
          <w:color w:val="4472C4" w:themeColor="accent1"/>
        </w:rPr>
        <w:fldChar w:fldCharType="end"/>
      </w:r>
      <w:r w:rsidRPr="00D67C1C">
        <w:rPr>
          <w:color w:val="4472C4" w:themeColor="accent1"/>
        </w:rPr>
        <w:t xml:space="preserve">. </w:t>
      </w:r>
      <w:r w:rsidRPr="004A24EE">
        <w:rPr>
          <w:color w:val="000000" w:themeColor="text1"/>
        </w:rPr>
        <w:t xml:space="preserve">This list enabled identification of </w:t>
      </w:r>
      <w:r w:rsidRPr="004A24EE">
        <w:rPr>
          <w:color w:val="000000" w:themeColor="text1"/>
          <w:lang w:val="en-GB"/>
        </w:rPr>
        <w:t xml:space="preserve">the main keywords, </w:t>
      </w:r>
      <w:r w:rsidRPr="004A24EE">
        <w:rPr>
          <w:color w:val="000000" w:themeColor="text1"/>
        </w:rPr>
        <w:t>subject headings and terms (</w:t>
      </w:r>
      <w:r w:rsidRPr="004A24EE">
        <w:rPr>
          <w:color w:val="000000" w:themeColor="text1"/>
          <w:lang w:val="en-GB"/>
        </w:rPr>
        <w:t>Table 1)</w:t>
      </w:r>
      <w:r w:rsidRPr="004A24EE">
        <w:rPr>
          <w:color w:val="000000" w:themeColor="text1"/>
        </w:rPr>
        <w:t xml:space="preserve">. </w:t>
      </w:r>
    </w:p>
    <w:p w14:paraId="7464CD7C" w14:textId="689C7204" w:rsidR="001123A2" w:rsidRPr="004A24EE" w:rsidRDefault="001123A2" w:rsidP="00CB324E">
      <w:pPr>
        <w:pStyle w:val="NormalWeb"/>
        <w:spacing w:before="0" w:beforeAutospacing="0" w:after="0" w:afterAutospacing="0" w:line="360" w:lineRule="auto"/>
        <w:rPr>
          <w:b/>
          <w:color w:val="000000" w:themeColor="text1"/>
        </w:rPr>
      </w:pPr>
    </w:p>
    <w:p w14:paraId="777D3685" w14:textId="77777777" w:rsidR="009C0E2A" w:rsidRPr="00BB013B" w:rsidRDefault="009C0E2A" w:rsidP="009C0E2A">
      <w:pPr>
        <w:pStyle w:val="NormalWeb"/>
        <w:spacing w:before="0" w:beforeAutospacing="0" w:after="0" w:afterAutospacing="0"/>
        <w:outlineLvl w:val="0"/>
        <w:rPr>
          <w:color w:val="000000" w:themeColor="text1"/>
          <w:sz w:val="20"/>
          <w:szCs w:val="20"/>
          <w:lang w:val="en-GB"/>
        </w:rPr>
      </w:pPr>
      <w:r w:rsidRPr="00BB013B">
        <w:rPr>
          <w:color w:val="000000" w:themeColor="text1"/>
          <w:sz w:val="20"/>
          <w:szCs w:val="20"/>
        </w:rPr>
        <w:t>Table 1: Keywords, s</w:t>
      </w:r>
      <w:r>
        <w:rPr>
          <w:color w:val="000000" w:themeColor="text1"/>
          <w:sz w:val="20"/>
          <w:szCs w:val="20"/>
        </w:rPr>
        <w:t>ubject headings and terms used</w:t>
      </w:r>
      <w:r w:rsidRPr="00BB013B">
        <w:rPr>
          <w:color w:val="000000" w:themeColor="text1"/>
          <w:sz w:val="20"/>
          <w:szCs w:val="20"/>
        </w:rPr>
        <w:t xml:space="preserve"> the review</w:t>
      </w:r>
    </w:p>
    <w:p w14:paraId="19A17BBD" w14:textId="77777777" w:rsidR="009C0E2A" w:rsidRPr="007E6BD5" w:rsidRDefault="009C0E2A" w:rsidP="009C0E2A">
      <w:pPr>
        <w:tabs>
          <w:tab w:val="left" w:pos="2977"/>
          <w:tab w:val="left" w:pos="5954"/>
        </w:tabs>
        <w:rPr>
          <w:b/>
          <w:sz w:val="20"/>
          <w:szCs w:val="20"/>
        </w:rPr>
      </w:pPr>
    </w:p>
    <w:p w14:paraId="6314B908" w14:textId="77777777" w:rsidR="009C0E2A" w:rsidRPr="007E6BD5" w:rsidRDefault="009C0E2A" w:rsidP="009C0E2A">
      <w:pPr>
        <w:tabs>
          <w:tab w:val="left" w:pos="2977"/>
          <w:tab w:val="left" w:pos="5954"/>
        </w:tabs>
        <w:rPr>
          <w:b/>
          <w:sz w:val="20"/>
          <w:szCs w:val="20"/>
        </w:rPr>
      </w:pPr>
      <w:r w:rsidRPr="007E6BD5">
        <w:rPr>
          <w:b/>
          <w:sz w:val="20"/>
          <w:szCs w:val="20"/>
        </w:rPr>
        <w:t>PTSD</w:t>
      </w:r>
      <w:r w:rsidRPr="007E6BD5">
        <w:rPr>
          <w:b/>
          <w:sz w:val="20"/>
          <w:szCs w:val="20"/>
        </w:rPr>
        <w:tab/>
        <w:t>Childbirth/Labour</w:t>
      </w:r>
      <w:r w:rsidRPr="007E6BD5">
        <w:rPr>
          <w:b/>
          <w:sz w:val="20"/>
          <w:szCs w:val="20"/>
        </w:rPr>
        <w:tab/>
        <w:t>Midwifery approach</w:t>
      </w:r>
      <w:r w:rsidRPr="007E6BD5">
        <w:rPr>
          <w:b/>
          <w:sz w:val="20"/>
          <w:szCs w:val="20"/>
        </w:rPr>
        <w:tab/>
      </w:r>
      <w:r w:rsidRPr="007E6BD5">
        <w:rPr>
          <w:b/>
          <w:sz w:val="20"/>
          <w:szCs w:val="20"/>
        </w:rPr>
        <w:tab/>
      </w:r>
    </w:p>
    <w:p w14:paraId="2D0B4AAA" w14:textId="77777777" w:rsidR="009C0E2A" w:rsidRPr="007E6BD5" w:rsidRDefault="009C0E2A" w:rsidP="009C0E2A">
      <w:pPr>
        <w:tabs>
          <w:tab w:val="left" w:pos="2835"/>
          <w:tab w:val="left" w:pos="2977"/>
          <w:tab w:val="left" w:pos="5670"/>
          <w:tab w:val="left" w:pos="5954"/>
          <w:tab w:val="left" w:pos="8505"/>
          <w:tab w:val="left" w:pos="11340"/>
        </w:tabs>
        <w:rPr>
          <w:b/>
          <w:sz w:val="20"/>
          <w:szCs w:val="20"/>
        </w:rPr>
      </w:pPr>
    </w:p>
    <w:p w14:paraId="253C1EAC" w14:textId="77777777" w:rsidR="009C0E2A" w:rsidRPr="007E6BD5" w:rsidRDefault="009C0E2A" w:rsidP="009C0E2A">
      <w:pPr>
        <w:tabs>
          <w:tab w:val="left" w:pos="2977"/>
          <w:tab w:val="left" w:pos="5954"/>
        </w:tabs>
        <w:rPr>
          <w:b/>
          <w:color w:val="262626"/>
          <w:sz w:val="20"/>
          <w:szCs w:val="20"/>
          <w:lang w:val="en-US"/>
        </w:rPr>
      </w:pPr>
      <w:r w:rsidRPr="007E6BD5">
        <w:rPr>
          <w:b/>
          <w:color w:val="262626"/>
          <w:sz w:val="20"/>
          <w:szCs w:val="20"/>
          <w:lang w:val="en-US"/>
        </w:rPr>
        <w:t xml:space="preserve">Subject Headings </w:t>
      </w:r>
      <w:r w:rsidRPr="007E6BD5">
        <w:rPr>
          <w:b/>
          <w:color w:val="262626"/>
          <w:sz w:val="20"/>
          <w:szCs w:val="20"/>
          <w:lang w:val="en-US"/>
        </w:rPr>
        <w:tab/>
        <w:t>Subject headings</w:t>
      </w:r>
      <w:r w:rsidRPr="007E6BD5">
        <w:rPr>
          <w:b/>
          <w:color w:val="262626"/>
          <w:sz w:val="20"/>
          <w:szCs w:val="20"/>
          <w:lang w:val="en-US"/>
        </w:rPr>
        <w:tab/>
        <w:t>Subject headings</w:t>
      </w:r>
    </w:p>
    <w:p w14:paraId="0E7167D5" w14:textId="77777777" w:rsidR="009C0E2A" w:rsidRPr="007E6BD5" w:rsidRDefault="009C0E2A" w:rsidP="009C0E2A">
      <w:pPr>
        <w:tabs>
          <w:tab w:val="left" w:pos="2977"/>
          <w:tab w:val="left" w:pos="5954"/>
          <w:tab w:val="left" w:pos="7797"/>
        </w:tabs>
        <w:rPr>
          <w:color w:val="262626"/>
          <w:sz w:val="20"/>
          <w:szCs w:val="20"/>
          <w:lang w:val="en-US"/>
        </w:rPr>
      </w:pPr>
      <w:r w:rsidRPr="007E6BD5">
        <w:rPr>
          <w:color w:val="262626"/>
          <w:sz w:val="20"/>
          <w:szCs w:val="20"/>
          <w:lang w:val="en-US"/>
        </w:rPr>
        <w:t>Stress Disorders, Post-Traumatic</w:t>
      </w:r>
      <w:r w:rsidRPr="007E6BD5">
        <w:rPr>
          <w:color w:val="262626"/>
          <w:sz w:val="20"/>
          <w:szCs w:val="20"/>
          <w:lang w:val="en-US"/>
        </w:rPr>
        <w:tab/>
        <w:t>Childbirth+/PF</w:t>
      </w:r>
      <w:r w:rsidRPr="007E6BD5">
        <w:rPr>
          <w:color w:val="262626"/>
          <w:sz w:val="20"/>
          <w:szCs w:val="20"/>
          <w:lang w:val="en-US"/>
        </w:rPr>
        <w:tab/>
        <w:t xml:space="preserve">Midwife attitudes </w:t>
      </w:r>
    </w:p>
    <w:p w14:paraId="2FA90476"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Life Change Events</w:t>
      </w:r>
      <w:r w:rsidRPr="007E6BD5">
        <w:rPr>
          <w:color w:val="262626"/>
          <w:sz w:val="20"/>
          <w:szCs w:val="20"/>
          <w:lang w:val="en-US"/>
        </w:rPr>
        <w:tab/>
        <w:t>Delivery, Obstetric</w:t>
      </w:r>
      <w:r w:rsidRPr="007E6BD5">
        <w:rPr>
          <w:color w:val="262626"/>
          <w:sz w:val="20"/>
          <w:szCs w:val="20"/>
          <w:lang w:val="en-US"/>
        </w:rPr>
        <w:tab/>
        <w:t>Holistic care</w:t>
      </w:r>
    </w:p>
    <w:p w14:paraId="021CF18C"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Stress, Psychological</w:t>
      </w:r>
      <w:r w:rsidRPr="007E6BD5">
        <w:rPr>
          <w:color w:val="262626"/>
          <w:sz w:val="20"/>
          <w:szCs w:val="20"/>
          <w:lang w:val="en-US"/>
        </w:rPr>
        <w:tab/>
        <w:t>Caesarean Section</w:t>
      </w:r>
    </w:p>
    <w:p w14:paraId="2B6B30B2"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Episiotomy</w:t>
      </w:r>
    </w:p>
    <w:p w14:paraId="4A37F648"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Obstetrical forceps</w:t>
      </w:r>
    </w:p>
    <w:p w14:paraId="5FEFFBED"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Vacuum Extraction, Obstetrical</w:t>
      </w:r>
    </w:p>
    <w:p w14:paraId="14A08FC9"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Pregnancy Complications, Psychiatric+</w:t>
      </w:r>
    </w:p>
    <w:p w14:paraId="6EB8DFF1"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Labor+/PF</w:t>
      </w:r>
    </w:p>
    <w:p w14:paraId="45741D28" w14:textId="77777777" w:rsidR="009C0E2A" w:rsidRPr="007E6BD5" w:rsidRDefault="009C0E2A" w:rsidP="009C0E2A">
      <w:pPr>
        <w:widowControl w:val="0"/>
        <w:tabs>
          <w:tab w:val="left" w:pos="2977"/>
          <w:tab w:val="left" w:pos="5954"/>
        </w:tabs>
        <w:autoSpaceDE w:val="0"/>
        <w:autoSpaceDN w:val="0"/>
        <w:adjustRightInd w:val="0"/>
        <w:rPr>
          <w:color w:val="262626"/>
          <w:sz w:val="20"/>
          <w:szCs w:val="20"/>
          <w:lang w:val="en-US"/>
        </w:rPr>
      </w:pPr>
      <w:r w:rsidRPr="007E6BD5">
        <w:rPr>
          <w:color w:val="262626"/>
          <w:sz w:val="20"/>
          <w:szCs w:val="20"/>
          <w:lang w:val="en-US"/>
        </w:rPr>
        <w:tab/>
        <w:t xml:space="preserve">Labor Stages </w:t>
      </w:r>
    </w:p>
    <w:p w14:paraId="128F6412"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Management of Labor</w:t>
      </w:r>
    </w:p>
    <w:p w14:paraId="21FEC688"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Premature</w:t>
      </w:r>
    </w:p>
    <w:p w14:paraId="46130787"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Induced</w:t>
      </w:r>
    </w:p>
    <w:p w14:paraId="6314A1C1"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Support</w:t>
      </w:r>
    </w:p>
    <w:p w14:paraId="298E4F8B"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Stage, Third</w:t>
      </w:r>
    </w:p>
    <w:p w14:paraId="538E4696"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Stage, Second</w:t>
      </w:r>
    </w:p>
    <w:p w14:paraId="1436C016"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Stage, First</w:t>
      </w:r>
    </w:p>
    <w:p w14:paraId="1373CC6F"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Pain</w:t>
      </w:r>
    </w:p>
    <w:p w14:paraId="5C7679E4" w14:textId="77777777" w:rsidR="009C0E2A" w:rsidRPr="007E6BD5" w:rsidRDefault="009C0E2A" w:rsidP="009C0E2A">
      <w:pPr>
        <w:widowControl w:val="0"/>
        <w:tabs>
          <w:tab w:val="left" w:pos="2977"/>
          <w:tab w:val="left" w:pos="5954"/>
        </w:tabs>
        <w:autoSpaceDE w:val="0"/>
        <w:autoSpaceDN w:val="0"/>
        <w:adjustRightInd w:val="0"/>
        <w:ind w:left="720" w:firstLine="720"/>
        <w:rPr>
          <w:color w:val="262626"/>
          <w:sz w:val="20"/>
          <w:szCs w:val="20"/>
          <w:lang w:val="en-US"/>
        </w:rPr>
      </w:pPr>
      <w:r w:rsidRPr="007E6BD5">
        <w:rPr>
          <w:color w:val="262626"/>
          <w:sz w:val="20"/>
          <w:szCs w:val="20"/>
          <w:lang w:val="en-US"/>
        </w:rPr>
        <w:tab/>
        <w:t>Labor Complications</w:t>
      </w:r>
    </w:p>
    <w:p w14:paraId="482F092D" w14:textId="77777777" w:rsidR="009C0E2A" w:rsidRPr="007E6BD5" w:rsidRDefault="009C0E2A" w:rsidP="009C0E2A">
      <w:pPr>
        <w:tabs>
          <w:tab w:val="left" w:pos="2977"/>
          <w:tab w:val="left" w:pos="5954"/>
        </w:tabs>
        <w:rPr>
          <w:color w:val="262626"/>
          <w:sz w:val="20"/>
          <w:szCs w:val="20"/>
          <w:lang w:val="en-US"/>
        </w:rPr>
      </w:pPr>
    </w:p>
    <w:p w14:paraId="4F7FEC06" w14:textId="77777777" w:rsidR="009C0E2A" w:rsidRPr="007E6BD5" w:rsidRDefault="009C0E2A" w:rsidP="009C0E2A">
      <w:pPr>
        <w:tabs>
          <w:tab w:val="left" w:pos="2977"/>
          <w:tab w:val="left" w:pos="5954"/>
        </w:tabs>
        <w:rPr>
          <w:color w:val="0743B9"/>
          <w:sz w:val="20"/>
          <w:szCs w:val="20"/>
          <w:lang w:val="en-US"/>
        </w:rPr>
      </w:pPr>
      <w:r w:rsidRPr="007E6BD5">
        <w:rPr>
          <w:b/>
          <w:color w:val="262626"/>
          <w:sz w:val="20"/>
          <w:szCs w:val="20"/>
          <w:lang w:val="en-US"/>
        </w:rPr>
        <w:t>Terms</w:t>
      </w:r>
      <w:r w:rsidRPr="007E6BD5">
        <w:rPr>
          <w:b/>
          <w:color w:val="262626"/>
          <w:sz w:val="20"/>
          <w:szCs w:val="20"/>
          <w:lang w:val="en-US"/>
        </w:rPr>
        <w:tab/>
        <w:t>Terms</w:t>
      </w:r>
      <w:r w:rsidRPr="007E6BD5">
        <w:rPr>
          <w:b/>
          <w:color w:val="262626"/>
          <w:sz w:val="20"/>
          <w:szCs w:val="20"/>
          <w:lang w:val="en-US"/>
        </w:rPr>
        <w:tab/>
        <w:t>Terms</w:t>
      </w:r>
    </w:p>
    <w:p w14:paraId="798E7280"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traumatic life event*"</w:t>
      </w:r>
      <w:r w:rsidRPr="007E6BD5">
        <w:rPr>
          <w:color w:val="262626"/>
          <w:sz w:val="20"/>
          <w:szCs w:val="20"/>
          <w:lang w:val="en-US"/>
        </w:rPr>
        <w:tab/>
        <w:t>"traumatic birth"</w:t>
      </w:r>
      <w:r w:rsidRPr="007E6BD5">
        <w:rPr>
          <w:color w:val="262626"/>
          <w:sz w:val="20"/>
          <w:szCs w:val="20"/>
          <w:lang w:val="en-US"/>
        </w:rPr>
        <w:tab/>
        <w:t>woman centred</w:t>
      </w:r>
    </w:p>
    <w:p w14:paraId="68CB8DE9"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traumatic experience*”</w:t>
      </w:r>
      <w:r w:rsidRPr="007E6BD5">
        <w:rPr>
          <w:color w:val="262626"/>
          <w:sz w:val="20"/>
          <w:szCs w:val="20"/>
          <w:lang w:val="en-US"/>
        </w:rPr>
        <w:tab/>
        <w:t>"birth trauma"</w:t>
      </w:r>
      <w:r w:rsidRPr="007E6BD5">
        <w:rPr>
          <w:color w:val="262626"/>
          <w:sz w:val="20"/>
          <w:szCs w:val="20"/>
          <w:lang w:val="en-US"/>
        </w:rPr>
        <w:tab/>
        <w:t>Midwife led</w:t>
      </w:r>
    </w:p>
    <w:p w14:paraId="641015C2"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psychological trauma"</w:t>
      </w:r>
      <w:r w:rsidRPr="007E6BD5">
        <w:rPr>
          <w:color w:val="262626"/>
          <w:sz w:val="20"/>
          <w:szCs w:val="20"/>
          <w:lang w:val="en-US"/>
        </w:rPr>
        <w:tab/>
        <w:t>"traumatic delivery"</w:t>
      </w:r>
    </w:p>
    <w:p w14:paraId="581FA5D1"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traumatic childbirth"</w:t>
      </w:r>
    </w:p>
    <w:p w14:paraId="512923CF"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childbirth trauma"</w:t>
      </w:r>
    </w:p>
    <w:p w14:paraId="324F90B8"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tokophobia”</w:t>
      </w:r>
    </w:p>
    <w:p w14:paraId="316FB87D"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tocophobia”</w:t>
      </w:r>
    </w:p>
    <w:p w14:paraId="26055E7D"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fear of childbirth”</w:t>
      </w:r>
    </w:p>
    <w:p w14:paraId="3706BB66"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childbirth fear”</w:t>
      </w:r>
    </w:p>
    <w:p w14:paraId="185017AA"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fear of birth”</w:t>
      </w:r>
    </w:p>
    <w:p w14:paraId="53A8A5E7"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birth fear”</w:t>
      </w:r>
    </w:p>
    <w:p w14:paraId="07F18442"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childbirth expectation"</w:t>
      </w:r>
    </w:p>
    <w:p w14:paraId="576B9CAF"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birth expectation"</w:t>
      </w:r>
    </w:p>
    <w:p w14:paraId="5666D511"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childbirth experience"</w:t>
      </w:r>
    </w:p>
    <w:p w14:paraId="4208D1CE"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birth experience”</w:t>
      </w:r>
    </w:p>
    <w:p w14:paraId="6765A380"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birth satisfaction”</w:t>
      </w:r>
    </w:p>
    <w:p w14:paraId="413E5345"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forceps”</w:t>
      </w:r>
    </w:p>
    <w:p w14:paraId="0F0D5BE1"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forceps delver*”</w:t>
      </w:r>
    </w:p>
    <w:p w14:paraId="0E8A8A1A"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obstetric variable*”</w:t>
      </w:r>
    </w:p>
    <w:p w14:paraId="73E0C63B"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ab/>
        <w:t>"kiwi cup" or ventouse </w:t>
      </w:r>
    </w:p>
    <w:p w14:paraId="1121CDE2" w14:textId="77777777" w:rsidR="009C0E2A" w:rsidRPr="007E6BD5" w:rsidRDefault="009C0E2A" w:rsidP="009C0E2A">
      <w:pPr>
        <w:tabs>
          <w:tab w:val="left" w:pos="2977"/>
          <w:tab w:val="left" w:pos="5954"/>
        </w:tabs>
        <w:rPr>
          <w:color w:val="262626"/>
          <w:sz w:val="20"/>
          <w:szCs w:val="20"/>
          <w:lang w:val="en-US"/>
        </w:rPr>
      </w:pPr>
    </w:p>
    <w:p w14:paraId="58E401BC" w14:textId="77777777" w:rsidR="009C0E2A" w:rsidRPr="007E6BD5" w:rsidRDefault="009C0E2A" w:rsidP="009C0E2A">
      <w:pPr>
        <w:tabs>
          <w:tab w:val="left" w:pos="2977"/>
          <w:tab w:val="left" w:pos="5954"/>
        </w:tabs>
        <w:rPr>
          <w:color w:val="262626"/>
          <w:sz w:val="20"/>
          <w:szCs w:val="20"/>
          <w:lang w:val="en-US"/>
        </w:rPr>
      </w:pPr>
      <w:r w:rsidRPr="007E6BD5">
        <w:rPr>
          <w:color w:val="262626"/>
          <w:sz w:val="20"/>
          <w:szCs w:val="20"/>
          <w:lang w:val="en-US"/>
        </w:rPr>
        <w:t>note some subject headings varied according to the database being searched, to match the requirements of the database, but the core meaning of the heading was retained.</w:t>
      </w:r>
    </w:p>
    <w:p w14:paraId="3EED9C03" w14:textId="70A74FFA" w:rsidR="00CB324E" w:rsidRPr="00763916" w:rsidRDefault="00CB324E" w:rsidP="00CB324E">
      <w:pPr>
        <w:pStyle w:val="NormalWeb"/>
        <w:spacing w:before="0" w:beforeAutospacing="0" w:after="0" w:afterAutospacing="0" w:line="360" w:lineRule="auto"/>
        <w:rPr>
          <w:b/>
        </w:rPr>
      </w:pPr>
    </w:p>
    <w:p w14:paraId="3C86FB41" w14:textId="77777777" w:rsidR="00CB324E" w:rsidRPr="00763916" w:rsidRDefault="00CB324E" w:rsidP="00CB324E">
      <w:pPr>
        <w:spacing w:line="360" w:lineRule="auto"/>
        <w:outlineLvl w:val="0"/>
        <w:rPr>
          <w:i/>
        </w:rPr>
      </w:pPr>
      <w:r w:rsidRPr="00763916">
        <w:rPr>
          <w:i/>
        </w:rPr>
        <w:lastRenderedPageBreak/>
        <w:t>Search Strategy</w:t>
      </w:r>
    </w:p>
    <w:p w14:paraId="2161B020" w14:textId="6BA5E84E" w:rsidR="00CB324E" w:rsidRPr="00763916" w:rsidRDefault="00CB324E" w:rsidP="00CB324E">
      <w:pPr>
        <w:spacing w:line="360" w:lineRule="auto"/>
        <w:rPr>
          <w:color w:val="FF0000"/>
        </w:rPr>
      </w:pPr>
      <w:r w:rsidRPr="00763916">
        <w:rPr>
          <w:color w:val="000000" w:themeColor="text1"/>
        </w:rPr>
        <w:t xml:space="preserve">A computerised literature search performed </w:t>
      </w:r>
      <w:r w:rsidRPr="00763916">
        <w:t>between the 6</w:t>
      </w:r>
      <w:r w:rsidRPr="00763916">
        <w:rPr>
          <w:vertAlign w:val="superscript"/>
        </w:rPr>
        <w:t>th</w:t>
      </w:r>
      <w:r w:rsidRPr="00763916">
        <w:t xml:space="preserve"> and 12</w:t>
      </w:r>
      <w:r w:rsidRPr="00763916">
        <w:rPr>
          <w:vertAlign w:val="superscript"/>
        </w:rPr>
        <w:t>th</w:t>
      </w:r>
      <w:r w:rsidRPr="00763916">
        <w:t xml:space="preserve"> January 2016, </w:t>
      </w:r>
      <w:r w:rsidRPr="00763916">
        <w:rPr>
          <w:color w:val="000000" w:themeColor="text1"/>
        </w:rPr>
        <w:t xml:space="preserve">used the bibliographic databases: CINAHL; Medline; PsycINFO; and Psychology and Behavioural Sciences Collection. Subject headings and terms were used to both expand and focus the searches for each of the keywords using the Boolean operator ‘OR’. Paired combinations of searches were made using the Boolean operator ‘AND’, giving ‘PTSD’ AND ‘Childbirth/labour’ and ‘PTSD’ AND ‘midwifery approach’. Searches were run through each database separately, with subject headings adjusted as necessary to fit the database terms. </w:t>
      </w:r>
      <w:r w:rsidRPr="00767EEA">
        <w:rPr>
          <w:color w:val="000000" w:themeColor="text1"/>
        </w:rPr>
        <w:t>Further studies came from reading study references, those from the scoping exercise that did not emerge in the main search, and ongoing regular monitoring for new research via the International Network for Perinatal PTSD Research</w:t>
      </w:r>
      <w:r w:rsidRPr="00763916">
        <w:rPr>
          <w:color w:val="FF0000"/>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INPPR&lt;/Author&gt;&lt;Year&gt;2017&lt;/Year&gt;&lt;RecNum&gt;1320&lt;/RecNum&gt;&lt;DisplayText&gt;(INPPR, 2017)&lt;/DisplayText&gt;&lt;record&gt;&lt;rec-number&gt;1320&lt;/rec-number&gt;&lt;foreign-keys&gt;&lt;key app="EN" db-id="59z2d20v1205eueea50pwxwet002arrpvxsp" timestamp="1489935376"&gt;1320&lt;/key&gt;&lt;/foreign-keys&gt;&lt;ref-type name="Web Page"&gt;12&lt;/ref-type&gt;&lt;contributors&gt;&lt;authors&gt;&lt;author&gt;INPPR&lt;/author&gt;&lt;/authors&gt;&lt;secondary-authors&gt;&lt;author&gt;Alexandra Thornton&lt;/author&gt;&lt;/secondary-authors&gt;&lt;/contributors&gt;&lt;titles&gt;&lt;title&gt;International network for perinatal PTSD research&lt;/title&gt;&lt;/titles&gt;&lt;number&gt;190317&lt;/number&gt;&lt;dates&gt;&lt;year&gt;2017&lt;/year&gt;&lt;/dates&gt;&lt;pub-location&gt;City University, London&lt;/pub-location&gt;&lt;urls&gt;&lt;related-urls&gt;&lt;url&gt;https://blogs.city.ac.uk/birthptsd/&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INPPR, 2017)</w:t>
      </w:r>
      <w:r w:rsidR="001508EF" w:rsidRPr="00763916">
        <w:rPr>
          <w:color w:val="4472C4" w:themeColor="accent1"/>
        </w:rPr>
        <w:fldChar w:fldCharType="end"/>
      </w:r>
      <w:r w:rsidRPr="00763916">
        <w:rPr>
          <w:color w:val="4472C4" w:themeColor="accent1"/>
        </w:rPr>
        <w:t>.</w:t>
      </w:r>
    </w:p>
    <w:p w14:paraId="3BAE885A" w14:textId="77777777" w:rsidR="00CB324E" w:rsidRPr="00763916" w:rsidRDefault="00CB324E" w:rsidP="00CB324E">
      <w:pPr>
        <w:spacing w:line="360" w:lineRule="auto"/>
        <w:rPr>
          <w:color w:val="000000" w:themeColor="text1"/>
        </w:rPr>
      </w:pPr>
    </w:p>
    <w:p w14:paraId="31B1BE89" w14:textId="77777777" w:rsidR="00CB324E" w:rsidRPr="00763916" w:rsidRDefault="00CB324E" w:rsidP="00CB324E">
      <w:pPr>
        <w:pStyle w:val="NormalWeb"/>
        <w:spacing w:before="0" w:beforeAutospacing="0" w:after="0" w:afterAutospacing="0" w:line="360" w:lineRule="auto"/>
        <w:outlineLvl w:val="0"/>
        <w:rPr>
          <w:i/>
          <w:color w:val="000000" w:themeColor="text1"/>
        </w:rPr>
      </w:pPr>
      <w:r w:rsidRPr="00763916">
        <w:rPr>
          <w:b/>
          <w:i/>
          <w:color w:val="000000" w:themeColor="text1"/>
        </w:rPr>
        <w:t>Eligibility</w:t>
      </w:r>
    </w:p>
    <w:p w14:paraId="173F15B7" w14:textId="155522F9" w:rsidR="00767EEA" w:rsidRPr="00911CE8" w:rsidRDefault="00767EEA" w:rsidP="00767EEA">
      <w:pPr>
        <w:autoSpaceDE w:val="0"/>
        <w:autoSpaceDN w:val="0"/>
        <w:adjustRightInd w:val="0"/>
        <w:spacing w:line="360" w:lineRule="auto"/>
        <w:rPr>
          <w:color w:val="000000" w:themeColor="text1"/>
        </w:rPr>
      </w:pPr>
      <w:r w:rsidRPr="004A24EE">
        <w:rPr>
          <w:color w:val="000000" w:themeColor="text1"/>
        </w:rPr>
        <w:t xml:space="preserve">Much PTSD-PC literature has shown that serious maternal and infant morbidity or mortality outcomes, such as </w:t>
      </w:r>
      <w:r w:rsidR="00111038" w:rsidRPr="004A24EE">
        <w:rPr>
          <w:color w:val="000000" w:themeColor="text1"/>
        </w:rPr>
        <w:t xml:space="preserve">pre-term birth or </w:t>
      </w:r>
      <w:r w:rsidRPr="004A24EE">
        <w:rPr>
          <w:color w:val="000000" w:themeColor="text1"/>
        </w:rPr>
        <w:t>stillbirth</w:t>
      </w:r>
      <w:r w:rsidR="00111038">
        <w:rPr>
          <w:color w:val="70AD47" w:themeColor="accent6"/>
        </w:rPr>
        <w:t xml:space="preserve"> </w:t>
      </w:r>
      <w:r w:rsidR="00860AEE">
        <w:rPr>
          <w:color w:val="4472C4" w:themeColor="accent1"/>
        </w:rPr>
        <w:fldChar w:fldCharType="begin"/>
      </w:r>
      <w:r w:rsidR="00860AEE">
        <w:rPr>
          <w:color w:val="4472C4" w:themeColor="accent1"/>
        </w:rPr>
        <w:instrText xml:space="preserve"> ADDIN EN.CITE &lt;EndNote&gt;&lt;Cite&gt;&lt;Author&gt;Ford&lt;/Author&gt;&lt;Year&gt;2013&lt;/Year&gt;&lt;RecNum&gt;1346&lt;/RecNum&gt;&lt;DisplayText&gt;(Ford, 2013)&lt;/DisplayText&gt;&lt;record&gt;&lt;rec-number&gt;1346&lt;/rec-number&gt;&lt;foreign-keys&gt;&lt;key app="EN" db-id="59z2d20v1205eueea50pwxwet002arrpvxsp" timestamp="1521711931"&gt;1346&lt;/key&gt;&lt;/foreign-keys&gt;&lt;ref-type name="Blog"&gt;56&lt;/ref-type&gt;&lt;contributors&gt;&lt;authors&gt;&lt;author&gt;Ford, E.&lt;/author&gt;&lt;/authors&gt;&lt;secondary-authors&gt;&lt;author&gt;Thomson, S.&lt;/author&gt;&lt;/secondary-authors&gt;&lt;/contributors&gt;&lt;titles&gt;&lt;title&gt;“She was perfect, a beautiful baby girl… only sleeping&amp;quot;: Stillbirth and PTSD in the era of DSM-5 &lt;/title&gt;&lt;secondary-title&gt;International network for perinatal PTSD research&lt;/secondary-title&gt;&lt;/titles&gt;&lt;dates&gt;&lt;year&gt;2013&lt;/year&gt;&lt;/dates&gt;&lt;urls&gt;&lt;related-urls&gt;&lt;url&gt;https://blogs.city.ac.uk/birthptsd/tag/stillbirth/&lt;/url&gt;&lt;/related-urls&gt;&lt;/urls&gt;&lt;/record&gt;&lt;/Cite&gt;&lt;/EndNote&gt;</w:instrText>
      </w:r>
      <w:r w:rsidR="00860AEE">
        <w:rPr>
          <w:color w:val="4472C4" w:themeColor="accent1"/>
        </w:rPr>
        <w:fldChar w:fldCharType="separate"/>
      </w:r>
      <w:r w:rsidR="00860AEE">
        <w:rPr>
          <w:noProof/>
          <w:color w:val="4472C4" w:themeColor="accent1"/>
        </w:rPr>
        <w:t>(Ford, 2013)</w:t>
      </w:r>
      <w:r w:rsidR="00860AEE">
        <w:rPr>
          <w:color w:val="4472C4" w:themeColor="accent1"/>
        </w:rPr>
        <w:fldChar w:fldCharType="end"/>
      </w:r>
      <w:r w:rsidR="00911CE8">
        <w:rPr>
          <w:color w:val="000000" w:themeColor="text1"/>
        </w:rPr>
        <w:t>,</w:t>
      </w:r>
      <w:r w:rsidR="00111038" w:rsidRPr="00900C7E">
        <w:rPr>
          <w:color w:val="70AD47" w:themeColor="accent6"/>
        </w:rPr>
        <w:t xml:space="preserve"> </w:t>
      </w:r>
      <w:r w:rsidR="00111038" w:rsidRPr="00911CE8">
        <w:rPr>
          <w:color w:val="000000" w:themeColor="text1"/>
        </w:rPr>
        <w:t>contribute to the development of PTSD-PC.</w:t>
      </w:r>
      <w:r w:rsidRPr="00911CE8">
        <w:rPr>
          <w:color w:val="000000" w:themeColor="text1"/>
        </w:rPr>
        <w:t xml:space="preserve"> To reduce any confounding influence on the impact of QPI, the review focused on PTSD-PC that occurred where neither mother nor baby experienced serious morbidity or mortality. The review focused on the development of PTSD-PC and excluded studies that explored diagnosis or treatment of PTSD-PC, antenatal PTSD, or living with PTSD-PC. Studies that explored QPI from either the perspective of women or the perspective of midwives were included (Table 2). </w:t>
      </w:r>
    </w:p>
    <w:p w14:paraId="69454B70" w14:textId="77777777" w:rsidR="00CB324E" w:rsidRPr="00763916" w:rsidRDefault="00CB324E" w:rsidP="00CB324E">
      <w:pPr>
        <w:spacing w:line="360" w:lineRule="auto"/>
        <w:rPr>
          <w:b/>
        </w:rPr>
      </w:pPr>
    </w:p>
    <w:p w14:paraId="7887FC27" w14:textId="77777777" w:rsidR="00A63E26" w:rsidRDefault="00A63E26">
      <w:pPr>
        <w:rPr>
          <w:color w:val="000000" w:themeColor="text1"/>
          <w:sz w:val="20"/>
          <w:szCs w:val="20"/>
        </w:rPr>
      </w:pPr>
      <w:r>
        <w:rPr>
          <w:color w:val="000000" w:themeColor="text1"/>
          <w:sz w:val="20"/>
          <w:szCs w:val="20"/>
        </w:rPr>
        <w:br w:type="page"/>
      </w:r>
    </w:p>
    <w:p w14:paraId="49782421" w14:textId="17E2F2C4" w:rsidR="00A63E26" w:rsidRDefault="00A63E26" w:rsidP="00A63E26">
      <w:pPr>
        <w:outlineLvl w:val="0"/>
        <w:rPr>
          <w:color w:val="000000" w:themeColor="text1"/>
          <w:sz w:val="20"/>
          <w:szCs w:val="20"/>
        </w:rPr>
      </w:pPr>
      <w:r w:rsidRPr="00BB013B">
        <w:rPr>
          <w:color w:val="000000" w:themeColor="text1"/>
          <w:sz w:val="20"/>
          <w:szCs w:val="20"/>
        </w:rPr>
        <w:lastRenderedPageBreak/>
        <w:t>Table 2: Inclusion and exclusion criteria</w:t>
      </w:r>
    </w:p>
    <w:p w14:paraId="210EE511" w14:textId="77777777" w:rsidR="00A63E26" w:rsidRPr="00BB013B" w:rsidRDefault="00A63E26" w:rsidP="00A63E26">
      <w:pPr>
        <w:outlineLvl w:val="0"/>
        <w:rPr>
          <w:b/>
          <w:color w:val="000000" w:themeColor="text1"/>
          <w:sz w:val="20"/>
          <w:szCs w:val="20"/>
        </w:rPr>
      </w:pPr>
    </w:p>
    <w:tbl>
      <w:tblPr>
        <w:tblStyle w:val="TableGrid"/>
        <w:tblW w:w="9010" w:type="dxa"/>
        <w:tblBorders>
          <w:insideV w:val="none" w:sz="0" w:space="0" w:color="auto"/>
        </w:tblBorders>
        <w:tblLook w:val="04A0" w:firstRow="1" w:lastRow="0" w:firstColumn="1" w:lastColumn="0" w:noHBand="0" w:noVBand="1"/>
      </w:tblPr>
      <w:tblGrid>
        <w:gridCol w:w="1720"/>
        <w:gridCol w:w="1863"/>
        <w:gridCol w:w="2640"/>
        <w:gridCol w:w="2787"/>
      </w:tblGrid>
      <w:tr w:rsidR="00A63E26" w:rsidRPr="007E6BD5" w14:paraId="5B062599" w14:textId="77777777" w:rsidTr="00E53B2F">
        <w:tc>
          <w:tcPr>
            <w:tcW w:w="1720" w:type="dxa"/>
          </w:tcPr>
          <w:p w14:paraId="5376749F" w14:textId="77777777" w:rsidR="00A63E26" w:rsidRPr="007E6BD5" w:rsidRDefault="00A63E26" w:rsidP="00E53B2F">
            <w:pPr>
              <w:rPr>
                <w:b/>
                <w:color w:val="000000" w:themeColor="text1"/>
                <w:sz w:val="20"/>
                <w:szCs w:val="20"/>
              </w:rPr>
            </w:pPr>
            <w:r w:rsidRPr="007E6BD5">
              <w:rPr>
                <w:b/>
                <w:color w:val="262626"/>
                <w:sz w:val="20"/>
                <w:szCs w:val="20"/>
              </w:rPr>
              <w:t>Feature</w:t>
            </w:r>
          </w:p>
        </w:tc>
        <w:tc>
          <w:tcPr>
            <w:tcW w:w="1863" w:type="dxa"/>
          </w:tcPr>
          <w:p w14:paraId="0264E17D" w14:textId="77777777" w:rsidR="00A63E26" w:rsidRPr="007E6BD5" w:rsidRDefault="00A63E26" w:rsidP="00E53B2F">
            <w:pPr>
              <w:rPr>
                <w:b/>
                <w:color w:val="000000" w:themeColor="text1"/>
                <w:sz w:val="20"/>
                <w:szCs w:val="20"/>
              </w:rPr>
            </w:pPr>
            <w:r w:rsidRPr="007E6BD5">
              <w:rPr>
                <w:b/>
                <w:color w:val="262626"/>
                <w:sz w:val="20"/>
                <w:szCs w:val="20"/>
              </w:rPr>
              <w:t>Inclusion criteria</w:t>
            </w:r>
          </w:p>
        </w:tc>
        <w:tc>
          <w:tcPr>
            <w:tcW w:w="2640" w:type="dxa"/>
          </w:tcPr>
          <w:p w14:paraId="732B3733" w14:textId="77777777" w:rsidR="00A63E26" w:rsidRPr="007E6BD5" w:rsidRDefault="00A63E26" w:rsidP="00E53B2F">
            <w:pPr>
              <w:rPr>
                <w:b/>
                <w:color w:val="000000" w:themeColor="text1"/>
                <w:sz w:val="20"/>
                <w:szCs w:val="20"/>
              </w:rPr>
            </w:pPr>
            <w:r w:rsidRPr="007E6BD5">
              <w:rPr>
                <w:b/>
                <w:color w:val="262626"/>
                <w:sz w:val="20"/>
                <w:szCs w:val="20"/>
              </w:rPr>
              <w:t>Exclusion criteria</w:t>
            </w:r>
          </w:p>
        </w:tc>
        <w:tc>
          <w:tcPr>
            <w:tcW w:w="2787" w:type="dxa"/>
          </w:tcPr>
          <w:p w14:paraId="5BF1819C" w14:textId="77777777" w:rsidR="00A63E26" w:rsidRPr="007E6BD5" w:rsidRDefault="00A63E26" w:rsidP="00E53B2F">
            <w:pPr>
              <w:rPr>
                <w:b/>
                <w:color w:val="000000" w:themeColor="text1"/>
                <w:sz w:val="20"/>
                <w:szCs w:val="20"/>
              </w:rPr>
            </w:pPr>
            <w:r w:rsidRPr="007E6BD5">
              <w:rPr>
                <w:b/>
                <w:color w:val="262626"/>
                <w:sz w:val="20"/>
                <w:szCs w:val="20"/>
              </w:rPr>
              <w:t>Rationale</w:t>
            </w:r>
          </w:p>
        </w:tc>
      </w:tr>
      <w:tr w:rsidR="00A63E26" w:rsidRPr="007E6BD5" w14:paraId="04670FB2" w14:textId="77777777" w:rsidTr="00E53B2F">
        <w:tc>
          <w:tcPr>
            <w:tcW w:w="1720" w:type="dxa"/>
          </w:tcPr>
          <w:p w14:paraId="15DD35F4" w14:textId="77777777" w:rsidR="00A63E26" w:rsidRPr="007E6BD5" w:rsidRDefault="00A63E26" w:rsidP="00E53B2F">
            <w:pPr>
              <w:rPr>
                <w:b/>
                <w:color w:val="000000" w:themeColor="text1"/>
                <w:sz w:val="20"/>
                <w:szCs w:val="20"/>
              </w:rPr>
            </w:pPr>
            <w:r w:rsidRPr="007E6BD5">
              <w:rPr>
                <w:color w:val="262626"/>
                <w:sz w:val="20"/>
                <w:szCs w:val="20"/>
              </w:rPr>
              <w:t>Year of publication</w:t>
            </w:r>
          </w:p>
        </w:tc>
        <w:tc>
          <w:tcPr>
            <w:tcW w:w="1863" w:type="dxa"/>
          </w:tcPr>
          <w:p w14:paraId="626B7D2C" w14:textId="77777777" w:rsidR="00A63E26" w:rsidRPr="007E6BD5" w:rsidRDefault="00A63E26" w:rsidP="00E53B2F">
            <w:pPr>
              <w:rPr>
                <w:b/>
                <w:color w:val="000000" w:themeColor="text1"/>
                <w:sz w:val="20"/>
                <w:szCs w:val="20"/>
              </w:rPr>
            </w:pPr>
            <w:r w:rsidRPr="007E6BD5">
              <w:rPr>
                <w:color w:val="262626"/>
                <w:sz w:val="20"/>
                <w:szCs w:val="20"/>
              </w:rPr>
              <w:t>Studies after 1980</w:t>
            </w:r>
          </w:p>
        </w:tc>
        <w:tc>
          <w:tcPr>
            <w:tcW w:w="2640" w:type="dxa"/>
          </w:tcPr>
          <w:p w14:paraId="50ADEF47" w14:textId="77777777" w:rsidR="00A63E26" w:rsidRPr="007E6BD5" w:rsidRDefault="00A63E26" w:rsidP="00E53B2F">
            <w:pPr>
              <w:rPr>
                <w:b/>
                <w:color w:val="000000" w:themeColor="text1"/>
                <w:sz w:val="20"/>
                <w:szCs w:val="20"/>
              </w:rPr>
            </w:pPr>
            <w:r w:rsidRPr="007E6BD5">
              <w:rPr>
                <w:color w:val="262626"/>
                <w:sz w:val="20"/>
                <w:szCs w:val="20"/>
              </w:rPr>
              <w:t>Studies prior to 1980</w:t>
            </w:r>
          </w:p>
        </w:tc>
        <w:tc>
          <w:tcPr>
            <w:tcW w:w="2787" w:type="dxa"/>
          </w:tcPr>
          <w:p w14:paraId="3BC15F05" w14:textId="77777777" w:rsidR="00A63E26" w:rsidRPr="007E6BD5" w:rsidRDefault="00A63E26" w:rsidP="00E53B2F">
            <w:pPr>
              <w:rPr>
                <w:b/>
                <w:color w:val="000000" w:themeColor="text1"/>
                <w:sz w:val="20"/>
                <w:szCs w:val="20"/>
              </w:rPr>
            </w:pPr>
            <w:r w:rsidRPr="007E6BD5">
              <w:rPr>
                <w:color w:val="262626"/>
                <w:sz w:val="20"/>
                <w:szCs w:val="20"/>
              </w:rPr>
              <w:t xml:space="preserve">DSM criteria for PTSD </w:t>
            </w:r>
            <w:r>
              <w:rPr>
                <w:color w:val="262626"/>
                <w:sz w:val="20"/>
                <w:szCs w:val="20"/>
              </w:rPr>
              <w:t xml:space="preserve">was </w:t>
            </w:r>
            <w:r w:rsidRPr="007E6BD5">
              <w:rPr>
                <w:color w:val="262626"/>
                <w:sz w:val="20"/>
                <w:szCs w:val="20"/>
              </w:rPr>
              <w:t>first established in 1980</w:t>
            </w:r>
          </w:p>
        </w:tc>
      </w:tr>
      <w:tr w:rsidR="00A63E26" w:rsidRPr="007E6BD5" w14:paraId="60AAE1D5" w14:textId="77777777" w:rsidTr="00E53B2F">
        <w:tc>
          <w:tcPr>
            <w:tcW w:w="1720" w:type="dxa"/>
          </w:tcPr>
          <w:p w14:paraId="00D1E115" w14:textId="77777777" w:rsidR="00A63E26" w:rsidRPr="007E6BD5" w:rsidRDefault="00A63E26" w:rsidP="00E53B2F">
            <w:pPr>
              <w:rPr>
                <w:b/>
                <w:color w:val="000000" w:themeColor="text1"/>
                <w:sz w:val="20"/>
                <w:szCs w:val="20"/>
              </w:rPr>
            </w:pPr>
            <w:r w:rsidRPr="007E6BD5">
              <w:rPr>
                <w:color w:val="262626"/>
                <w:sz w:val="20"/>
                <w:szCs w:val="20"/>
              </w:rPr>
              <w:t>Language of publication</w:t>
            </w:r>
          </w:p>
        </w:tc>
        <w:tc>
          <w:tcPr>
            <w:tcW w:w="1863" w:type="dxa"/>
          </w:tcPr>
          <w:p w14:paraId="0EB485B3" w14:textId="77777777" w:rsidR="00A63E26" w:rsidRPr="007E6BD5" w:rsidRDefault="00A63E26" w:rsidP="00E53B2F">
            <w:pPr>
              <w:rPr>
                <w:b/>
                <w:color w:val="000000" w:themeColor="text1"/>
                <w:sz w:val="20"/>
                <w:szCs w:val="20"/>
              </w:rPr>
            </w:pPr>
            <w:r w:rsidRPr="007E6BD5">
              <w:rPr>
                <w:color w:val="262626"/>
                <w:sz w:val="20"/>
                <w:szCs w:val="20"/>
              </w:rPr>
              <w:t>English</w:t>
            </w:r>
          </w:p>
        </w:tc>
        <w:tc>
          <w:tcPr>
            <w:tcW w:w="2640" w:type="dxa"/>
          </w:tcPr>
          <w:p w14:paraId="3E79D7CE" w14:textId="77777777" w:rsidR="00A63E26" w:rsidRPr="007E6BD5" w:rsidRDefault="00A63E26" w:rsidP="00E53B2F">
            <w:pPr>
              <w:rPr>
                <w:b/>
                <w:color w:val="000000" w:themeColor="text1"/>
                <w:sz w:val="20"/>
                <w:szCs w:val="20"/>
              </w:rPr>
            </w:pPr>
            <w:r w:rsidRPr="007E6BD5">
              <w:rPr>
                <w:color w:val="262626"/>
                <w:sz w:val="20"/>
                <w:szCs w:val="20"/>
              </w:rPr>
              <w:t>Any other languages</w:t>
            </w:r>
          </w:p>
        </w:tc>
        <w:tc>
          <w:tcPr>
            <w:tcW w:w="2787" w:type="dxa"/>
          </w:tcPr>
          <w:p w14:paraId="6358CC84" w14:textId="77777777" w:rsidR="00A63E26" w:rsidRPr="007E6BD5" w:rsidRDefault="00A63E26" w:rsidP="00E53B2F">
            <w:pPr>
              <w:rPr>
                <w:b/>
                <w:color w:val="000000" w:themeColor="text1"/>
                <w:sz w:val="20"/>
                <w:szCs w:val="20"/>
              </w:rPr>
            </w:pPr>
            <w:r w:rsidRPr="007E6BD5">
              <w:rPr>
                <w:color w:val="262626"/>
                <w:sz w:val="20"/>
                <w:szCs w:val="20"/>
              </w:rPr>
              <w:t>Author not fluent in any languages other than English</w:t>
            </w:r>
          </w:p>
        </w:tc>
      </w:tr>
      <w:tr w:rsidR="00A63E26" w:rsidRPr="007E6BD5" w14:paraId="51EC73EF" w14:textId="77777777" w:rsidTr="00E53B2F">
        <w:tc>
          <w:tcPr>
            <w:tcW w:w="1720" w:type="dxa"/>
          </w:tcPr>
          <w:p w14:paraId="16A68837" w14:textId="77777777" w:rsidR="00A63E26" w:rsidRPr="007E6BD5" w:rsidRDefault="00A63E26" w:rsidP="00E53B2F">
            <w:pPr>
              <w:rPr>
                <w:b/>
                <w:color w:val="000000" w:themeColor="text1"/>
                <w:sz w:val="20"/>
                <w:szCs w:val="20"/>
              </w:rPr>
            </w:pPr>
            <w:r w:rsidRPr="007E6BD5">
              <w:rPr>
                <w:color w:val="262626"/>
                <w:sz w:val="20"/>
                <w:szCs w:val="20"/>
              </w:rPr>
              <w:t>Country study performed in</w:t>
            </w:r>
          </w:p>
        </w:tc>
        <w:tc>
          <w:tcPr>
            <w:tcW w:w="1863" w:type="dxa"/>
          </w:tcPr>
          <w:p w14:paraId="0DC465AC" w14:textId="77777777" w:rsidR="00A63E26" w:rsidRPr="007E6BD5" w:rsidRDefault="00A63E26" w:rsidP="00E53B2F">
            <w:pPr>
              <w:rPr>
                <w:b/>
                <w:color w:val="000000" w:themeColor="text1"/>
                <w:sz w:val="20"/>
                <w:szCs w:val="20"/>
              </w:rPr>
            </w:pPr>
            <w:r w:rsidRPr="007E6BD5">
              <w:rPr>
                <w:color w:val="262626"/>
                <w:sz w:val="20"/>
                <w:szCs w:val="20"/>
              </w:rPr>
              <w:t>Any country</w:t>
            </w:r>
          </w:p>
        </w:tc>
        <w:tc>
          <w:tcPr>
            <w:tcW w:w="2640" w:type="dxa"/>
          </w:tcPr>
          <w:p w14:paraId="427D3A19" w14:textId="77777777" w:rsidR="00A63E26" w:rsidRPr="007E6BD5" w:rsidRDefault="00A63E26" w:rsidP="00E53B2F">
            <w:pPr>
              <w:rPr>
                <w:b/>
                <w:color w:val="000000" w:themeColor="text1"/>
                <w:sz w:val="20"/>
                <w:szCs w:val="20"/>
              </w:rPr>
            </w:pPr>
            <w:r>
              <w:rPr>
                <w:color w:val="262626"/>
                <w:sz w:val="20"/>
                <w:szCs w:val="20"/>
              </w:rPr>
              <w:t>None</w:t>
            </w:r>
          </w:p>
        </w:tc>
        <w:tc>
          <w:tcPr>
            <w:tcW w:w="2787" w:type="dxa"/>
          </w:tcPr>
          <w:p w14:paraId="592A96EA" w14:textId="77777777" w:rsidR="00A63E26" w:rsidRPr="007E6BD5" w:rsidRDefault="00A63E26" w:rsidP="00E53B2F">
            <w:pPr>
              <w:tabs>
                <w:tab w:val="left" w:pos="2835"/>
                <w:tab w:val="left" w:pos="5387"/>
                <w:tab w:val="left" w:pos="8931"/>
              </w:tabs>
              <w:rPr>
                <w:color w:val="262626"/>
                <w:sz w:val="20"/>
                <w:szCs w:val="20"/>
              </w:rPr>
            </w:pPr>
          </w:p>
        </w:tc>
      </w:tr>
      <w:tr w:rsidR="00A63E26" w:rsidRPr="007E6BD5" w14:paraId="781B79F1" w14:textId="77777777" w:rsidTr="00E53B2F">
        <w:tc>
          <w:tcPr>
            <w:tcW w:w="1720" w:type="dxa"/>
          </w:tcPr>
          <w:p w14:paraId="77288B5C" w14:textId="77777777" w:rsidR="00A63E26" w:rsidRPr="007E6BD5" w:rsidRDefault="00A63E26" w:rsidP="00E53B2F">
            <w:pPr>
              <w:rPr>
                <w:b/>
                <w:color w:val="000000" w:themeColor="text1"/>
                <w:sz w:val="20"/>
                <w:szCs w:val="20"/>
              </w:rPr>
            </w:pPr>
            <w:r w:rsidRPr="007E6BD5">
              <w:rPr>
                <w:color w:val="262626"/>
                <w:sz w:val="20"/>
                <w:szCs w:val="20"/>
              </w:rPr>
              <w:t>Type of research</w:t>
            </w:r>
          </w:p>
        </w:tc>
        <w:tc>
          <w:tcPr>
            <w:tcW w:w="1863" w:type="dxa"/>
          </w:tcPr>
          <w:p w14:paraId="69774C12" w14:textId="77777777" w:rsidR="00A63E26" w:rsidRPr="007E6BD5" w:rsidRDefault="00A63E26" w:rsidP="00E53B2F">
            <w:pPr>
              <w:rPr>
                <w:b/>
                <w:color w:val="000000" w:themeColor="text1"/>
                <w:sz w:val="20"/>
                <w:szCs w:val="20"/>
              </w:rPr>
            </w:pPr>
            <w:r w:rsidRPr="007E6BD5">
              <w:rPr>
                <w:color w:val="262626"/>
                <w:sz w:val="20"/>
                <w:szCs w:val="20"/>
              </w:rPr>
              <w:t>Primary research</w:t>
            </w:r>
          </w:p>
        </w:tc>
        <w:tc>
          <w:tcPr>
            <w:tcW w:w="2640" w:type="dxa"/>
          </w:tcPr>
          <w:p w14:paraId="20AE2DED" w14:textId="77777777" w:rsidR="00A63E26" w:rsidRPr="007E6BD5" w:rsidRDefault="00A63E26" w:rsidP="00E53B2F">
            <w:pPr>
              <w:rPr>
                <w:b/>
                <w:color w:val="000000" w:themeColor="text1"/>
                <w:sz w:val="20"/>
                <w:szCs w:val="20"/>
              </w:rPr>
            </w:pPr>
            <w:r w:rsidRPr="007E6BD5">
              <w:rPr>
                <w:color w:val="262626"/>
                <w:sz w:val="20"/>
                <w:szCs w:val="20"/>
              </w:rPr>
              <w:t>Non-primary research</w:t>
            </w:r>
          </w:p>
        </w:tc>
        <w:tc>
          <w:tcPr>
            <w:tcW w:w="2787" w:type="dxa"/>
          </w:tcPr>
          <w:p w14:paraId="55249957" w14:textId="77777777" w:rsidR="00A63E26" w:rsidRPr="007E6BD5" w:rsidRDefault="00A63E26" w:rsidP="00E53B2F">
            <w:pPr>
              <w:rPr>
                <w:b/>
                <w:color w:val="000000" w:themeColor="text1"/>
                <w:sz w:val="20"/>
                <w:szCs w:val="20"/>
              </w:rPr>
            </w:pPr>
            <w:r w:rsidRPr="007E6BD5">
              <w:rPr>
                <w:color w:val="262626"/>
                <w:sz w:val="20"/>
                <w:szCs w:val="20"/>
              </w:rPr>
              <w:t>To only examine primary research in this field</w:t>
            </w:r>
          </w:p>
        </w:tc>
      </w:tr>
      <w:tr w:rsidR="00A63E26" w:rsidRPr="007E6BD5" w14:paraId="39500914" w14:textId="77777777" w:rsidTr="00E53B2F">
        <w:tc>
          <w:tcPr>
            <w:tcW w:w="1720" w:type="dxa"/>
          </w:tcPr>
          <w:p w14:paraId="5121FC80" w14:textId="77777777" w:rsidR="00A63E26" w:rsidRPr="007E6BD5" w:rsidRDefault="00A63E26" w:rsidP="00E53B2F">
            <w:pPr>
              <w:rPr>
                <w:b/>
                <w:color w:val="000000" w:themeColor="text1"/>
                <w:sz w:val="20"/>
                <w:szCs w:val="20"/>
              </w:rPr>
            </w:pPr>
            <w:r w:rsidRPr="007E6BD5">
              <w:rPr>
                <w:color w:val="262626"/>
                <w:sz w:val="20"/>
                <w:szCs w:val="20"/>
              </w:rPr>
              <w:t>Quality of study</w:t>
            </w:r>
          </w:p>
        </w:tc>
        <w:tc>
          <w:tcPr>
            <w:tcW w:w="1863" w:type="dxa"/>
          </w:tcPr>
          <w:p w14:paraId="1FE08E59" w14:textId="77777777" w:rsidR="00A63E26" w:rsidRPr="007E6BD5" w:rsidRDefault="00A63E26" w:rsidP="00E53B2F">
            <w:pPr>
              <w:rPr>
                <w:b/>
                <w:color w:val="000000" w:themeColor="text1"/>
                <w:sz w:val="20"/>
                <w:szCs w:val="20"/>
              </w:rPr>
            </w:pPr>
            <w:r w:rsidRPr="007E6BD5">
              <w:rPr>
                <w:color w:val="262626"/>
                <w:sz w:val="20"/>
                <w:szCs w:val="20"/>
              </w:rPr>
              <w:t>Peer-reviewed</w:t>
            </w:r>
          </w:p>
        </w:tc>
        <w:tc>
          <w:tcPr>
            <w:tcW w:w="2640" w:type="dxa"/>
          </w:tcPr>
          <w:p w14:paraId="04C1A9A1" w14:textId="77777777" w:rsidR="00A63E26" w:rsidRPr="007E6BD5" w:rsidRDefault="00A63E26" w:rsidP="00E53B2F">
            <w:pPr>
              <w:rPr>
                <w:b/>
                <w:color w:val="000000" w:themeColor="text1"/>
                <w:sz w:val="20"/>
                <w:szCs w:val="20"/>
              </w:rPr>
            </w:pPr>
            <w:r w:rsidRPr="007E6BD5">
              <w:rPr>
                <w:color w:val="262626"/>
                <w:sz w:val="20"/>
                <w:szCs w:val="20"/>
              </w:rPr>
              <w:t>Non-peer reviewed</w:t>
            </w:r>
          </w:p>
        </w:tc>
        <w:tc>
          <w:tcPr>
            <w:tcW w:w="2787" w:type="dxa"/>
          </w:tcPr>
          <w:p w14:paraId="149528EF" w14:textId="77777777" w:rsidR="00A63E26" w:rsidRPr="007E6BD5" w:rsidRDefault="00A63E26" w:rsidP="00E53B2F">
            <w:pPr>
              <w:rPr>
                <w:b/>
                <w:color w:val="000000" w:themeColor="text1"/>
                <w:sz w:val="20"/>
                <w:szCs w:val="20"/>
              </w:rPr>
            </w:pPr>
            <w:r w:rsidRPr="007E6BD5">
              <w:rPr>
                <w:color w:val="262626"/>
                <w:sz w:val="20"/>
                <w:szCs w:val="20"/>
              </w:rPr>
              <w:t>To ensure only quality primary studies are assessed</w:t>
            </w:r>
          </w:p>
        </w:tc>
      </w:tr>
      <w:tr w:rsidR="00A63E26" w:rsidRPr="007E6BD5" w14:paraId="75A8A74F" w14:textId="77777777" w:rsidTr="00E53B2F">
        <w:tc>
          <w:tcPr>
            <w:tcW w:w="1720" w:type="dxa"/>
          </w:tcPr>
          <w:p w14:paraId="4E791D34" w14:textId="77777777" w:rsidR="00A63E26" w:rsidRPr="007E6BD5" w:rsidRDefault="00A63E26" w:rsidP="00E53B2F">
            <w:pPr>
              <w:rPr>
                <w:b/>
                <w:color w:val="000000" w:themeColor="text1"/>
                <w:sz w:val="20"/>
                <w:szCs w:val="20"/>
              </w:rPr>
            </w:pPr>
            <w:r w:rsidRPr="007E6BD5">
              <w:rPr>
                <w:color w:val="262626"/>
                <w:sz w:val="20"/>
                <w:szCs w:val="20"/>
              </w:rPr>
              <w:t>Study assessment of PTSD</w:t>
            </w:r>
            <w:r>
              <w:rPr>
                <w:color w:val="262626"/>
                <w:sz w:val="20"/>
                <w:szCs w:val="20"/>
              </w:rPr>
              <w:t>-PC in childbearing women</w:t>
            </w:r>
          </w:p>
        </w:tc>
        <w:tc>
          <w:tcPr>
            <w:tcW w:w="1863" w:type="dxa"/>
          </w:tcPr>
          <w:p w14:paraId="17624509" w14:textId="77777777" w:rsidR="00A63E26" w:rsidRPr="007E6BD5" w:rsidRDefault="00A63E26" w:rsidP="00E53B2F">
            <w:pPr>
              <w:rPr>
                <w:b/>
                <w:color w:val="000000" w:themeColor="text1"/>
                <w:sz w:val="20"/>
                <w:szCs w:val="20"/>
              </w:rPr>
            </w:pPr>
            <w:r w:rsidRPr="007E6BD5">
              <w:rPr>
                <w:color w:val="262626"/>
                <w:sz w:val="20"/>
                <w:szCs w:val="20"/>
              </w:rPr>
              <w:t xml:space="preserve">meets DSM </w:t>
            </w:r>
            <w:r>
              <w:rPr>
                <w:color w:val="262626"/>
                <w:sz w:val="20"/>
                <w:szCs w:val="20"/>
              </w:rPr>
              <w:t xml:space="preserve">(III, IV or V) </w:t>
            </w:r>
            <w:r w:rsidRPr="007E6BD5">
              <w:rPr>
                <w:color w:val="262626"/>
                <w:sz w:val="20"/>
                <w:szCs w:val="20"/>
              </w:rPr>
              <w:t>criteria</w:t>
            </w:r>
          </w:p>
        </w:tc>
        <w:tc>
          <w:tcPr>
            <w:tcW w:w="2640" w:type="dxa"/>
          </w:tcPr>
          <w:p w14:paraId="2FFF2863" w14:textId="77777777" w:rsidR="00A63E26" w:rsidRPr="007E6BD5" w:rsidRDefault="00A63E26" w:rsidP="00E53B2F">
            <w:pPr>
              <w:rPr>
                <w:b/>
                <w:color w:val="000000" w:themeColor="text1"/>
                <w:sz w:val="20"/>
                <w:szCs w:val="20"/>
              </w:rPr>
            </w:pPr>
            <w:r w:rsidRPr="007E6BD5">
              <w:rPr>
                <w:color w:val="262626"/>
                <w:sz w:val="20"/>
                <w:szCs w:val="20"/>
              </w:rPr>
              <w:t>Does not meet DSM criteria or used ICD criteria</w:t>
            </w:r>
          </w:p>
        </w:tc>
        <w:tc>
          <w:tcPr>
            <w:tcW w:w="2787" w:type="dxa"/>
          </w:tcPr>
          <w:p w14:paraId="6ABD27B1" w14:textId="77777777" w:rsidR="00A63E26" w:rsidRPr="007E6BD5" w:rsidRDefault="00A63E26" w:rsidP="00E53B2F">
            <w:pPr>
              <w:rPr>
                <w:b/>
                <w:color w:val="000000" w:themeColor="text1"/>
                <w:sz w:val="20"/>
                <w:szCs w:val="20"/>
              </w:rPr>
            </w:pPr>
            <w:r>
              <w:rPr>
                <w:color w:val="262626"/>
                <w:sz w:val="20"/>
                <w:szCs w:val="20"/>
              </w:rPr>
              <w:t>To avoid inconsistency in approach between DSM and ICD (in fact no studies were identified that used ICD criteria)</w:t>
            </w:r>
          </w:p>
        </w:tc>
      </w:tr>
      <w:tr w:rsidR="00A63E26" w:rsidRPr="007E6BD5" w14:paraId="23D61A90" w14:textId="77777777" w:rsidTr="00E53B2F">
        <w:tc>
          <w:tcPr>
            <w:tcW w:w="1720" w:type="dxa"/>
          </w:tcPr>
          <w:p w14:paraId="6227851F" w14:textId="77777777" w:rsidR="00A63E26" w:rsidRPr="007E6BD5" w:rsidRDefault="00A63E26" w:rsidP="00E53B2F">
            <w:pPr>
              <w:rPr>
                <w:b/>
                <w:color w:val="000000" w:themeColor="text1"/>
                <w:sz w:val="20"/>
                <w:szCs w:val="20"/>
              </w:rPr>
            </w:pPr>
            <w:r w:rsidRPr="007E6BD5">
              <w:rPr>
                <w:color w:val="262626"/>
                <w:sz w:val="20"/>
                <w:szCs w:val="20"/>
              </w:rPr>
              <w:t>Methodology</w:t>
            </w:r>
          </w:p>
        </w:tc>
        <w:tc>
          <w:tcPr>
            <w:tcW w:w="1863" w:type="dxa"/>
          </w:tcPr>
          <w:p w14:paraId="212AE72E" w14:textId="77777777" w:rsidR="00A63E26" w:rsidRPr="007E6BD5" w:rsidRDefault="00A63E26" w:rsidP="00E53B2F">
            <w:pPr>
              <w:rPr>
                <w:b/>
                <w:color w:val="000000" w:themeColor="text1"/>
                <w:sz w:val="20"/>
                <w:szCs w:val="20"/>
              </w:rPr>
            </w:pPr>
            <w:r w:rsidRPr="007E6BD5">
              <w:rPr>
                <w:color w:val="262626"/>
                <w:sz w:val="20"/>
                <w:szCs w:val="20"/>
              </w:rPr>
              <w:t>Any</w:t>
            </w:r>
            <w:r>
              <w:rPr>
                <w:color w:val="262626"/>
                <w:sz w:val="20"/>
                <w:szCs w:val="20"/>
              </w:rPr>
              <w:t>:</w:t>
            </w:r>
            <w:r w:rsidRPr="007E6BD5">
              <w:rPr>
                <w:color w:val="262626"/>
                <w:sz w:val="20"/>
                <w:szCs w:val="20"/>
              </w:rPr>
              <w:t xml:space="preserve"> qualitative, quantitative or mixed</w:t>
            </w:r>
          </w:p>
        </w:tc>
        <w:tc>
          <w:tcPr>
            <w:tcW w:w="2640" w:type="dxa"/>
          </w:tcPr>
          <w:p w14:paraId="05F39F4A" w14:textId="77777777" w:rsidR="00A63E26" w:rsidRPr="007E6BD5" w:rsidRDefault="00A63E26" w:rsidP="00E53B2F">
            <w:pPr>
              <w:rPr>
                <w:b/>
                <w:color w:val="000000" w:themeColor="text1"/>
                <w:sz w:val="20"/>
                <w:szCs w:val="20"/>
              </w:rPr>
            </w:pPr>
            <w:r w:rsidRPr="007E6BD5">
              <w:rPr>
                <w:color w:val="262626"/>
                <w:sz w:val="20"/>
                <w:szCs w:val="20"/>
              </w:rPr>
              <w:t>No restriction</w:t>
            </w:r>
          </w:p>
        </w:tc>
        <w:tc>
          <w:tcPr>
            <w:tcW w:w="2787" w:type="dxa"/>
          </w:tcPr>
          <w:p w14:paraId="6E32899C" w14:textId="77777777" w:rsidR="00A63E26" w:rsidRPr="007E6BD5" w:rsidRDefault="00A63E26" w:rsidP="00E53B2F">
            <w:pPr>
              <w:rPr>
                <w:b/>
                <w:color w:val="000000" w:themeColor="text1"/>
                <w:sz w:val="20"/>
                <w:szCs w:val="20"/>
              </w:rPr>
            </w:pPr>
            <w:r w:rsidRPr="007E6BD5">
              <w:rPr>
                <w:color w:val="262626"/>
                <w:sz w:val="20"/>
                <w:szCs w:val="20"/>
              </w:rPr>
              <w:t>To identify a wide range of primary research</w:t>
            </w:r>
          </w:p>
        </w:tc>
      </w:tr>
      <w:tr w:rsidR="00A63E26" w:rsidRPr="007E6BD5" w14:paraId="39F07DED" w14:textId="77777777" w:rsidTr="00E53B2F">
        <w:tc>
          <w:tcPr>
            <w:tcW w:w="1720" w:type="dxa"/>
          </w:tcPr>
          <w:p w14:paraId="67C5C793" w14:textId="77777777" w:rsidR="00A63E26" w:rsidRPr="007E6BD5" w:rsidRDefault="00A63E26" w:rsidP="00E53B2F">
            <w:pPr>
              <w:rPr>
                <w:b/>
                <w:color w:val="000000" w:themeColor="text1"/>
                <w:sz w:val="20"/>
                <w:szCs w:val="20"/>
              </w:rPr>
            </w:pPr>
            <w:r w:rsidRPr="007E6BD5">
              <w:rPr>
                <w:color w:val="262626"/>
                <w:sz w:val="20"/>
                <w:szCs w:val="20"/>
              </w:rPr>
              <w:t>Focus of study</w:t>
            </w:r>
          </w:p>
        </w:tc>
        <w:tc>
          <w:tcPr>
            <w:tcW w:w="1863" w:type="dxa"/>
          </w:tcPr>
          <w:p w14:paraId="29863443" w14:textId="77777777" w:rsidR="00A63E26" w:rsidRDefault="00A63E26" w:rsidP="00E53B2F">
            <w:pPr>
              <w:rPr>
                <w:color w:val="262626"/>
                <w:sz w:val="20"/>
                <w:szCs w:val="20"/>
              </w:rPr>
            </w:pPr>
            <w:r>
              <w:rPr>
                <w:color w:val="262626"/>
                <w:sz w:val="20"/>
                <w:szCs w:val="20"/>
              </w:rPr>
              <w:t>P</w:t>
            </w:r>
            <w:r w:rsidRPr="007E6BD5">
              <w:rPr>
                <w:color w:val="262626"/>
                <w:sz w:val="20"/>
                <w:szCs w:val="20"/>
              </w:rPr>
              <w:t xml:space="preserve">rimary focus </w:t>
            </w:r>
            <w:r>
              <w:rPr>
                <w:color w:val="262626"/>
                <w:sz w:val="20"/>
                <w:szCs w:val="20"/>
              </w:rPr>
              <w:t>on</w:t>
            </w:r>
            <w:r w:rsidRPr="007E6BD5">
              <w:rPr>
                <w:color w:val="262626"/>
                <w:sz w:val="20"/>
                <w:szCs w:val="20"/>
              </w:rPr>
              <w:t xml:space="preserve"> </w:t>
            </w:r>
            <w:r>
              <w:rPr>
                <w:color w:val="262626"/>
                <w:sz w:val="20"/>
                <w:szCs w:val="20"/>
              </w:rPr>
              <w:t>either:</w:t>
            </w:r>
          </w:p>
          <w:p w14:paraId="1C8FAA5C" w14:textId="77777777" w:rsidR="00A63E26" w:rsidRPr="007E6BD5" w:rsidRDefault="00A63E26" w:rsidP="00E53B2F">
            <w:pPr>
              <w:rPr>
                <w:color w:val="262626"/>
                <w:sz w:val="20"/>
                <w:szCs w:val="20"/>
              </w:rPr>
            </w:pPr>
            <w:r w:rsidRPr="007E6BD5">
              <w:rPr>
                <w:color w:val="262626"/>
                <w:sz w:val="20"/>
                <w:szCs w:val="20"/>
              </w:rPr>
              <w:t>the subjective birth experience</w:t>
            </w:r>
            <w:r>
              <w:rPr>
                <w:color w:val="262626"/>
                <w:sz w:val="20"/>
                <w:szCs w:val="20"/>
              </w:rPr>
              <w:t xml:space="preserve">, including QPI, of </w:t>
            </w:r>
            <w:r w:rsidRPr="007E6BD5">
              <w:rPr>
                <w:color w:val="262626"/>
                <w:sz w:val="20"/>
                <w:szCs w:val="20"/>
              </w:rPr>
              <w:t>w</w:t>
            </w:r>
            <w:r>
              <w:rPr>
                <w:color w:val="262626"/>
                <w:sz w:val="20"/>
                <w:szCs w:val="20"/>
              </w:rPr>
              <w:t>omen with PTSD-PC</w:t>
            </w:r>
          </w:p>
          <w:p w14:paraId="4E8751DB" w14:textId="77777777" w:rsidR="00A63E26" w:rsidRPr="00E23D40" w:rsidRDefault="00A63E26" w:rsidP="00E53B2F">
            <w:pPr>
              <w:rPr>
                <w:b/>
                <w:color w:val="262626"/>
                <w:sz w:val="20"/>
                <w:szCs w:val="20"/>
              </w:rPr>
            </w:pPr>
            <w:r w:rsidRPr="00E23D40">
              <w:rPr>
                <w:b/>
                <w:color w:val="262626"/>
                <w:sz w:val="20"/>
                <w:szCs w:val="20"/>
              </w:rPr>
              <w:t>or</w:t>
            </w:r>
          </w:p>
          <w:p w14:paraId="385C0E82" w14:textId="77777777" w:rsidR="00A63E26" w:rsidRPr="007E6BD5" w:rsidRDefault="00A63E26" w:rsidP="00E53B2F">
            <w:pPr>
              <w:rPr>
                <w:b/>
                <w:color w:val="000000" w:themeColor="text1"/>
                <w:sz w:val="20"/>
                <w:szCs w:val="20"/>
              </w:rPr>
            </w:pPr>
            <w:r>
              <w:rPr>
                <w:color w:val="262626"/>
                <w:sz w:val="20"/>
                <w:szCs w:val="20"/>
              </w:rPr>
              <w:t>t</w:t>
            </w:r>
            <w:r w:rsidRPr="007E6BD5">
              <w:rPr>
                <w:color w:val="262626"/>
                <w:sz w:val="20"/>
                <w:szCs w:val="20"/>
              </w:rPr>
              <w:t>he experience of QPI from the pe</w:t>
            </w:r>
            <w:r>
              <w:rPr>
                <w:color w:val="262626"/>
                <w:sz w:val="20"/>
                <w:szCs w:val="20"/>
              </w:rPr>
              <w:t>rspective of</w:t>
            </w:r>
            <w:r w:rsidRPr="007E6BD5">
              <w:rPr>
                <w:color w:val="262626"/>
                <w:sz w:val="20"/>
                <w:szCs w:val="20"/>
              </w:rPr>
              <w:t xml:space="preserve"> </w:t>
            </w:r>
            <w:r>
              <w:rPr>
                <w:color w:val="000000" w:themeColor="text1"/>
                <w:sz w:val="20"/>
                <w:szCs w:val="20"/>
              </w:rPr>
              <w:t>maternity care providers</w:t>
            </w:r>
            <w:r w:rsidRPr="00112BF4">
              <w:rPr>
                <w:color w:val="000000" w:themeColor="text1"/>
                <w:sz w:val="20"/>
                <w:szCs w:val="20"/>
              </w:rPr>
              <w:t xml:space="preserve"> (in the context of PTSD-PC)</w:t>
            </w:r>
          </w:p>
        </w:tc>
        <w:tc>
          <w:tcPr>
            <w:tcW w:w="2640" w:type="dxa"/>
          </w:tcPr>
          <w:p w14:paraId="3EA563CC" w14:textId="77777777" w:rsidR="00A63E26" w:rsidRDefault="00A63E26" w:rsidP="00E53B2F">
            <w:pPr>
              <w:tabs>
                <w:tab w:val="left" w:pos="2835"/>
                <w:tab w:val="left" w:pos="5387"/>
                <w:tab w:val="left" w:pos="8931"/>
              </w:tabs>
              <w:rPr>
                <w:color w:val="262626"/>
                <w:sz w:val="20"/>
                <w:szCs w:val="20"/>
              </w:rPr>
            </w:pPr>
            <w:r>
              <w:rPr>
                <w:color w:val="262626"/>
                <w:sz w:val="20"/>
                <w:szCs w:val="20"/>
              </w:rPr>
              <w:t xml:space="preserve">Focus on prevalence of PTSD-PC, identifying </w:t>
            </w:r>
            <w:r w:rsidRPr="007E6BD5">
              <w:rPr>
                <w:color w:val="262626"/>
                <w:sz w:val="20"/>
                <w:szCs w:val="20"/>
              </w:rPr>
              <w:t>factors contributing to PTSD-PC</w:t>
            </w:r>
            <w:r>
              <w:rPr>
                <w:color w:val="262626"/>
                <w:sz w:val="20"/>
                <w:szCs w:val="20"/>
              </w:rPr>
              <w:t>, a</w:t>
            </w:r>
            <w:r w:rsidRPr="007E6BD5">
              <w:rPr>
                <w:color w:val="262626"/>
                <w:sz w:val="20"/>
                <w:szCs w:val="20"/>
              </w:rPr>
              <w:t>ntenatal PTSD, stillbirth, neonatal loss, pre-term birth, serious maternal</w:t>
            </w:r>
            <w:r>
              <w:rPr>
                <w:color w:val="262626"/>
                <w:sz w:val="20"/>
                <w:szCs w:val="20"/>
              </w:rPr>
              <w:t xml:space="preserve"> morbidity (such as HELLP*, DIC** or Pre-eclampsia), serious </w:t>
            </w:r>
            <w:r w:rsidRPr="007E6BD5">
              <w:rPr>
                <w:color w:val="262626"/>
                <w:sz w:val="20"/>
                <w:szCs w:val="20"/>
              </w:rPr>
              <w:t>neonatal morbidity</w:t>
            </w:r>
            <w:r>
              <w:rPr>
                <w:color w:val="262626"/>
                <w:sz w:val="20"/>
                <w:szCs w:val="20"/>
              </w:rPr>
              <w:t xml:space="preserve"> (including admission to a neonatal unit for more than observation)</w:t>
            </w:r>
            <w:r w:rsidRPr="007E6BD5">
              <w:rPr>
                <w:color w:val="262626"/>
                <w:sz w:val="20"/>
                <w:szCs w:val="20"/>
              </w:rPr>
              <w:t>, depression, anxiety, treatment or assessment of PTSD-PC, experience of living with PTSD-PC.</w:t>
            </w:r>
          </w:p>
          <w:p w14:paraId="69F26964" w14:textId="77777777" w:rsidR="00A63E26" w:rsidRDefault="00A63E26" w:rsidP="00E53B2F">
            <w:pPr>
              <w:tabs>
                <w:tab w:val="left" w:pos="2835"/>
                <w:tab w:val="left" w:pos="5387"/>
                <w:tab w:val="left" w:pos="8931"/>
              </w:tabs>
              <w:rPr>
                <w:color w:val="262626"/>
                <w:sz w:val="20"/>
                <w:szCs w:val="20"/>
              </w:rPr>
            </w:pPr>
          </w:p>
          <w:p w14:paraId="13C20AD5" w14:textId="77777777" w:rsidR="00A63E26" w:rsidRPr="0037753C" w:rsidRDefault="00A63E26" w:rsidP="00E53B2F">
            <w:pPr>
              <w:tabs>
                <w:tab w:val="left" w:pos="2835"/>
                <w:tab w:val="left" w:pos="5387"/>
                <w:tab w:val="left" w:pos="8931"/>
              </w:tabs>
              <w:rPr>
                <w:i/>
                <w:color w:val="000000" w:themeColor="text1"/>
                <w:sz w:val="18"/>
                <w:szCs w:val="18"/>
              </w:rPr>
            </w:pPr>
            <w:r>
              <w:rPr>
                <w:i/>
                <w:color w:val="000000" w:themeColor="text1"/>
                <w:sz w:val="18"/>
                <w:szCs w:val="18"/>
              </w:rPr>
              <w:t xml:space="preserve">*HELLP </w:t>
            </w:r>
            <w:r w:rsidRPr="0037753C">
              <w:rPr>
                <w:i/>
                <w:color w:val="000000" w:themeColor="text1"/>
                <w:sz w:val="18"/>
                <w:szCs w:val="18"/>
              </w:rPr>
              <w:t>severe medical complication of pregnancy comprising of Haemolysis, Elevated Liver enzymes and Low Platelet count.</w:t>
            </w:r>
          </w:p>
          <w:p w14:paraId="16263744" w14:textId="77777777" w:rsidR="00A63E26" w:rsidRPr="0037753C" w:rsidRDefault="00A63E26" w:rsidP="00E53B2F">
            <w:pPr>
              <w:tabs>
                <w:tab w:val="left" w:pos="2835"/>
                <w:tab w:val="left" w:pos="5387"/>
                <w:tab w:val="left" w:pos="8931"/>
              </w:tabs>
              <w:rPr>
                <w:color w:val="262626"/>
                <w:sz w:val="18"/>
                <w:szCs w:val="18"/>
              </w:rPr>
            </w:pPr>
            <w:r w:rsidRPr="0037753C">
              <w:rPr>
                <w:i/>
                <w:color w:val="000000" w:themeColor="text1"/>
                <w:sz w:val="18"/>
                <w:szCs w:val="18"/>
              </w:rPr>
              <w:t>**DIC Disseminated I</w:t>
            </w:r>
            <w:r>
              <w:rPr>
                <w:i/>
                <w:color w:val="000000" w:themeColor="text1"/>
                <w:sz w:val="18"/>
                <w:szCs w:val="18"/>
              </w:rPr>
              <w:t>ntravascular C</w:t>
            </w:r>
            <w:r w:rsidRPr="0037753C">
              <w:rPr>
                <w:i/>
                <w:color w:val="000000" w:themeColor="text1"/>
                <w:sz w:val="18"/>
                <w:szCs w:val="18"/>
              </w:rPr>
              <w:t>oagulation</w:t>
            </w:r>
          </w:p>
          <w:p w14:paraId="5322F3C9" w14:textId="77777777" w:rsidR="00A63E26" w:rsidRPr="007E6BD5" w:rsidRDefault="00A63E26" w:rsidP="00E53B2F">
            <w:pPr>
              <w:tabs>
                <w:tab w:val="left" w:pos="2835"/>
                <w:tab w:val="left" w:pos="5387"/>
                <w:tab w:val="left" w:pos="8931"/>
              </w:tabs>
              <w:rPr>
                <w:color w:val="262626"/>
                <w:sz w:val="20"/>
                <w:szCs w:val="20"/>
              </w:rPr>
            </w:pPr>
          </w:p>
        </w:tc>
        <w:tc>
          <w:tcPr>
            <w:tcW w:w="2787" w:type="dxa"/>
          </w:tcPr>
          <w:p w14:paraId="7EEF35D1" w14:textId="77777777" w:rsidR="00A63E26" w:rsidRPr="007E6BD5" w:rsidRDefault="00A63E26" w:rsidP="00E53B2F">
            <w:pPr>
              <w:rPr>
                <w:b/>
                <w:color w:val="000000" w:themeColor="text1"/>
                <w:sz w:val="20"/>
                <w:szCs w:val="20"/>
              </w:rPr>
            </w:pPr>
            <w:r w:rsidRPr="007E6BD5">
              <w:rPr>
                <w:color w:val="262626"/>
                <w:sz w:val="20"/>
                <w:szCs w:val="20"/>
              </w:rPr>
              <w:t>To focus on relevant research based on search question</w:t>
            </w:r>
          </w:p>
        </w:tc>
      </w:tr>
    </w:tbl>
    <w:p w14:paraId="3A8B9514" w14:textId="4EB91409" w:rsidR="00A63E26" w:rsidRDefault="00A63E26" w:rsidP="00A63E26">
      <w:pPr>
        <w:rPr>
          <w:b/>
          <w:sz w:val="20"/>
          <w:szCs w:val="20"/>
        </w:rPr>
      </w:pPr>
    </w:p>
    <w:p w14:paraId="2D427EE7" w14:textId="6B0B3164" w:rsidR="00A63E26" w:rsidRDefault="00A63E26" w:rsidP="00A63E26">
      <w:pPr>
        <w:rPr>
          <w:b/>
          <w:sz w:val="20"/>
          <w:szCs w:val="20"/>
        </w:rPr>
      </w:pPr>
    </w:p>
    <w:p w14:paraId="2772C27D" w14:textId="789C044E" w:rsidR="00A63E26" w:rsidRDefault="00A63E26" w:rsidP="00A63E26">
      <w:pPr>
        <w:rPr>
          <w:b/>
          <w:sz w:val="20"/>
          <w:szCs w:val="20"/>
        </w:rPr>
      </w:pPr>
    </w:p>
    <w:p w14:paraId="145E2ECE" w14:textId="77777777" w:rsidR="00A63E26" w:rsidRPr="007E6BD5" w:rsidRDefault="00A63E26" w:rsidP="00A63E26">
      <w:pPr>
        <w:rPr>
          <w:sz w:val="20"/>
          <w:szCs w:val="20"/>
        </w:rPr>
      </w:pPr>
    </w:p>
    <w:p w14:paraId="23B9FB8C" w14:textId="77777777" w:rsidR="00CB324E" w:rsidRPr="00763916" w:rsidRDefault="00CB324E" w:rsidP="00CB324E">
      <w:pPr>
        <w:pStyle w:val="NormalWeb"/>
        <w:spacing w:before="0" w:beforeAutospacing="0" w:after="0" w:afterAutospacing="0" w:line="360" w:lineRule="auto"/>
        <w:rPr>
          <w:b/>
          <w:i/>
          <w:color w:val="000000" w:themeColor="text1"/>
        </w:rPr>
      </w:pPr>
    </w:p>
    <w:p w14:paraId="30F3F5D7" w14:textId="77777777" w:rsidR="00CB324E" w:rsidRPr="00763916" w:rsidRDefault="00CB324E" w:rsidP="00CB324E">
      <w:pPr>
        <w:pStyle w:val="NormalWeb"/>
        <w:spacing w:before="0" w:beforeAutospacing="0" w:after="0" w:afterAutospacing="0" w:line="360" w:lineRule="auto"/>
        <w:rPr>
          <w:b/>
          <w:i/>
          <w:color w:val="000000" w:themeColor="text1"/>
        </w:rPr>
      </w:pPr>
      <w:r w:rsidRPr="00763916">
        <w:rPr>
          <w:b/>
          <w:i/>
          <w:color w:val="000000" w:themeColor="text1"/>
        </w:rPr>
        <w:t xml:space="preserve">Terminology </w:t>
      </w:r>
    </w:p>
    <w:p w14:paraId="1A2AF3A1" w14:textId="20291F72" w:rsidR="00CB324E" w:rsidRPr="0092611E" w:rsidRDefault="00FC4E19" w:rsidP="00CB324E">
      <w:pPr>
        <w:pStyle w:val="NormalWeb"/>
        <w:tabs>
          <w:tab w:val="left" w:pos="2780"/>
        </w:tabs>
        <w:spacing w:before="0" w:beforeAutospacing="0" w:after="0" w:afterAutospacing="0" w:line="360" w:lineRule="auto"/>
        <w:rPr>
          <w:lang w:val="en-GB"/>
        </w:rPr>
      </w:pPr>
      <w:r>
        <w:rPr>
          <w:color w:val="000000" w:themeColor="text1"/>
        </w:rPr>
        <w:t>T</w:t>
      </w:r>
      <w:r w:rsidR="00CB324E" w:rsidRPr="00071587">
        <w:rPr>
          <w:color w:val="000000" w:themeColor="text1"/>
        </w:rPr>
        <w:t xml:space="preserve">he </w:t>
      </w:r>
      <w:r w:rsidR="00CB324E" w:rsidRPr="00763916">
        <w:t xml:space="preserve">term PTSD-PC is used throughout to refer to </w:t>
      </w:r>
      <w:r w:rsidR="00CB324E" w:rsidRPr="00763916">
        <w:rPr>
          <w:color w:val="000000" w:themeColor="text1"/>
        </w:rPr>
        <w:t>at least moderate PTS symptoms at one month or more post childbirth, in keeping with DSM PTSD criteria. Also</w:t>
      </w:r>
      <w:r w:rsidR="00CB324E" w:rsidRPr="00763916">
        <w:t xml:space="preserve"> ‘woman’ or ‘women’ refers to those diagnosed with PTSD-PC.</w:t>
      </w:r>
    </w:p>
    <w:p w14:paraId="7CD115A4" w14:textId="77777777" w:rsidR="00CB324E" w:rsidRPr="00763916" w:rsidRDefault="00CB324E" w:rsidP="00CB324E">
      <w:pPr>
        <w:spacing w:line="360" w:lineRule="auto"/>
        <w:rPr>
          <w:b/>
        </w:rPr>
      </w:pPr>
    </w:p>
    <w:p w14:paraId="7C383095" w14:textId="77777777" w:rsidR="00CB324E" w:rsidRPr="00763916" w:rsidRDefault="00CB324E" w:rsidP="00CB324E">
      <w:pPr>
        <w:spacing w:line="360" w:lineRule="auto"/>
        <w:outlineLvl w:val="0"/>
        <w:rPr>
          <w:b/>
          <w:i/>
          <w:color w:val="262626"/>
        </w:rPr>
      </w:pPr>
      <w:r w:rsidRPr="00763916">
        <w:rPr>
          <w:b/>
          <w:i/>
          <w:color w:val="262626"/>
        </w:rPr>
        <w:lastRenderedPageBreak/>
        <w:t>Assessment of study quality</w:t>
      </w:r>
    </w:p>
    <w:p w14:paraId="7F5120B6" w14:textId="77777777" w:rsidR="00446DB7" w:rsidRPr="00496A7F" w:rsidRDefault="00071587" w:rsidP="00446DB7">
      <w:pPr>
        <w:autoSpaceDE w:val="0"/>
        <w:autoSpaceDN w:val="0"/>
        <w:adjustRightInd w:val="0"/>
        <w:spacing w:line="360" w:lineRule="auto"/>
        <w:rPr>
          <w:color w:val="000000" w:themeColor="text1"/>
        </w:rPr>
      </w:pPr>
      <w:r w:rsidRPr="00446DB7">
        <w:rPr>
          <w:color w:val="000000" w:themeColor="text1"/>
        </w:rPr>
        <w:t xml:space="preserve">Study quality was assessed using the Critical Appraisal Skills Program (CASP), suitable for appraising both quantitative (cohort study checklist) and qualitative (qualitative study checklist) methodologies </w:t>
      </w:r>
      <w:r w:rsidR="001508EF" w:rsidRPr="00763916">
        <w:rPr>
          <w:color w:val="4472C4" w:themeColor="accent1"/>
        </w:rPr>
        <w:fldChar w:fldCharType="begin"/>
      </w:r>
      <w:r w:rsidR="001508EF" w:rsidRPr="00763916">
        <w:rPr>
          <w:color w:val="4472C4" w:themeColor="accent1"/>
        </w:rPr>
        <w:instrText xml:space="preserve"> ADDIN EN.CITE &lt;EndNote&gt;&lt;Cite&gt;&lt;Author&gt;CASP&lt;/Author&gt;&lt;Year&gt;2017&lt;/Year&gt;&lt;RecNum&gt;1314&lt;/RecNum&gt;&lt;DisplayText&gt;(CASP, 2017)&lt;/DisplayText&gt;&lt;record&gt;&lt;rec-number&gt;1314&lt;/rec-number&gt;&lt;foreign-keys&gt;&lt;key app="EN" db-id="59z2d20v1205eueea50pwxwet002arrpvxsp" timestamp="1489934113"&gt;1314&lt;/key&gt;&lt;/foreign-keys&gt;&lt;ref-type name="Web Page"&gt;12&lt;/ref-type&gt;&lt;contributors&gt;&lt;authors&gt;&lt;author&gt;CASP&lt;/author&gt;&lt;/authors&gt;&lt;/contributors&gt;&lt;titles&gt;&lt;title&gt;CASP checklists&lt;/title&gt;&lt;/titles&gt;&lt;number&gt;190317&lt;/number&gt;&lt;dates&gt;&lt;year&gt;2017&lt;/year&gt;&lt;/dates&gt;&lt;publisher&gt;Critical Appraisal Skills Programme&lt;/publisher&gt;&lt;urls&gt;&lt;related-urls&gt;&lt;url&gt;http://www.casp-uk.net&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CASP, 2017)</w:t>
      </w:r>
      <w:r w:rsidR="001508EF" w:rsidRPr="00763916">
        <w:rPr>
          <w:color w:val="4472C4" w:themeColor="accent1"/>
        </w:rPr>
        <w:fldChar w:fldCharType="end"/>
      </w:r>
      <w:r w:rsidR="00CB324E" w:rsidRPr="00763916">
        <w:rPr>
          <w:color w:val="000000" w:themeColor="text1"/>
        </w:rPr>
        <w:t xml:space="preserve">. </w:t>
      </w:r>
      <w:r w:rsidR="00446DB7" w:rsidRPr="00496A7F">
        <w:rPr>
          <w:color w:val="000000" w:themeColor="text1"/>
        </w:rPr>
        <w:t xml:space="preserve">All studies meeting the review inclusion criteria also met the CASP screening criteria (yes on checklist questions 1 and 2) for inclusion. Study quality was based on the answers to checklist questions 3 onwards: </w:t>
      </w:r>
      <w:r w:rsidR="00446DB7" w:rsidRPr="00496A7F">
        <w:rPr>
          <w:color w:val="000000" w:themeColor="text1"/>
          <w:lang w:val="en-US"/>
        </w:rPr>
        <w:t>High, yes on all questions; Moderate, either yes on all, but only partially on some, or yes on more than half; and Low, yes on less than half.</w:t>
      </w:r>
      <w:r w:rsidR="00446DB7" w:rsidRPr="00496A7F">
        <w:rPr>
          <w:color w:val="000000" w:themeColor="text1"/>
        </w:rPr>
        <w:t xml:space="preserve"> Studies of all levels of quality were included in order to review the full range of research related to the review objectives.</w:t>
      </w:r>
    </w:p>
    <w:p w14:paraId="3EAE47EF" w14:textId="2CCAE8C9" w:rsidR="00CB54DB" w:rsidRPr="00763916" w:rsidRDefault="00CB54DB" w:rsidP="00CB324E">
      <w:pPr>
        <w:pStyle w:val="NormalWeb"/>
        <w:spacing w:before="0" w:beforeAutospacing="0" w:after="0" w:afterAutospacing="0" w:line="360" w:lineRule="auto"/>
        <w:rPr>
          <w:color w:val="000000" w:themeColor="text1"/>
        </w:rPr>
      </w:pPr>
    </w:p>
    <w:p w14:paraId="42F241EA" w14:textId="77777777" w:rsidR="00CB324E" w:rsidRPr="00763916" w:rsidRDefault="00CB324E" w:rsidP="00CB324E">
      <w:pPr>
        <w:pStyle w:val="NormalWeb"/>
        <w:spacing w:before="0" w:beforeAutospacing="0" w:after="0" w:afterAutospacing="0" w:line="360" w:lineRule="auto"/>
        <w:rPr>
          <w:b/>
          <w:i/>
          <w:color w:val="FF0000"/>
        </w:rPr>
      </w:pPr>
      <w:r w:rsidRPr="00763916">
        <w:rPr>
          <w:b/>
          <w:i/>
          <w:color w:val="000000" w:themeColor="text1"/>
        </w:rPr>
        <w:t>Method of narrative synthesis</w:t>
      </w:r>
    </w:p>
    <w:p w14:paraId="23170942" w14:textId="77777777" w:rsidR="00446DB7" w:rsidRPr="00496A7F" w:rsidRDefault="00446DB7" w:rsidP="00446DB7">
      <w:pPr>
        <w:autoSpaceDE w:val="0"/>
        <w:autoSpaceDN w:val="0"/>
        <w:adjustRightInd w:val="0"/>
        <w:spacing w:line="360" w:lineRule="auto"/>
        <w:rPr>
          <w:color w:val="000000" w:themeColor="text1"/>
        </w:rPr>
      </w:pPr>
      <w:r w:rsidRPr="00496A7F">
        <w:rPr>
          <w:color w:val="000000" w:themeColor="text1"/>
        </w:rPr>
        <w:t>The narrative synthesis followed the three stages of the Economic and Social Research Council (ESRC) guidance</w:t>
      </w:r>
      <w:r w:rsidRPr="00900C7E">
        <w:rPr>
          <w:color w:val="70AD47" w:themeColor="accent6"/>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Popay&lt;/Author&gt;&lt;Year&gt;2006&lt;/Year&gt;&lt;RecNum&gt;1323&lt;/RecNum&gt;&lt;DisplayText&gt;(Popay et al., 2006)&lt;/DisplayText&gt;&lt;record&gt;&lt;rec-number&gt;1323&lt;/rec-number&gt;&lt;foreign-keys&gt;&lt;key app="EN" db-id="59z2d20v1205eueea50pwxwet002arrpvxsp" timestamp="1492680507"&gt;1323&lt;/key&gt;&lt;/foreign-keys&gt;&lt;ref-type name="Electronic Article"&gt;43&lt;/ref-type&gt;&lt;contributors&gt;&lt;authors&gt;&lt;author&gt;Popay, J.&lt;/author&gt;&lt;author&gt;Roberts, H.&lt;/author&gt;&lt;author&gt;Sowden, A.&lt;/author&gt;&lt;author&gt;Petticrew, M.&lt;/author&gt;&lt;author&gt;Arai, L.&lt;/author&gt;&lt;author&gt;Rodgers, M.&lt;/author&gt;&lt;author&gt;Britten, N.&lt;/author&gt;&lt;author&gt;Roen, K.&lt;/author&gt;&lt;author&gt;Duffy, S.&lt;/author&gt;&lt;/authors&gt;&lt;/contributors&gt;&lt;titles&gt;&lt;title&gt;Guidance on the Conduct of Narrative Synthesis in Systematic Reviews&lt;/title&gt;&lt;secondary-title&gt;ESRC Methods Programme&lt;/secondary-title&gt;&lt;/titles&gt;&lt;periodical&gt;&lt;full-title&gt;ESRC Methods Programme&lt;/full-title&gt;&lt;/periodical&gt;&lt;dates&gt;&lt;year&gt;2006&lt;/year&gt;&lt;pub-dates&gt;&lt;date&gt;200417&lt;/date&gt;&lt;/pub-dates&gt;&lt;/dates&gt;&lt;urls&gt;&lt;related-urls&gt;&lt;url&gt;https://www.researchgate.net/profile/Lisa_Arai/publication/242311393_Guidance_on_the_conduct_of_narrative_synthesis_in_systematic_reviews_a_comparison_of_guidance-led_narrative_synthesis_versus_meta-analysis/links/5532159f0cf2f2a588ad67fd.pdf&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Popay et al., 2006)</w:t>
      </w:r>
      <w:r w:rsidR="001508EF" w:rsidRPr="00763916">
        <w:rPr>
          <w:color w:val="4472C4" w:themeColor="accent1"/>
        </w:rPr>
        <w:fldChar w:fldCharType="end"/>
      </w:r>
      <w:r w:rsidR="00CB324E" w:rsidRPr="00763916">
        <w:rPr>
          <w:color w:val="000000" w:themeColor="text1"/>
        </w:rPr>
        <w:t>.</w:t>
      </w:r>
      <w:r w:rsidR="00CB324E" w:rsidRPr="00763916">
        <w:rPr>
          <w:color w:val="FF0000"/>
        </w:rPr>
        <w:t xml:space="preserve"> </w:t>
      </w:r>
      <w:r w:rsidRPr="00496A7F">
        <w:rPr>
          <w:color w:val="000000" w:themeColor="text1"/>
        </w:rPr>
        <w:t>Stage one: a preliminary synthesis through tabulation of methods and findings (Table 3). Stage two: key findings related to aspects of QPI were identified across all studies. These formed sub themes which were then grouped to form main themes (Figure 2). Stage three: the robustness of the synthesis is considered through reference to, and discussion of, study quality.</w:t>
      </w:r>
    </w:p>
    <w:p w14:paraId="7FA636F8" w14:textId="1E6EFE1B" w:rsidR="00CB324E" w:rsidRPr="00496A7F" w:rsidRDefault="00CB324E" w:rsidP="00446DB7">
      <w:pPr>
        <w:pStyle w:val="NormalWeb"/>
        <w:spacing w:before="0" w:beforeAutospacing="0" w:after="0" w:afterAutospacing="0" w:line="360" w:lineRule="auto"/>
        <w:rPr>
          <w:b/>
          <w:color w:val="000000" w:themeColor="text1"/>
        </w:rPr>
      </w:pPr>
    </w:p>
    <w:p w14:paraId="2697C168" w14:textId="77777777" w:rsidR="00CB324E" w:rsidRPr="00763916" w:rsidRDefault="00CB324E" w:rsidP="00CB324E">
      <w:pPr>
        <w:spacing w:line="360" w:lineRule="auto"/>
        <w:outlineLvl w:val="0"/>
        <w:rPr>
          <w:b/>
          <w:color w:val="000000" w:themeColor="text1"/>
        </w:rPr>
      </w:pPr>
      <w:r w:rsidRPr="00763916">
        <w:rPr>
          <w:b/>
          <w:color w:val="000000" w:themeColor="text1"/>
        </w:rPr>
        <w:t>Results</w:t>
      </w:r>
    </w:p>
    <w:p w14:paraId="26E36942" w14:textId="77777777" w:rsidR="00CB324E" w:rsidRPr="00763916" w:rsidRDefault="00CB324E" w:rsidP="00CB324E">
      <w:pPr>
        <w:spacing w:line="360" w:lineRule="auto"/>
        <w:outlineLvl w:val="0"/>
        <w:rPr>
          <w:b/>
          <w:i/>
          <w:color w:val="000000" w:themeColor="text1"/>
        </w:rPr>
      </w:pPr>
      <w:r w:rsidRPr="00763916">
        <w:rPr>
          <w:b/>
          <w:i/>
          <w:color w:val="000000" w:themeColor="text1"/>
        </w:rPr>
        <w:t>Study selection</w:t>
      </w:r>
    </w:p>
    <w:p w14:paraId="7D49BE79" w14:textId="77777777" w:rsidR="00CB324E" w:rsidRPr="00763916" w:rsidRDefault="00CB324E" w:rsidP="00CB324E">
      <w:pPr>
        <w:spacing w:line="360" w:lineRule="auto"/>
        <w:outlineLvl w:val="0"/>
        <w:rPr>
          <w:i/>
          <w:color w:val="000000" w:themeColor="text1"/>
        </w:rPr>
      </w:pPr>
      <w:r w:rsidRPr="00763916">
        <w:rPr>
          <w:color w:val="000000" w:themeColor="text1"/>
        </w:rPr>
        <w:t xml:space="preserve">Figure 1 details the study selection process. </w:t>
      </w:r>
    </w:p>
    <w:p w14:paraId="111D1C53" w14:textId="77777777" w:rsidR="00CB324E" w:rsidRPr="00763916" w:rsidRDefault="00CB324E" w:rsidP="00CB324E">
      <w:pPr>
        <w:spacing w:line="360" w:lineRule="auto"/>
        <w:rPr>
          <w:b/>
        </w:rPr>
      </w:pPr>
    </w:p>
    <w:p w14:paraId="001965BD" w14:textId="77777777" w:rsidR="00A562B0" w:rsidRDefault="00A562B0">
      <w:pPr>
        <w:rPr>
          <w:color w:val="262626"/>
          <w:sz w:val="22"/>
          <w:szCs w:val="22"/>
        </w:rPr>
      </w:pPr>
      <w:r>
        <w:rPr>
          <w:color w:val="262626"/>
          <w:sz w:val="22"/>
          <w:szCs w:val="22"/>
        </w:rPr>
        <w:br w:type="page"/>
      </w:r>
    </w:p>
    <w:p w14:paraId="3C0318D8" w14:textId="158A9240" w:rsidR="00A562B0" w:rsidRPr="007E6BD5" w:rsidRDefault="00A562B0" w:rsidP="00A562B0">
      <w:pPr>
        <w:tabs>
          <w:tab w:val="left" w:pos="2694"/>
          <w:tab w:val="left" w:pos="5670"/>
          <w:tab w:val="left" w:pos="9072"/>
        </w:tabs>
        <w:outlineLvl w:val="0"/>
        <w:rPr>
          <w:color w:val="262626"/>
          <w:sz w:val="22"/>
          <w:szCs w:val="22"/>
        </w:rPr>
      </w:pPr>
      <w:r w:rsidRPr="007E6BD5">
        <w:rPr>
          <w:color w:val="262626"/>
          <w:sz w:val="22"/>
          <w:szCs w:val="22"/>
        </w:rPr>
        <w:lastRenderedPageBreak/>
        <w:t>Figure 1 Study selection process for stages one and two of the review</w:t>
      </w:r>
    </w:p>
    <w:p w14:paraId="5DDCF2C7" w14:textId="77777777" w:rsidR="00A562B0" w:rsidRDefault="00A562B0" w:rsidP="00A562B0"/>
    <w:p w14:paraId="005AB41C" w14:textId="77777777" w:rsidR="00A562B0" w:rsidRPr="007E6BD5" w:rsidRDefault="00A562B0" w:rsidP="00A562B0">
      <w:r>
        <w:rPr>
          <w:noProof/>
        </w:rPr>
        <mc:AlternateContent>
          <mc:Choice Requires="wpg">
            <w:drawing>
              <wp:anchor distT="0" distB="0" distL="114300" distR="114300" simplePos="0" relativeHeight="251659264" behindDoc="0" locked="0" layoutInCell="1" allowOverlap="1" wp14:anchorId="25010525" wp14:editId="332F3455">
                <wp:simplePos x="0" y="0"/>
                <wp:positionH relativeFrom="column">
                  <wp:posOffset>-63500</wp:posOffset>
                </wp:positionH>
                <wp:positionV relativeFrom="paragraph">
                  <wp:posOffset>121285</wp:posOffset>
                </wp:positionV>
                <wp:extent cx="6367145" cy="8353425"/>
                <wp:effectExtent l="0" t="0" r="33655" b="28575"/>
                <wp:wrapThrough wrapText="bothSides">
                  <wp:wrapPolygon edited="0">
                    <wp:start x="0" y="0"/>
                    <wp:lineTo x="0" y="2167"/>
                    <wp:lineTo x="2930" y="3153"/>
                    <wp:lineTo x="2844" y="4138"/>
                    <wp:lineTo x="0" y="4400"/>
                    <wp:lineTo x="0" y="5714"/>
                    <wp:lineTo x="1810" y="6305"/>
                    <wp:lineTo x="86" y="7356"/>
                    <wp:lineTo x="86" y="9064"/>
                    <wp:lineTo x="603" y="9458"/>
                    <wp:lineTo x="1465" y="9458"/>
                    <wp:lineTo x="2844" y="11559"/>
                    <wp:lineTo x="2930" y="13924"/>
                    <wp:lineTo x="5687" y="14712"/>
                    <wp:lineTo x="6463" y="14712"/>
                    <wp:lineTo x="6376" y="15631"/>
                    <wp:lineTo x="2499" y="15960"/>
                    <wp:lineTo x="2154" y="16026"/>
                    <wp:lineTo x="2154" y="17865"/>
                    <wp:lineTo x="10857" y="17865"/>
                    <wp:lineTo x="7066" y="18193"/>
                    <wp:lineTo x="6463" y="18324"/>
                    <wp:lineTo x="6376" y="19769"/>
                    <wp:lineTo x="4050" y="20098"/>
                    <wp:lineTo x="3705" y="20163"/>
                    <wp:lineTo x="3705" y="21608"/>
                    <wp:lineTo x="9995" y="21608"/>
                    <wp:lineTo x="9995" y="21017"/>
                    <wp:lineTo x="10857" y="19966"/>
                    <wp:lineTo x="19301" y="19966"/>
                    <wp:lineTo x="21283" y="19769"/>
                    <wp:lineTo x="21283" y="18062"/>
                    <wp:lineTo x="20594" y="17996"/>
                    <wp:lineTo x="10943" y="17865"/>
                    <wp:lineTo x="10943" y="15960"/>
                    <wp:lineTo x="19991" y="15763"/>
                    <wp:lineTo x="21283" y="15631"/>
                    <wp:lineTo x="21283" y="13924"/>
                    <wp:lineTo x="20594" y="13858"/>
                    <wp:lineTo x="10771" y="13661"/>
                    <wp:lineTo x="10857" y="12610"/>
                    <wp:lineTo x="13097" y="11559"/>
                    <wp:lineTo x="16372" y="10509"/>
                    <wp:lineTo x="21628" y="9917"/>
                    <wp:lineTo x="21628" y="7290"/>
                    <wp:lineTo x="16889" y="6305"/>
                    <wp:lineTo x="17061" y="5648"/>
                    <wp:lineTo x="16372" y="5583"/>
                    <wp:lineTo x="10857" y="4203"/>
                    <wp:lineTo x="14562" y="4203"/>
                    <wp:lineTo x="16975" y="3809"/>
                    <wp:lineTo x="17061" y="1445"/>
                    <wp:lineTo x="16372" y="1379"/>
                    <wp:lineTo x="6376" y="1051"/>
                    <wp:lineTo x="6376"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6367145" cy="8353425"/>
                          <a:chOff x="0" y="0"/>
                          <a:chExt cx="6367145" cy="8353425"/>
                        </a:xfrm>
                      </wpg:grpSpPr>
                      <wps:wsp>
                        <wps:cNvPr id="54" name="Plus 54"/>
                        <wps:cNvSpPr>
                          <a:spLocks noChangeAspect="1"/>
                        </wps:cNvSpPr>
                        <wps:spPr>
                          <a:xfrm>
                            <a:off x="1257300" y="3086100"/>
                            <a:ext cx="327025" cy="323850"/>
                          </a:xfrm>
                          <a:prstGeom prst="mathPlus">
                            <a:avLst/>
                          </a:prstGeom>
                          <a:solidFill>
                            <a:schemeClr val="tx1"/>
                          </a:solid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Plus 4"/>
                        <wps:cNvSpPr>
                          <a:spLocks noChangeAspect="1"/>
                        </wps:cNvSpPr>
                        <wps:spPr>
                          <a:xfrm>
                            <a:off x="3086100" y="3086100"/>
                            <a:ext cx="327025" cy="323850"/>
                          </a:xfrm>
                          <a:prstGeom prst="mathPlus">
                            <a:avLst/>
                          </a:prstGeom>
                          <a:solidFill>
                            <a:schemeClr val="tx1"/>
                          </a:solid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Plus 5"/>
                        <wps:cNvSpPr>
                          <a:spLocks noChangeAspect="1"/>
                        </wps:cNvSpPr>
                        <wps:spPr>
                          <a:xfrm>
                            <a:off x="4572000" y="3086100"/>
                            <a:ext cx="327025" cy="323850"/>
                          </a:xfrm>
                          <a:prstGeom prst="mathPlus">
                            <a:avLst/>
                          </a:prstGeom>
                          <a:solidFill>
                            <a:schemeClr val="tx1"/>
                          </a:solid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914400" y="914400"/>
                            <a:ext cx="0" cy="68591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H="1">
                            <a:off x="571500" y="2171700"/>
                            <a:ext cx="0" cy="57161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V="1">
                            <a:off x="1028700" y="1143000"/>
                            <a:ext cx="194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V="1">
                            <a:off x="685800" y="2400300"/>
                            <a:ext cx="2205414"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a:cxnSpLocks/>
                        </wps:cNvCnPr>
                        <wps:spPr>
                          <a:xfrm>
                            <a:off x="457200" y="3543300"/>
                            <a:ext cx="456905" cy="9138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a:cxnSpLocks/>
                        </wps:cNvCnPr>
                        <wps:spPr>
                          <a:xfrm flipH="1">
                            <a:off x="2057400" y="3543300"/>
                            <a:ext cx="114935" cy="800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a:cxnSpLocks/>
                        </wps:cNvCnPr>
                        <wps:spPr>
                          <a:xfrm flipH="1">
                            <a:off x="3086100" y="3644900"/>
                            <a:ext cx="723900" cy="6883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a:cxnSpLocks/>
                        </wps:cNvCnPr>
                        <wps:spPr>
                          <a:xfrm flipH="1">
                            <a:off x="3200400" y="3873500"/>
                            <a:ext cx="1943100" cy="8026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flipH="1">
                            <a:off x="1943100" y="5486400"/>
                            <a:ext cx="0" cy="57161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H="1">
                            <a:off x="1943100" y="7086600"/>
                            <a:ext cx="0" cy="57161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V="1">
                            <a:off x="2057400" y="5715000"/>
                            <a:ext cx="194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flipV="1">
                            <a:off x="2171700" y="7200900"/>
                            <a:ext cx="194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 name="Text Box 1"/>
                        <wps:cNvSpPr txBox="1">
                          <a:spLocks/>
                        </wps:cNvSpPr>
                        <wps:spPr>
                          <a:xfrm>
                            <a:off x="2971800" y="558800"/>
                            <a:ext cx="1943100" cy="90805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D566634" w14:textId="77777777" w:rsidR="00A562B0" w:rsidRPr="00F32F1F" w:rsidRDefault="00A562B0" w:rsidP="00A562B0">
                              <w:pPr>
                                <w:jc w:val="center"/>
                              </w:pPr>
                              <w:r w:rsidRPr="00F32F1F">
                                <w:t>Studies eliminated due to irrelevance or lack of abstract or record</w:t>
                              </w:r>
                            </w:p>
                            <w:p w14:paraId="369BAD56" w14:textId="77777777" w:rsidR="00A562B0" w:rsidRPr="00F32F1F" w:rsidRDefault="00A562B0" w:rsidP="00A562B0">
                              <w:pPr>
                                <w:jc w:val="center"/>
                              </w:pPr>
                              <w:r w:rsidRPr="00F32F1F">
                                <w:t>n=1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a:spLocks/>
                        </wps:cNvSpPr>
                        <wps:spPr>
                          <a:xfrm>
                            <a:off x="0" y="1714500"/>
                            <a:ext cx="1943100" cy="4597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5BF2892" w14:textId="77777777" w:rsidR="00A562B0" w:rsidRPr="00F32F1F" w:rsidRDefault="00A562B0" w:rsidP="00A562B0">
                              <w:pPr>
                                <w:jc w:val="center"/>
                              </w:pPr>
                              <w:r w:rsidRPr="00F32F1F">
                                <w:t>Potentially relevant</w:t>
                              </w:r>
                            </w:p>
                            <w:p w14:paraId="318442A8" w14:textId="77777777" w:rsidR="00A562B0" w:rsidRPr="00F32F1F" w:rsidRDefault="00A562B0" w:rsidP="00A562B0">
                              <w:pPr>
                                <w:jc w:val="center"/>
                              </w:pPr>
                              <w:r w:rsidRPr="00F32F1F">
                                <w:t>n=4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a:spLocks/>
                        </wps:cNvSpPr>
                        <wps:spPr>
                          <a:xfrm>
                            <a:off x="2971800" y="2171700"/>
                            <a:ext cx="1943100" cy="45720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C18EEDC" w14:textId="77777777" w:rsidR="00A562B0" w:rsidRPr="00486441" w:rsidRDefault="00A562B0" w:rsidP="00A562B0">
                              <w:pPr>
                                <w:jc w:val="center"/>
                              </w:pPr>
                              <w:r w:rsidRPr="00486441">
                                <w:t xml:space="preserve">Duplicates </w:t>
                              </w:r>
                            </w:p>
                            <w:p w14:paraId="43906163" w14:textId="77777777" w:rsidR="00A562B0" w:rsidRPr="00486441" w:rsidRDefault="00A562B0" w:rsidP="00A562B0">
                              <w:pPr>
                                <w:jc w:val="center"/>
                              </w:pPr>
                              <w:r w:rsidRPr="00486441">
                                <w:t>n=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a:spLocks/>
                        </wps:cNvSpPr>
                        <wps:spPr>
                          <a:xfrm>
                            <a:off x="63500" y="2832100"/>
                            <a:ext cx="991235" cy="68897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2A65297" w14:textId="77777777" w:rsidR="00A562B0" w:rsidRPr="00486441" w:rsidRDefault="00A562B0" w:rsidP="00A562B0">
                              <w:pPr>
                                <w:jc w:val="center"/>
                              </w:pPr>
                              <w:r w:rsidRPr="00486441">
                                <w:t>Potentially relevant</w:t>
                              </w:r>
                            </w:p>
                            <w:p w14:paraId="11BB1FC2" w14:textId="77777777" w:rsidR="00A562B0" w:rsidRPr="00486441" w:rsidRDefault="00A562B0" w:rsidP="00A562B0">
                              <w:pPr>
                                <w:jc w:val="center"/>
                              </w:pPr>
                              <w:r w:rsidRPr="00486441">
                                <w:t>n=3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a:spLocks/>
                        </wps:cNvSpPr>
                        <wps:spPr>
                          <a:xfrm>
                            <a:off x="1714500" y="2857500"/>
                            <a:ext cx="1368425" cy="67945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0C8FA88" w14:textId="77777777" w:rsidR="00A562B0" w:rsidRPr="00486441" w:rsidRDefault="00A562B0" w:rsidP="00A562B0">
                              <w:pPr>
                                <w:jc w:val="center"/>
                              </w:pPr>
                              <w:r w:rsidRPr="00486441">
                                <w:t>Found from reading references</w:t>
                              </w:r>
                            </w:p>
                            <w:p w14:paraId="19402F1E" w14:textId="77777777" w:rsidR="00A562B0" w:rsidRPr="00486441" w:rsidRDefault="00A562B0" w:rsidP="00A562B0">
                              <w:pPr>
                                <w:jc w:val="center"/>
                              </w:pPr>
                              <w:r w:rsidRPr="00486441">
                                <w:t>n=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a:spLocks/>
                        </wps:cNvSpPr>
                        <wps:spPr>
                          <a:xfrm>
                            <a:off x="3429000" y="2844800"/>
                            <a:ext cx="1067435" cy="68453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43A6CEB" w14:textId="77777777" w:rsidR="00A562B0" w:rsidRPr="00486441" w:rsidRDefault="00A562B0" w:rsidP="00A562B0">
                              <w:pPr>
                                <w:jc w:val="center"/>
                                <w:rPr>
                                  <w:color w:val="000000" w:themeColor="text1"/>
                                </w:rPr>
                              </w:pPr>
                              <w:r w:rsidRPr="00486441">
                                <w:rPr>
                                  <w:color w:val="000000" w:themeColor="text1"/>
                                </w:rPr>
                                <w:t>From scoping search</w:t>
                              </w:r>
                            </w:p>
                            <w:p w14:paraId="1071517C" w14:textId="77777777" w:rsidR="00A562B0" w:rsidRPr="00486441" w:rsidRDefault="00A562B0" w:rsidP="00A562B0">
                              <w:pPr>
                                <w:jc w:val="center"/>
                                <w:rPr>
                                  <w:color w:val="000000" w:themeColor="text1"/>
                                </w:rPr>
                              </w:pPr>
                              <w:r w:rsidRPr="00486441">
                                <w:rPr>
                                  <w:color w:val="000000" w:themeColor="text1"/>
                                </w:rPr>
                                <w:t>n=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a:spLocks/>
                        </wps:cNvSpPr>
                        <wps:spPr>
                          <a:xfrm>
                            <a:off x="914400" y="4470400"/>
                            <a:ext cx="2207895" cy="9169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BC29E0B" w14:textId="77777777" w:rsidR="00A562B0" w:rsidRPr="00486441" w:rsidRDefault="00A562B0" w:rsidP="00A562B0">
                              <w:pPr>
                                <w:jc w:val="center"/>
                              </w:pPr>
                              <w:r w:rsidRPr="00486441">
                                <w:t>To be examined with respect to stage one inclusion and exclusion criteria</w:t>
                              </w:r>
                            </w:p>
                            <w:p w14:paraId="1435C937" w14:textId="77777777" w:rsidR="00A562B0" w:rsidRPr="00486441" w:rsidRDefault="00A562B0" w:rsidP="00A562B0">
                              <w:pPr>
                                <w:jc w:val="center"/>
                              </w:pPr>
                              <w:r w:rsidRPr="00486441">
                                <w:t>n=4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a:spLocks/>
                        </wps:cNvSpPr>
                        <wps:spPr>
                          <a:xfrm>
                            <a:off x="4229100" y="5372100"/>
                            <a:ext cx="1943100" cy="68453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A6CFDAB" w14:textId="77777777" w:rsidR="00A562B0" w:rsidRPr="00486441" w:rsidRDefault="00A562B0" w:rsidP="00A562B0">
                              <w:pPr>
                                <w:jc w:val="center"/>
                              </w:pPr>
                              <w:r w:rsidRPr="00486441">
                                <w:t>Do not meet stage one inclusion criteria</w:t>
                              </w:r>
                            </w:p>
                            <w:p w14:paraId="624C3B65" w14:textId="77777777" w:rsidR="00A562B0" w:rsidRPr="00486441" w:rsidRDefault="00A562B0" w:rsidP="00A562B0">
                              <w:pPr>
                                <w:jc w:val="center"/>
                              </w:pPr>
                              <w:r w:rsidRPr="00486441">
                                <w:t>n=305</w:t>
                              </w:r>
                            </w:p>
                            <w:p w14:paraId="218F8D53" w14:textId="77777777" w:rsidR="00A562B0" w:rsidRDefault="00A562B0" w:rsidP="00A562B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a:spLocks/>
                        </wps:cNvSpPr>
                        <wps:spPr>
                          <a:xfrm>
                            <a:off x="685800" y="6184900"/>
                            <a:ext cx="2515870" cy="69088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A57EF58" w14:textId="77777777" w:rsidR="00A562B0" w:rsidRPr="00486441" w:rsidRDefault="00A562B0" w:rsidP="00A562B0">
                              <w:pPr>
                                <w:jc w:val="center"/>
                              </w:pPr>
                              <w:r w:rsidRPr="00486441">
                                <w:t>To be examined with respect to stage two inclusion and exclusion criteria</w:t>
                              </w:r>
                            </w:p>
                            <w:p w14:paraId="5A85E0B4" w14:textId="77777777" w:rsidR="00A562B0" w:rsidRPr="00486441" w:rsidRDefault="00A562B0" w:rsidP="00A562B0">
                              <w:pPr>
                                <w:jc w:val="center"/>
                              </w:pPr>
                              <w:r w:rsidRPr="00486441">
                                <w:t>n=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Rectangle 44"/>
                        <wps:cNvSpPr/>
                        <wps:spPr>
                          <a:xfrm>
                            <a:off x="5029200" y="2844800"/>
                            <a:ext cx="1337945" cy="975360"/>
                          </a:xfrm>
                          <a:prstGeom prst="rect">
                            <a:avLst/>
                          </a:prstGeom>
                          <a:ln/>
                        </wps:spPr>
                        <wps:style>
                          <a:lnRef idx="2">
                            <a:schemeClr val="dk1"/>
                          </a:lnRef>
                          <a:fillRef idx="1">
                            <a:schemeClr val="lt1"/>
                          </a:fillRef>
                          <a:effectRef idx="0">
                            <a:schemeClr val="dk1"/>
                          </a:effectRef>
                          <a:fontRef idx="minor">
                            <a:schemeClr val="dk1"/>
                          </a:fontRef>
                        </wps:style>
                        <wps:txbx>
                          <w:txbxContent>
                            <w:p w14:paraId="6CB240B7" w14:textId="77777777" w:rsidR="00A562B0" w:rsidRPr="00486441" w:rsidRDefault="00A562B0" w:rsidP="00A562B0">
                              <w:pPr>
                                <w:jc w:val="center"/>
                              </w:pPr>
                              <w:r w:rsidRPr="00486441">
                                <w:t>New studies highlighted by INPPR</w:t>
                              </w:r>
                            </w:p>
                            <w:p w14:paraId="0D698E31" w14:textId="77777777" w:rsidR="00A562B0" w:rsidRPr="00486441" w:rsidRDefault="00A562B0" w:rsidP="00A562B0">
                              <w:pPr>
                                <w:jc w:val="center"/>
                              </w:pPr>
                              <w:r w:rsidRPr="00486441">
                                <w:t>n=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a:spLocks/>
                        </wps:cNvSpPr>
                        <wps:spPr>
                          <a:xfrm>
                            <a:off x="0" y="0"/>
                            <a:ext cx="1828800" cy="81534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1E8FBC7" w14:textId="77777777" w:rsidR="00A562B0" w:rsidRPr="00F32F1F" w:rsidRDefault="00A562B0" w:rsidP="00A562B0">
                              <w:pPr>
                                <w:jc w:val="center"/>
                              </w:pPr>
                              <w:r w:rsidRPr="00F32F1F">
                                <w:t xml:space="preserve">Studies identified from systematic literature search </w:t>
                              </w:r>
                            </w:p>
                            <w:p w14:paraId="720FD07D" w14:textId="77777777" w:rsidR="00A562B0" w:rsidRPr="00F32F1F" w:rsidRDefault="00A562B0" w:rsidP="00A562B0">
                              <w:pPr>
                                <w:jc w:val="center"/>
                              </w:pPr>
                              <w:r w:rsidRPr="00F32F1F">
                                <w:t>n=6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a:spLocks/>
                        </wps:cNvSpPr>
                        <wps:spPr>
                          <a:xfrm>
                            <a:off x="4229100" y="6972300"/>
                            <a:ext cx="1943100" cy="68453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65EF819" w14:textId="77777777" w:rsidR="00A562B0" w:rsidRPr="00486441" w:rsidRDefault="00A562B0" w:rsidP="00A562B0">
                              <w:pPr>
                                <w:jc w:val="center"/>
                              </w:pPr>
                              <w:r w:rsidRPr="00486441">
                                <w:t>Do not meet stage two inclusion criteria</w:t>
                              </w:r>
                            </w:p>
                            <w:p w14:paraId="54609678" w14:textId="77777777" w:rsidR="00A562B0" w:rsidRPr="00486441" w:rsidRDefault="00A562B0" w:rsidP="00A562B0">
                              <w:pPr>
                                <w:jc w:val="center"/>
                              </w:pPr>
                              <w:r w:rsidRPr="00486441">
                                <w:t>n=82</w:t>
                              </w:r>
                            </w:p>
                            <w:p w14:paraId="18796D10" w14:textId="77777777" w:rsidR="00A562B0" w:rsidRDefault="00A562B0" w:rsidP="00A562B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a:spLocks/>
                        </wps:cNvSpPr>
                        <wps:spPr>
                          <a:xfrm>
                            <a:off x="1143000" y="7785100"/>
                            <a:ext cx="1753235" cy="56832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C9278A2" w14:textId="77777777" w:rsidR="00A562B0" w:rsidRPr="00486441" w:rsidRDefault="00A562B0" w:rsidP="00A562B0">
                              <w:pPr>
                                <w:jc w:val="center"/>
                              </w:pPr>
                              <w:r w:rsidRPr="00486441">
                                <w:t>Included in the review</w:t>
                              </w:r>
                            </w:p>
                            <w:p w14:paraId="7A2ABA1C" w14:textId="77777777" w:rsidR="00A562B0" w:rsidRPr="00486441" w:rsidRDefault="00A562B0" w:rsidP="00A562B0">
                              <w:pPr>
                                <w:jc w:val="center"/>
                              </w:pPr>
                              <w:r w:rsidRPr="00486441">
                                <w:t>n=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1="http://schemas.microsoft.com/office/drawing/2015/9/8/chartex" xmlns:cx="http://schemas.microsoft.com/office/drawing/2014/chartex">
            <w:pict>
              <v:group w14:anchorId="25010525" id="Group 3" o:spid="_x0000_s1026" style="position:absolute;margin-left:-5pt;margin-top:9.55pt;width:501.35pt;height:657.75pt;z-index:251659264" coordsize="63671,83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">
                <v:shape id="Plus 54" o:spid="_x0000_s1027" style="position:absolute;left:12573;top:30861;width:3270;height:3238;visibility:visible;mso-wrap-style:square;v-text-anchor:middle" coordsize="327025,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" path="m43347,123840r82081,l125428,42926r76169,l201597,123840r82081,l283678,200010r-82081,l201597,280924r-76169,l125428,200010r-82081,l43347,123840xe" fillcolor="black [3213]" strokecolor="#1f3763 [1604]" strokeweight=".5pt">
                  <v:stroke joinstyle="miter"/>
                  <v:path arrowok="t" o:connecttype="custom" o:connectlocs="43347,123840;125428,123840;125428,42926;201597,42926;201597,123840;283678,123840;283678,200010;201597,200010;201597,280924;125428,280924;125428,200010;43347,200010;43347,123840" o:connectangles="0,0,0,0,0,0,0,0,0,0,0,0,0"/>
                  <o:lock v:ext="edit" aspectratio="t"/>
                </v:shape>
                <v:shape id="Plus 4" o:spid="_x0000_s1028" style="position:absolute;left:30861;top:30861;width:3270;height:3238;visibility:visible;mso-wrap-style:square;v-text-anchor:middle" coordsize="327025,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" path="m43347,123840r82081,l125428,42926r76169,l201597,123840r82081,l283678,200010r-82081,l201597,280924r-76169,l125428,200010r-82081,l43347,123840xe" fillcolor="black [3213]" strokecolor="#1f3763 [1604]" strokeweight=".5pt">
                  <v:stroke joinstyle="miter"/>
                  <v:path arrowok="t" o:connecttype="custom" o:connectlocs="43347,123840;125428,123840;125428,42926;201597,42926;201597,123840;283678,123840;283678,200010;201597,200010;201597,280924;125428,280924;125428,200010;43347,200010;43347,123840" o:connectangles="0,0,0,0,0,0,0,0,0,0,0,0,0"/>
                  <o:lock v:ext="edit" aspectratio="t"/>
                </v:shape>
                <v:shape id="Plus 5" o:spid="_x0000_s1029" style="position:absolute;left:45720;top:30861;width:3270;height:3238;visibility:visible;mso-wrap-style:square;v-text-anchor:middle" coordsize="327025,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" path="m43347,123840r82081,l125428,42926r76169,l201597,123840r82081,l283678,200010r-82081,l201597,280924r-76169,l125428,200010r-82081,l43347,123840xe" fillcolor="black [3213]" strokecolor="#1f3763 [1604]" strokeweight=".5pt">
                  <v:stroke joinstyle="miter"/>
                  <v:path arrowok="t" o:connecttype="custom" o:connectlocs="43347,123840;125428,123840;125428,42926;201597,42926;201597,123840;283678,123840;283678,200010;201597,200010;201597,280924;125428,280924;125428,200010;43347,200010;43347,123840" o:connectangles="0,0,0,0,0,0,0,0,0,0,0,0,0"/>
                  <o:lock v:ext="edit" aspectratio="t"/>
                </v:shape>
                <v:shapetype id="_x0000_t32" coordsize="21600,21600" o:spt="32" o:oned="t" path="m,l21600,21600e" filled="f">
                  <v:path arrowok="t" fillok="f" o:connecttype="none"/>
                  <o:lock v:ext="edit" shapetype="t"/>
                </v:shapetype>
                <v:shape id="Straight Arrow Connector 43" o:spid="_x0000_s1030" type="#_x0000_t32" style="position:absolute;left:9144;top:9144;width:0;height:68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" strokecolor="black [3213]" strokeweight="1pt">
                  <v:stroke endarrow="block" joinstyle="miter"/>
                </v:shape>
                <v:shape id="Straight Arrow Connector 38" o:spid="_x0000_s1031" type="#_x0000_t32" style="position:absolute;left:5715;top:21717;width:0;height:57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" strokecolor="black [3213]" strokeweight="1pt">
                  <v:stroke endarrow="block" joinstyle="miter"/>
                </v:shape>
                <v:shape id="Straight Arrow Connector 39" o:spid="_x0000_s1032" type="#_x0000_t32" style="position:absolute;left:10287;top:11430;width:1944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" strokecolor="black [3213]" strokeweight="1pt">
                  <v:stroke endarrow="block" joinstyle="miter"/>
                </v:shape>
                <v:shape id="Straight Arrow Connector 42" o:spid="_x0000_s1033" type="#_x0000_t32" style="position:absolute;left:6858;top:24003;width:2205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" strokecolor="black [3213]" strokeweight="1pt">
                  <v:stroke endarrow="block" joinstyle="miter"/>
                </v:shape>
                <v:shape id="Straight Arrow Connector 48" o:spid="_x0000_s1034" type="#_x0000_t32" style="position:absolute;left:4572;top:35433;width:4569;height:9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" strokecolor="black [3213]" strokeweight=".5pt">
                  <v:stroke endarrow="block" joinstyle="miter"/>
                  <o:lock v:ext="edit" shapetype="f"/>
                </v:shape>
                <v:shape id="Straight Arrow Connector 49" o:spid="_x0000_s1035" type="#_x0000_t32" style="position:absolute;left:20574;top:35433;width:1149;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" strokecolor="black [3213]" strokeweight=".5pt">
                  <v:stroke endarrow="block" joinstyle="miter"/>
                  <o:lock v:ext="edit" shapetype="f"/>
                </v:shape>
                <v:shape id="Straight Arrow Connector 50" o:spid="_x0000_s1036" type="#_x0000_t32" style="position:absolute;left:30861;top:36449;width:7239;height:68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" strokecolor="black [3213]" strokeweight=".5pt">
                  <v:stroke endarrow="block" joinstyle="miter"/>
                  <o:lock v:ext="edit" shapetype="f"/>
                </v:shape>
                <v:shape id="Straight Arrow Connector 51" o:spid="_x0000_s1037" type="#_x0000_t32" style="position:absolute;left:32004;top:38735;width:19431;height:80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" strokecolor="black [3213]" strokeweight=".5pt">
                  <v:stroke endarrow="block" joinstyle="miter"/>
                  <o:lock v:ext="edit" shapetype="f"/>
                </v:shape>
                <v:shape id="Straight Arrow Connector 6" o:spid="_x0000_s1038" type="#_x0000_t32" style="position:absolute;left:19431;top:54864;width:0;height:57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" strokecolor="black [3213]" strokeweight="1pt">
                  <v:stroke endarrow="block" joinstyle="miter"/>
                </v:shape>
                <v:shape id="Straight Arrow Connector 7" o:spid="_x0000_s1039" type="#_x0000_t32" style="position:absolute;left:19431;top:70866;width:0;height:57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" strokecolor="black [3213]" strokeweight="1pt">
                  <v:stroke endarrow="block" joinstyle="miter"/>
                </v:shape>
                <v:shape id="Straight Arrow Connector 8" o:spid="_x0000_s1040" type="#_x0000_t32" style="position:absolute;left:20574;top:57150;width:1944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" strokecolor="black [3213]" strokeweight="1pt">
                  <v:stroke endarrow="block" joinstyle="miter"/>
                </v:shape>
                <v:shape id="Straight Arrow Connector 9" o:spid="_x0000_s1041" type="#_x0000_t32" style="position:absolute;left:21717;top:72009;width:1944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" strokecolor="black [3213]" strokeweight="1pt">
                  <v:stroke endarrow="block" joinstyle="miter"/>
                </v:shape>
                <v:shapetype id="_x0000_t202" coordsize="21600,21600" o:spt="202" path="m,l,21600r21600,l21600,xe">
                  <v:stroke joinstyle="miter"/>
                  <v:path gradientshapeok="t" o:connecttype="rect"/>
                </v:shapetype>
                <v:shape id="Text Box 1" o:spid="_x0000_s1042" type="#_x0000_t202" style="position:absolute;left:29718;top:5588;width:19431;height:9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" filled="f" strokecolor="black [3213]">
                  <v:path arrowok="t"/>
                  <v:textbox>
                    <w:txbxContent>
                      <w:p w14:paraId="3D566634" w14:textId="77777777" w:rsidR="00A562B0" w:rsidRPr="00F32F1F" w:rsidRDefault="00A562B0" w:rsidP="00A562B0">
                        <w:pPr>
                          <w:jc w:val="center"/>
                        </w:pPr>
                        <w:r w:rsidRPr="00F32F1F">
                          <w:t>Studies eliminated due to irrelevance or lack of abstract or record</w:t>
                        </w:r>
                      </w:p>
                      <w:p w14:paraId="369BAD56" w14:textId="77777777" w:rsidR="00A562B0" w:rsidRPr="00F32F1F" w:rsidRDefault="00A562B0" w:rsidP="00A562B0">
                        <w:pPr>
                          <w:jc w:val="center"/>
                        </w:pPr>
                        <w:r w:rsidRPr="00F32F1F">
                          <w:t>n=197</w:t>
                        </w:r>
                      </w:p>
                    </w:txbxContent>
                  </v:textbox>
                </v:shape>
                <v:shape id="Text Box 40" o:spid="_x0000_s1043" type="#_x0000_t202" style="position:absolute;top:17145;width:19431;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" filled="f" strokecolor="black [3213]">
                  <v:path arrowok="t"/>
                  <v:textbox>
                    <w:txbxContent>
                      <w:p w14:paraId="25BF2892" w14:textId="77777777" w:rsidR="00A562B0" w:rsidRPr="00F32F1F" w:rsidRDefault="00A562B0" w:rsidP="00A562B0">
                        <w:pPr>
                          <w:jc w:val="center"/>
                        </w:pPr>
                        <w:r w:rsidRPr="00F32F1F">
                          <w:t>Potentially relevant</w:t>
                        </w:r>
                      </w:p>
                      <w:p w14:paraId="318442A8" w14:textId="77777777" w:rsidR="00A562B0" w:rsidRPr="00F32F1F" w:rsidRDefault="00A562B0" w:rsidP="00A562B0">
                        <w:pPr>
                          <w:jc w:val="center"/>
                        </w:pPr>
                        <w:r w:rsidRPr="00F32F1F">
                          <w:t>n=443</w:t>
                        </w:r>
                      </w:p>
                    </w:txbxContent>
                  </v:textbox>
                </v:shape>
                <v:shape id="Text Box 41" o:spid="_x0000_s1044" type="#_x0000_t202" style="position:absolute;left:29718;top:21717;width:19431;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" filled="f" strokecolor="black [3213]">
                  <v:path arrowok="t"/>
                  <v:textbox>
                    <w:txbxContent>
                      <w:p w14:paraId="5C18EEDC" w14:textId="77777777" w:rsidR="00A562B0" w:rsidRPr="00486441" w:rsidRDefault="00A562B0" w:rsidP="00A562B0">
                        <w:pPr>
                          <w:jc w:val="center"/>
                        </w:pPr>
                        <w:r w:rsidRPr="00486441">
                          <w:t xml:space="preserve">Duplicates </w:t>
                        </w:r>
                      </w:p>
                      <w:p w14:paraId="43906163" w14:textId="77777777" w:rsidR="00A562B0" w:rsidRPr="00486441" w:rsidRDefault="00A562B0" w:rsidP="00A562B0">
                        <w:pPr>
                          <w:jc w:val="center"/>
                        </w:pPr>
                        <w:r w:rsidRPr="00486441">
                          <w:t>n=111</w:t>
                        </w:r>
                      </w:p>
                    </w:txbxContent>
                  </v:textbox>
                </v:shape>
                <v:shape id="Text Box 47" o:spid="_x0000_s1045" type="#_x0000_t202" style="position:absolute;left:635;top:28321;width:9912;height:6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" filled="f" strokecolor="black [3213]">
                  <v:path arrowok="t"/>
                  <v:textbox>
                    <w:txbxContent>
                      <w:p w14:paraId="12A65297" w14:textId="77777777" w:rsidR="00A562B0" w:rsidRPr="00486441" w:rsidRDefault="00A562B0" w:rsidP="00A562B0">
                        <w:pPr>
                          <w:jc w:val="center"/>
                        </w:pPr>
                        <w:r w:rsidRPr="00486441">
                          <w:t>Potentially relevant</w:t>
                        </w:r>
                      </w:p>
                      <w:p w14:paraId="11BB1FC2" w14:textId="77777777" w:rsidR="00A562B0" w:rsidRPr="00486441" w:rsidRDefault="00A562B0" w:rsidP="00A562B0">
                        <w:pPr>
                          <w:jc w:val="center"/>
                        </w:pPr>
                        <w:r w:rsidRPr="00486441">
                          <w:t>n=332</w:t>
                        </w:r>
                      </w:p>
                    </w:txbxContent>
                  </v:textbox>
                </v:shape>
                <v:shape id="Text Box 46" o:spid="_x0000_s1046" type="#_x0000_t202" style="position:absolute;left:17145;top:28575;width:13684;height:6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" filled="f" strokecolor="black [3213]">
                  <v:path arrowok="t"/>
                  <v:textbox>
                    <w:txbxContent>
                      <w:p w14:paraId="60C8FA88" w14:textId="77777777" w:rsidR="00A562B0" w:rsidRPr="00486441" w:rsidRDefault="00A562B0" w:rsidP="00A562B0">
                        <w:pPr>
                          <w:jc w:val="center"/>
                        </w:pPr>
                        <w:r w:rsidRPr="00486441">
                          <w:t>Found from reading references</w:t>
                        </w:r>
                      </w:p>
                      <w:p w14:paraId="19402F1E" w14:textId="77777777" w:rsidR="00A562B0" w:rsidRPr="00486441" w:rsidRDefault="00A562B0" w:rsidP="00A562B0">
                        <w:pPr>
                          <w:jc w:val="center"/>
                        </w:pPr>
                        <w:r w:rsidRPr="00486441">
                          <w:t>n=35</w:t>
                        </w:r>
                      </w:p>
                    </w:txbxContent>
                  </v:textbox>
                </v:shape>
                <v:shape id="Text Box 45" o:spid="_x0000_s1047" type="#_x0000_t202" style="position:absolute;left:34290;top:28448;width:10674;height:6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" filled="f" strokecolor="black [3213]">
                  <v:path arrowok="t"/>
                  <v:textbox>
                    <w:txbxContent>
                      <w:p w14:paraId="443A6CEB" w14:textId="77777777" w:rsidR="00A562B0" w:rsidRPr="00486441" w:rsidRDefault="00A562B0" w:rsidP="00A562B0">
                        <w:pPr>
                          <w:jc w:val="center"/>
                          <w:rPr>
                            <w:color w:val="000000" w:themeColor="text1"/>
                          </w:rPr>
                        </w:pPr>
                        <w:r w:rsidRPr="00486441">
                          <w:rPr>
                            <w:color w:val="000000" w:themeColor="text1"/>
                          </w:rPr>
                          <w:t>From scoping search</w:t>
                        </w:r>
                      </w:p>
                      <w:p w14:paraId="1071517C" w14:textId="77777777" w:rsidR="00A562B0" w:rsidRPr="00486441" w:rsidRDefault="00A562B0" w:rsidP="00A562B0">
                        <w:pPr>
                          <w:jc w:val="center"/>
                          <w:rPr>
                            <w:color w:val="000000" w:themeColor="text1"/>
                          </w:rPr>
                        </w:pPr>
                        <w:r w:rsidRPr="00486441">
                          <w:rPr>
                            <w:color w:val="000000" w:themeColor="text1"/>
                          </w:rPr>
                          <w:t>n=17</w:t>
                        </w:r>
                      </w:p>
                    </w:txbxContent>
                  </v:textbox>
                </v:shape>
                <v:shape id="Text Box 55" o:spid="_x0000_s1048" type="#_x0000_t202" style="position:absolute;left:9144;top:44704;width:22078;height:9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" filled="f" strokecolor="black [3213]">
                  <v:path arrowok="t"/>
                  <v:textbox>
                    <w:txbxContent>
                      <w:p w14:paraId="1BC29E0B" w14:textId="77777777" w:rsidR="00A562B0" w:rsidRPr="00486441" w:rsidRDefault="00A562B0" w:rsidP="00A562B0">
                        <w:pPr>
                          <w:jc w:val="center"/>
                        </w:pPr>
                        <w:r w:rsidRPr="00486441">
                          <w:t>To be examined with respect to stage one inclusion and exclusion criteria</w:t>
                        </w:r>
                      </w:p>
                      <w:p w14:paraId="1435C937" w14:textId="77777777" w:rsidR="00A562B0" w:rsidRPr="00486441" w:rsidRDefault="00A562B0" w:rsidP="00A562B0">
                        <w:pPr>
                          <w:jc w:val="center"/>
                        </w:pPr>
                        <w:r w:rsidRPr="00486441">
                          <w:t>n=401</w:t>
                        </w:r>
                      </w:p>
                    </w:txbxContent>
                  </v:textbox>
                </v:shape>
                <v:shape id="Text Box 57" o:spid="_x0000_s1049" type="#_x0000_t202" style="position:absolute;left:42291;top:53721;width:19431;height:6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" filled="f" strokecolor="black [3213]">
                  <v:path arrowok="t"/>
                  <v:textbox>
                    <w:txbxContent>
                      <w:p w14:paraId="1A6CFDAB" w14:textId="77777777" w:rsidR="00A562B0" w:rsidRPr="00486441" w:rsidRDefault="00A562B0" w:rsidP="00A562B0">
                        <w:pPr>
                          <w:jc w:val="center"/>
                        </w:pPr>
                        <w:r w:rsidRPr="00486441">
                          <w:t>Do not meet stage one inclusion criteria</w:t>
                        </w:r>
                      </w:p>
                      <w:p w14:paraId="624C3B65" w14:textId="77777777" w:rsidR="00A562B0" w:rsidRPr="00486441" w:rsidRDefault="00A562B0" w:rsidP="00A562B0">
                        <w:pPr>
                          <w:jc w:val="center"/>
                        </w:pPr>
                        <w:r w:rsidRPr="00486441">
                          <w:t>n=305</w:t>
                        </w:r>
                      </w:p>
                      <w:p w14:paraId="218F8D53" w14:textId="77777777" w:rsidR="00A562B0" w:rsidRDefault="00A562B0" w:rsidP="00A562B0"/>
                    </w:txbxContent>
                  </v:textbox>
                </v:shape>
                <v:shape id="Text Box 63" o:spid="_x0000_s1050" type="#_x0000_t202" style="position:absolute;left:6858;top:61849;width:25158;height:6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" filled="f" strokecolor="black [3213]">
                  <v:path arrowok="t"/>
                  <v:textbox>
                    <w:txbxContent>
                      <w:p w14:paraId="3A57EF58" w14:textId="77777777" w:rsidR="00A562B0" w:rsidRPr="00486441" w:rsidRDefault="00A562B0" w:rsidP="00A562B0">
                        <w:pPr>
                          <w:jc w:val="center"/>
                        </w:pPr>
                        <w:r w:rsidRPr="00486441">
                          <w:t>To be examined with respect to stage two inclusion and exclusion criteria</w:t>
                        </w:r>
                      </w:p>
                      <w:p w14:paraId="5A85E0B4" w14:textId="77777777" w:rsidR="00A562B0" w:rsidRPr="00486441" w:rsidRDefault="00A562B0" w:rsidP="00A562B0">
                        <w:pPr>
                          <w:jc w:val="center"/>
                        </w:pPr>
                        <w:r w:rsidRPr="00486441">
                          <w:t>n=96</w:t>
                        </w:r>
                      </w:p>
                    </w:txbxContent>
                  </v:textbox>
                </v:shape>
                <v:rect id="Rectangle 44" o:spid="_x0000_s1051" style="position:absolute;left:50292;top:28448;width:13379;height:9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" fillcolor="white [3201]" strokecolor="black [3200]" strokeweight="1pt">
                  <v:textbox>
                    <w:txbxContent>
                      <w:p w14:paraId="6CB240B7" w14:textId="77777777" w:rsidR="00A562B0" w:rsidRPr="00486441" w:rsidRDefault="00A562B0" w:rsidP="00A562B0">
                        <w:pPr>
                          <w:jc w:val="center"/>
                        </w:pPr>
                        <w:r w:rsidRPr="00486441">
                          <w:t>New studies highlighted by INPPR</w:t>
                        </w:r>
                      </w:p>
                      <w:p w14:paraId="0D698E31" w14:textId="77777777" w:rsidR="00A562B0" w:rsidRPr="00486441" w:rsidRDefault="00A562B0" w:rsidP="00A562B0">
                        <w:pPr>
                          <w:jc w:val="center"/>
                        </w:pPr>
                        <w:r w:rsidRPr="00486441">
                          <w:t>n=17</w:t>
                        </w:r>
                      </w:p>
                    </w:txbxContent>
                  </v:textbox>
                </v:rect>
                <v:shape id="Text Box 36" o:spid="_x0000_s1052" type="#_x0000_t202" style="position:absolute;width:18288;height:8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" fillcolor="white [3201]" strokecolor="black [3213]" strokeweight="1pt">
                  <v:path arrowok="t"/>
                  <v:textbox>
                    <w:txbxContent>
                      <w:p w14:paraId="51E8FBC7" w14:textId="77777777" w:rsidR="00A562B0" w:rsidRPr="00F32F1F" w:rsidRDefault="00A562B0" w:rsidP="00A562B0">
                        <w:pPr>
                          <w:jc w:val="center"/>
                        </w:pPr>
                        <w:r w:rsidRPr="00F32F1F">
                          <w:t xml:space="preserve">Studies identified from systematic literature search </w:t>
                        </w:r>
                      </w:p>
                      <w:p w14:paraId="720FD07D" w14:textId="77777777" w:rsidR="00A562B0" w:rsidRPr="00F32F1F" w:rsidRDefault="00A562B0" w:rsidP="00A562B0">
                        <w:pPr>
                          <w:jc w:val="center"/>
                        </w:pPr>
                        <w:r w:rsidRPr="00F32F1F">
                          <w:t>n=640</w:t>
                        </w:r>
                      </w:p>
                    </w:txbxContent>
                  </v:textbox>
                </v:shape>
                <v:shape id="Text Box 61" o:spid="_x0000_s1053" type="#_x0000_t202" style="position:absolute;left:42291;top:69723;width:19431;height:6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" filled="f" strokecolor="black [3213]">
                  <v:path arrowok="t"/>
                  <v:textbox>
                    <w:txbxContent>
                      <w:p w14:paraId="165EF819" w14:textId="77777777" w:rsidR="00A562B0" w:rsidRPr="00486441" w:rsidRDefault="00A562B0" w:rsidP="00A562B0">
                        <w:pPr>
                          <w:jc w:val="center"/>
                        </w:pPr>
                        <w:r w:rsidRPr="00486441">
                          <w:t>Do not meet stage two inclusion criteria</w:t>
                        </w:r>
                      </w:p>
                      <w:p w14:paraId="54609678" w14:textId="77777777" w:rsidR="00A562B0" w:rsidRPr="00486441" w:rsidRDefault="00A562B0" w:rsidP="00A562B0">
                        <w:pPr>
                          <w:jc w:val="center"/>
                        </w:pPr>
                        <w:r w:rsidRPr="00486441">
                          <w:t>n=82</w:t>
                        </w:r>
                      </w:p>
                      <w:p w14:paraId="18796D10" w14:textId="77777777" w:rsidR="00A562B0" w:rsidRDefault="00A562B0" w:rsidP="00A562B0"/>
                    </w:txbxContent>
                  </v:textbox>
                </v:shape>
                <v:shape id="Text Box 60" o:spid="_x0000_s1054" type="#_x0000_t202" style="position:absolute;left:11430;top:77851;width:17532;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" filled="f" strokecolor="black [3213]">
                  <v:path arrowok="t"/>
                  <v:textbox>
                    <w:txbxContent>
                      <w:p w14:paraId="5C9278A2" w14:textId="77777777" w:rsidR="00A562B0" w:rsidRPr="00486441" w:rsidRDefault="00A562B0" w:rsidP="00A562B0">
                        <w:pPr>
                          <w:jc w:val="center"/>
                        </w:pPr>
                        <w:r w:rsidRPr="00486441">
                          <w:t>Included in the review</w:t>
                        </w:r>
                      </w:p>
                      <w:p w14:paraId="7A2ABA1C" w14:textId="77777777" w:rsidR="00A562B0" w:rsidRPr="00486441" w:rsidRDefault="00A562B0" w:rsidP="00A562B0">
                        <w:pPr>
                          <w:jc w:val="center"/>
                        </w:pPr>
                        <w:r w:rsidRPr="00486441">
                          <w:t>n=14</w:t>
                        </w:r>
                      </w:p>
                    </w:txbxContent>
                  </v:textbox>
                </v:shape>
                <w10:wrap type="through"/>
              </v:group>
            </w:pict>
          </mc:Fallback>
        </mc:AlternateContent>
      </w:r>
    </w:p>
    <w:p w14:paraId="32BC344B" w14:textId="77777777" w:rsidR="00A562B0" w:rsidRPr="007E6BD5" w:rsidRDefault="00A562B0" w:rsidP="00A562B0"/>
    <w:p w14:paraId="792EFBD5" w14:textId="77777777" w:rsidR="00A562B0" w:rsidRDefault="00A562B0" w:rsidP="00A562B0">
      <w:pPr>
        <w:jc w:val="center"/>
      </w:pPr>
    </w:p>
    <w:p w14:paraId="1A8019C2" w14:textId="77777777" w:rsidR="00A562B0" w:rsidRPr="008F2638" w:rsidRDefault="00A562B0" w:rsidP="00A562B0"/>
    <w:p w14:paraId="3F68F939" w14:textId="77777777" w:rsidR="00A562B0" w:rsidRPr="008F2638" w:rsidRDefault="00A562B0" w:rsidP="00A562B0"/>
    <w:p w14:paraId="392DE011" w14:textId="77777777" w:rsidR="00A562B0" w:rsidRPr="008F2638" w:rsidRDefault="00A562B0" w:rsidP="00A562B0"/>
    <w:p w14:paraId="2FF9B648" w14:textId="77777777" w:rsidR="00A562B0" w:rsidRPr="008F2638" w:rsidRDefault="00A562B0" w:rsidP="00A562B0"/>
    <w:p w14:paraId="19D2B449" w14:textId="77777777" w:rsidR="00A562B0" w:rsidRPr="008F2638" w:rsidRDefault="00A562B0" w:rsidP="00A562B0"/>
    <w:p w14:paraId="435B1CFA" w14:textId="77777777" w:rsidR="00A562B0" w:rsidRDefault="00A562B0" w:rsidP="00A562B0"/>
    <w:p w14:paraId="19736F1A" w14:textId="77777777" w:rsidR="00A562B0" w:rsidRDefault="00A562B0" w:rsidP="00A562B0">
      <w:pPr>
        <w:tabs>
          <w:tab w:val="left" w:pos="940"/>
        </w:tabs>
      </w:pPr>
      <w:r>
        <w:tab/>
      </w:r>
    </w:p>
    <w:p w14:paraId="7C79E879" w14:textId="77777777" w:rsidR="00A562B0" w:rsidRPr="008F2638" w:rsidRDefault="00A562B0" w:rsidP="00A562B0"/>
    <w:p w14:paraId="6BD8545A" w14:textId="77777777" w:rsidR="00A562B0" w:rsidRDefault="00A562B0" w:rsidP="00A562B0">
      <w:pPr>
        <w:jc w:val="center"/>
      </w:pPr>
    </w:p>
    <w:p w14:paraId="6528FE33" w14:textId="77777777" w:rsidR="00A562B0" w:rsidRPr="008F2638" w:rsidRDefault="00A562B0" w:rsidP="00A562B0"/>
    <w:p w14:paraId="70ACCDF4" w14:textId="77777777" w:rsidR="00A562B0" w:rsidRPr="008F2638" w:rsidRDefault="00A562B0" w:rsidP="00A562B0"/>
    <w:p w14:paraId="30660B45" w14:textId="77777777" w:rsidR="00A562B0" w:rsidRPr="008F2638" w:rsidRDefault="00A562B0" w:rsidP="00A562B0"/>
    <w:p w14:paraId="55CB12D5" w14:textId="77777777" w:rsidR="00A562B0" w:rsidRDefault="00A562B0" w:rsidP="00A562B0">
      <w:pPr>
        <w:tabs>
          <w:tab w:val="left" w:pos="3200"/>
        </w:tabs>
        <w:ind w:firstLine="720"/>
      </w:pPr>
      <w:r>
        <w:tab/>
      </w:r>
    </w:p>
    <w:p w14:paraId="6A9E5B21" w14:textId="77777777" w:rsidR="00A562B0" w:rsidRDefault="00A562B0" w:rsidP="00A562B0"/>
    <w:p w14:paraId="581AF474" w14:textId="77777777" w:rsidR="00A562B0" w:rsidRDefault="00A562B0" w:rsidP="00A562B0"/>
    <w:p w14:paraId="1D20DC76" w14:textId="77777777" w:rsidR="00A562B0" w:rsidRPr="008F2638" w:rsidRDefault="00A562B0" w:rsidP="00A562B0"/>
    <w:p w14:paraId="10B657F0" w14:textId="77777777" w:rsidR="00A562B0" w:rsidRPr="008F2638" w:rsidRDefault="00A562B0" w:rsidP="00A562B0"/>
    <w:p w14:paraId="3E584716" w14:textId="77777777" w:rsidR="00A562B0" w:rsidRPr="008F2638" w:rsidRDefault="00A562B0" w:rsidP="00A562B0"/>
    <w:p w14:paraId="5BABF9F9" w14:textId="77777777" w:rsidR="00A562B0" w:rsidRPr="008F2638" w:rsidRDefault="00A562B0" w:rsidP="00A562B0"/>
    <w:p w14:paraId="6FA19D45" w14:textId="77777777" w:rsidR="00A562B0" w:rsidRPr="008F2638" w:rsidRDefault="00A562B0" w:rsidP="00A562B0"/>
    <w:p w14:paraId="261B5BC6" w14:textId="77777777" w:rsidR="00A562B0" w:rsidRPr="008F2638" w:rsidRDefault="00A562B0" w:rsidP="00A562B0"/>
    <w:p w14:paraId="029C9094" w14:textId="77777777" w:rsidR="00A562B0" w:rsidRPr="008F2638" w:rsidRDefault="00A562B0" w:rsidP="00A562B0"/>
    <w:p w14:paraId="4B63227B" w14:textId="77777777" w:rsidR="00A562B0" w:rsidRPr="008F2638" w:rsidRDefault="00A562B0" w:rsidP="00A562B0"/>
    <w:p w14:paraId="352EA2AD" w14:textId="77777777" w:rsidR="00A562B0" w:rsidRPr="008F2638" w:rsidRDefault="00A562B0" w:rsidP="00A562B0"/>
    <w:p w14:paraId="59239718" w14:textId="77777777" w:rsidR="00A562B0" w:rsidRPr="008F2638" w:rsidRDefault="00A562B0" w:rsidP="00A562B0"/>
    <w:p w14:paraId="4568622A" w14:textId="77777777" w:rsidR="00A562B0" w:rsidRPr="008F2638" w:rsidRDefault="00A562B0" w:rsidP="00A562B0"/>
    <w:p w14:paraId="508AB50E" w14:textId="77777777" w:rsidR="00A562B0" w:rsidRPr="008F2638" w:rsidRDefault="00A562B0" w:rsidP="00A562B0"/>
    <w:p w14:paraId="7450C515" w14:textId="77777777" w:rsidR="00A562B0" w:rsidRPr="008F2638" w:rsidRDefault="00A562B0" w:rsidP="00A562B0"/>
    <w:p w14:paraId="59A59F27" w14:textId="77777777" w:rsidR="00A562B0" w:rsidRPr="008F2638" w:rsidRDefault="00A562B0" w:rsidP="00A562B0"/>
    <w:p w14:paraId="41D783FE" w14:textId="77777777" w:rsidR="00A562B0" w:rsidRPr="008F2638" w:rsidRDefault="00A562B0" w:rsidP="00A562B0"/>
    <w:p w14:paraId="03EF858A" w14:textId="77777777" w:rsidR="00A562B0" w:rsidRPr="008F2638" w:rsidRDefault="00A562B0" w:rsidP="00A562B0"/>
    <w:p w14:paraId="16E29F94" w14:textId="77777777" w:rsidR="00A562B0" w:rsidRPr="008F2638" w:rsidRDefault="00A562B0" w:rsidP="00A562B0"/>
    <w:p w14:paraId="0F10BD32" w14:textId="77777777" w:rsidR="00A562B0" w:rsidRPr="008F2638" w:rsidRDefault="00A562B0" w:rsidP="00A562B0"/>
    <w:p w14:paraId="1036E522" w14:textId="77777777" w:rsidR="00A562B0" w:rsidRPr="008F2638" w:rsidRDefault="00A562B0" w:rsidP="00A562B0">
      <w:pPr>
        <w:jc w:val="center"/>
      </w:pPr>
    </w:p>
    <w:p w14:paraId="0083DF37" w14:textId="77777777" w:rsidR="00CB324E" w:rsidRPr="00763916" w:rsidRDefault="00CB324E" w:rsidP="00CB324E">
      <w:pPr>
        <w:pStyle w:val="NormalWeb"/>
        <w:spacing w:before="0" w:beforeAutospacing="0" w:after="0" w:afterAutospacing="0" w:line="360" w:lineRule="auto"/>
        <w:rPr>
          <w:color w:val="FF0000"/>
        </w:rPr>
      </w:pPr>
    </w:p>
    <w:p w14:paraId="3E7B4A18" w14:textId="77777777" w:rsidR="00A562B0" w:rsidRDefault="00A562B0" w:rsidP="00CB324E">
      <w:pPr>
        <w:spacing w:line="360" w:lineRule="auto"/>
        <w:rPr>
          <w:b/>
          <w:i/>
        </w:rPr>
      </w:pPr>
    </w:p>
    <w:p w14:paraId="5E16F641" w14:textId="6960B7E2" w:rsidR="00CB324E" w:rsidRPr="00763916" w:rsidRDefault="00CB324E" w:rsidP="00CB324E">
      <w:pPr>
        <w:spacing w:line="360" w:lineRule="auto"/>
        <w:rPr>
          <w:b/>
          <w:i/>
        </w:rPr>
      </w:pPr>
      <w:r w:rsidRPr="00763916">
        <w:rPr>
          <w:b/>
          <w:i/>
        </w:rPr>
        <w:lastRenderedPageBreak/>
        <w:t xml:space="preserve">Summary of study characteristics </w:t>
      </w:r>
    </w:p>
    <w:p w14:paraId="31F1FB13" w14:textId="3537BDAF" w:rsidR="00CB324E" w:rsidRPr="00446DB7" w:rsidRDefault="00CB324E" w:rsidP="00CB324E">
      <w:pPr>
        <w:spacing w:line="360" w:lineRule="auto"/>
        <w:rPr>
          <w:color w:val="70AD47" w:themeColor="accent6"/>
        </w:rPr>
      </w:pPr>
      <w:r w:rsidRPr="00496A7F">
        <w:rPr>
          <w:color w:val="000000" w:themeColor="text1"/>
        </w:rPr>
        <w:t>Table 3 presents summary characteristics, findings</w:t>
      </w:r>
      <w:r w:rsidR="00C219A9" w:rsidRPr="00496A7F">
        <w:rPr>
          <w:color w:val="000000" w:themeColor="text1"/>
        </w:rPr>
        <w:t>,</w:t>
      </w:r>
      <w:r w:rsidRPr="00496A7F">
        <w:rPr>
          <w:color w:val="000000" w:themeColor="text1"/>
        </w:rPr>
        <w:t xml:space="preserve"> and quality assessment of the 14 review studies. Ce</w:t>
      </w:r>
      <w:r w:rsidR="00C219A9" w:rsidRPr="00496A7F">
        <w:rPr>
          <w:color w:val="000000" w:themeColor="text1"/>
        </w:rPr>
        <w:t>ll headings are consistent</w:t>
      </w:r>
      <w:r w:rsidRPr="00496A7F">
        <w:rPr>
          <w:color w:val="000000" w:themeColor="text1"/>
        </w:rPr>
        <w:t xml:space="preserve"> with the relevant CASP checklists</w:t>
      </w:r>
      <w:r w:rsidRPr="00446DB7">
        <w:rPr>
          <w:color w:val="70AD47" w:themeColor="accent6"/>
        </w:rPr>
        <w:t xml:space="preserve">. </w:t>
      </w:r>
    </w:p>
    <w:p w14:paraId="2F6161C8" w14:textId="77777777" w:rsidR="00F4412B" w:rsidRDefault="00F4412B" w:rsidP="00CB324E">
      <w:pPr>
        <w:spacing w:line="360" w:lineRule="auto"/>
        <w:sectPr w:rsidR="00F4412B" w:rsidSect="001508EF">
          <w:pgSz w:w="11906" w:h="16838"/>
          <w:pgMar w:top="1440" w:right="1440" w:bottom="1440" w:left="1440" w:header="720" w:footer="720" w:gutter="0"/>
          <w:cols w:space="720"/>
          <w:docGrid w:linePitch="360"/>
        </w:sectPr>
      </w:pPr>
    </w:p>
    <w:p w14:paraId="2B39D694" w14:textId="744C54E2" w:rsidR="00CB324E" w:rsidRPr="00763916" w:rsidRDefault="00CB324E" w:rsidP="00CB324E">
      <w:pPr>
        <w:spacing w:line="360" w:lineRule="auto"/>
      </w:pPr>
    </w:p>
    <w:p w14:paraId="6BB0E943" w14:textId="77777777" w:rsidR="00512367" w:rsidRPr="007E6BD5" w:rsidRDefault="00512367" w:rsidP="00512367">
      <w:pPr>
        <w:rPr>
          <w:b/>
          <w:sz w:val="20"/>
          <w:szCs w:val="20"/>
        </w:rPr>
      </w:pPr>
    </w:p>
    <w:tbl>
      <w:tblPr>
        <w:tblStyle w:val="TableGrid"/>
        <w:tblW w:w="14328" w:type="dxa"/>
        <w:tblBorders>
          <w:top w:val="single" w:sz="4"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7858C067" w14:textId="77777777" w:rsidTr="00E53B2F">
        <w:trPr>
          <w:trHeight w:val="6713"/>
        </w:trPr>
        <w:tc>
          <w:tcPr>
            <w:tcW w:w="1234" w:type="dxa"/>
          </w:tcPr>
          <w:p w14:paraId="7CF19B9C" w14:textId="77777777" w:rsidR="00512367" w:rsidRPr="007E6BD5" w:rsidRDefault="00512367" w:rsidP="00E53B2F">
            <w:pPr>
              <w:spacing w:after="80"/>
              <w:rPr>
                <w:sz w:val="20"/>
                <w:szCs w:val="20"/>
              </w:rPr>
            </w:pPr>
            <w:r w:rsidRPr="007E6BD5">
              <w:rPr>
                <w:b/>
                <w:sz w:val="20"/>
                <w:szCs w:val="20"/>
              </w:rPr>
              <w:t>Allen 1998</w:t>
            </w:r>
            <w:r w:rsidRPr="007E6BD5">
              <w:rPr>
                <w:b/>
                <w:sz w:val="20"/>
                <w:szCs w:val="20"/>
              </w:rPr>
              <w:br/>
            </w:r>
            <w:r w:rsidRPr="007E6BD5">
              <w:rPr>
                <w:color w:val="262626"/>
                <w:sz w:val="20"/>
                <w:szCs w:val="20"/>
              </w:rPr>
              <w:t xml:space="preserve">A qualitative analysis of the process, mediating variables and impact of traumatic childbirth. </w:t>
            </w:r>
          </w:p>
          <w:p w14:paraId="5BEB9BA4" w14:textId="77777777" w:rsidR="00512367" w:rsidRPr="007E6BD5" w:rsidRDefault="00512367" w:rsidP="00E53B2F">
            <w:pPr>
              <w:spacing w:after="80"/>
              <w:rPr>
                <w:b/>
                <w:sz w:val="20"/>
                <w:szCs w:val="20"/>
              </w:rPr>
            </w:pPr>
          </w:p>
          <w:p w14:paraId="78BED909" w14:textId="77777777" w:rsidR="00512367" w:rsidRPr="007E6BD5" w:rsidRDefault="00512367" w:rsidP="00E53B2F">
            <w:pPr>
              <w:spacing w:after="80"/>
              <w:rPr>
                <w:b/>
                <w:sz w:val="20"/>
                <w:szCs w:val="20"/>
              </w:rPr>
            </w:pPr>
            <w:r w:rsidRPr="007E6BD5">
              <w:rPr>
                <w:b/>
                <w:sz w:val="20"/>
                <w:szCs w:val="20"/>
              </w:rPr>
              <w:t>UK</w:t>
            </w:r>
          </w:p>
          <w:p w14:paraId="4C993524" w14:textId="77777777" w:rsidR="00512367" w:rsidRPr="007E6BD5" w:rsidRDefault="00512367" w:rsidP="00E53B2F">
            <w:pPr>
              <w:spacing w:after="80"/>
              <w:rPr>
                <w:sz w:val="20"/>
                <w:szCs w:val="20"/>
              </w:rPr>
            </w:pPr>
          </w:p>
        </w:tc>
        <w:tc>
          <w:tcPr>
            <w:tcW w:w="2476" w:type="dxa"/>
          </w:tcPr>
          <w:p w14:paraId="2C987E1F"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20</w:t>
            </w:r>
          </w:p>
          <w:p w14:paraId="712B2F25" w14:textId="77777777" w:rsidR="00512367" w:rsidRPr="007E6BD5" w:rsidRDefault="00512367" w:rsidP="00E53B2F">
            <w:pPr>
              <w:spacing w:after="80"/>
              <w:rPr>
                <w:sz w:val="20"/>
                <w:szCs w:val="20"/>
              </w:rPr>
            </w:pPr>
            <w:r w:rsidRPr="007E6BD5">
              <w:rPr>
                <w:b/>
                <w:sz w:val="20"/>
                <w:szCs w:val="20"/>
              </w:rPr>
              <w:t xml:space="preserve">Selection process </w:t>
            </w:r>
            <w:r w:rsidRPr="007E6BD5">
              <w:rPr>
                <w:sz w:val="20"/>
                <w:szCs w:val="20"/>
              </w:rPr>
              <w:t>Recruitment via health visitor routine check-up 8 months PC. Stage 1: assess level of perceived distress in labour. Stage 2: interview women who found labour extremely distressing.</w:t>
            </w:r>
          </w:p>
          <w:p w14:paraId="20BC8E03"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Recruit larger number of women, including those not only attending due to problems.</w:t>
            </w:r>
          </w:p>
          <w:p w14:paraId="7CA0CE65"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223 check-ups, 145 took part in 1</w:t>
            </w:r>
            <w:r w:rsidRPr="007E6BD5">
              <w:rPr>
                <w:sz w:val="20"/>
                <w:szCs w:val="20"/>
                <w:vertAlign w:val="superscript"/>
              </w:rPr>
              <w:t>st</w:t>
            </w:r>
            <w:r w:rsidRPr="007E6BD5">
              <w:rPr>
                <w:sz w:val="20"/>
                <w:szCs w:val="20"/>
              </w:rPr>
              <w:t xml:space="preserve"> stage, 26 met incl. criteria for stage 2, 23 consented, 2 moved away and 1 changed her mind.  </w:t>
            </w:r>
          </w:p>
          <w:p w14:paraId="401AF992" w14:textId="77777777" w:rsidR="00512367" w:rsidRPr="007E6BD5" w:rsidRDefault="00512367" w:rsidP="00E53B2F">
            <w:pPr>
              <w:spacing w:after="80"/>
              <w:rPr>
                <w:sz w:val="20"/>
                <w:szCs w:val="20"/>
              </w:rPr>
            </w:pPr>
            <w:r w:rsidRPr="007E6BD5">
              <w:rPr>
                <w:b/>
                <w:sz w:val="20"/>
                <w:szCs w:val="20"/>
              </w:rPr>
              <w:t>Ethical Approval</w:t>
            </w:r>
            <w:r w:rsidRPr="007E6BD5">
              <w:rPr>
                <w:sz w:val="20"/>
                <w:szCs w:val="20"/>
              </w:rPr>
              <w:t xml:space="preserve"> Local health district. Info provided and consent obtained.</w:t>
            </w:r>
          </w:p>
        </w:tc>
        <w:tc>
          <w:tcPr>
            <w:tcW w:w="1473" w:type="dxa"/>
          </w:tcPr>
          <w:p w14:paraId="65E519B3" w14:textId="77777777" w:rsidR="00512367" w:rsidRPr="007E6BD5" w:rsidRDefault="00512367" w:rsidP="00E53B2F">
            <w:pPr>
              <w:spacing w:after="80"/>
              <w:rPr>
                <w:b/>
                <w:sz w:val="20"/>
                <w:szCs w:val="20"/>
              </w:rPr>
            </w:pPr>
            <w:r w:rsidRPr="007E6BD5">
              <w:rPr>
                <w:b/>
                <w:sz w:val="20"/>
                <w:szCs w:val="20"/>
              </w:rPr>
              <w:t xml:space="preserve">Goal </w:t>
            </w:r>
            <w:r w:rsidRPr="007E6BD5">
              <w:rPr>
                <w:sz w:val="20"/>
                <w:szCs w:val="20"/>
              </w:rPr>
              <w:t>Explore distressing aspects of labour - the subjective experience.</w:t>
            </w:r>
          </w:p>
          <w:p w14:paraId="2117C2B1" w14:textId="77777777" w:rsidR="00512367" w:rsidRPr="007E6BD5" w:rsidRDefault="00512367" w:rsidP="00E53B2F">
            <w:pPr>
              <w:spacing w:after="80"/>
              <w:rPr>
                <w:sz w:val="20"/>
                <w:szCs w:val="20"/>
              </w:rPr>
            </w:pPr>
            <w:r w:rsidRPr="007E6BD5">
              <w:rPr>
                <w:b/>
                <w:sz w:val="20"/>
                <w:szCs w:val="20"/>
              </w:rPr>
              <w:t xml:space="preserve">Why important </w:t>
            </w:r>
            <w:r w:rsidRPr="007E6BD5">
              <w:rPr>
                <w:sz w:val="20"/>
                <w:szCs w:val="20"/>
              </w:rPr>
              <w:t>Minimal previous work on subjective experience relevant to postnatal psychological state.</w:t>
            </w:r>
          </w:p>
          <w:p w14:paraId="2794D1E6" w14:textId="77777777" w:rsidR="00512367" w:rsidRPr="007E6BD5" w:rsidRDefault="00512367" w:rsidP="00E53B2F">
            <w:pPr>
              <w:spacing w:after="80"/>
              <w:rPr>
                <w:sz w:val="20"/>
                <w:szCs w:val="20"/>
              </w:rPr>
            </w:pPr>
            <w:r w:rsidRPr="007E6BD5">
              <w:rPr>
                <w:b/>
                <w:sz w:val="20"/>
                <w:szCs w:val="20"/>
              </w:rPr>
              <w:t xml:space="preserve">Relevance </w:t>
            </w:r>
            <w:r w:rsidRPr="007E6BD5">
              <w:rPr>
                <w:sz w:val="20"/>
                <w:szCs w:val="20"/>
              </w:rPr>
              <w:t>Developing knowledge about PTSD-PC.</w:t>
            </w:r>
          </w:p>
        </w:tc>
        <w:tc>
          <w:tcPr>
            <w:tcW w:w="1663" w:type="dxa"/>
          </w:tcPr>
          <w:p w14:paraId="134536FB" w14:textId="77777777" w:rsidR="00512367" w:rsidRPr="00020BE1" w:rsidRDefault="00512367" w:rsidP="00E53B2F">
            <w:pPr>
              <w:spacing w:after="80"/>
              <w:rPr>
                <w:color w:val="000000" w:themeColor="text1"/>
                <w:sz w:val="20"/>
                <w:szCs w:val="20"/>
              </w:rPr>
            </w:pPr>
            <w:r w:rsidRPr="007E6BD5">
              <w:rPr>
                <w:b/>
                <w:sz w:val="20"/>
                <w:szCs w:val="20"/>
              </w:rPr>
              <w:t xml:space="preserve">Measure of PTSD </w:t>
            </w:r>
            <w:r w:rsidRPr="00020BE1">
              <w:rPr>
                <w:color w:val="000000" w:themeColor="text1"/>
                <w:sz w:val="20"/>
                <w:szCs w:val="20"/>
              </w:rPr>
              <w:t>States</w:t>
            </w:r>
            <w:r w:rsidRPr="00020BE1">
              <w:rPr>
                <w:b/>
                <w:color w:val="000000" w:themeColor="text1"/>
                <w:sz w:val="20"/>
                <w:szCs w:val="20"/>
              </w:rPr>
              <w:t xml:space="preserve"> </w:t>
            </w:r>
            <w:r w:rsidRPr="00020BE1">
              <w:rPr>
                <w:color w:val="000000" w:themeColor="text1"/>
                <w:sz w:val="20"/>
                <w:szCs w:val="20"/>
              </w:rPr>
              <w:t xml:space="preserve">IES-R, but references IES </w:t>
            </w:r>
            <w:r w:rsidRPr="00165DC5">
              <w:rPr>
                <w:color w:val="4472C4" w:themeColor="accent1"/>
                <w:sz w:val="18"/>
                <w:szCs w:val="18"/>
              </w:rPr>
              <w:fldChar w:fldCharType="begin"/>
            </w:r>
            <w:r w:rsidRPr="00165DC5">
              <w:rPr>
                <w:color w:val="4472C4" w:themeColor="accent1"/>
                <w:sz w:val="18"/>
                <w:szCs w:val="18"/>
              </w:rPr>
              <w:instrText xml:space="preserve"> ADDIN EN.CITE &lt;EndNote&gt;&lt;Cite&gt;&lt;Author&gt;Horowitz&lt;/Author&gt;&lt;Year&gt;1979&lt;/Year&gt;&lt;RecNum&gt;1295&lt;/RecNum&gt;&lt;DisplayText&gt;(Horowitz, Wilner, &amp;amp; Alvarez, 1979)&lt;/DisplayText&gt;&lt;record&gt;&lt;rec-number&gt;1295&lt;/rec-number&gt;&lt;foreign-keys&gt;&lt;key app="EN" db-id="59z2d20v1205eueea50pwxwet002arrpvxsp" timestamp="1489927233"&gt;1295&lt;/key&gt;&lt;/foreign-keys&gt;&lt;ref-type name="Journal Article"&gt;17&lt;/ref-type&gt;&lt;contributors&gt;&lt;authors&gt;&lt;author&gt;Horowitz, Mardi J.&lt;/author&gt;&lt;author&gt;Wilner, Nancy&lt;/author&gt;&lt;author&gt;Alvarez, William&lt;/author&gt;&lt;/authors&gt;&lt;/contributors&gt;&lt;titles&gt;&lt;title&gt;Impact of Event Scale: A measure of subjective stress&lt;/title&gt;&lt;secondary-title&gt;Psychosomatic Medicine&lt;/secondary-title&gt;&lt;/titles&gt;&lt;periodical&gt;&lt;full-title&gt;Psychosomatic Medicine&lt;/full-title&gt;&lt;/periodical&gt;&lt;pages&gt;209-218&lt;/pages&gt;&lt;volume&gt;41&lt;/volume&gt;&lt;number&gt;3&lt;/number&gt;&lt;keywords&gt;&lt;keyword&gt;development of impact of event scale&lt;/keyword&gt;&lt;keyword&gt;measurement of current subjective distress&lt;/keyword&gt;&lt;keyword&gt;20–75 yr old stress outpatients&lt;/keyword&gt;&lt;keyword&gt;1979&lt;/keyword&gt;&lt;keyword&gt;Distress&lt;/keyword&gt;&lt;keyword&gt;Experiences (Events)&lt;/keyword&gt;&lt;keyword&gt;Measurement&lt;/keyword&gt;&lt;keyword&gt;Stress Reactions&lt;/keyword&gt;&lt;keyword&gt;Test Construction&lt;/keyword&gt;&lt;keyword&gt;Outpatients&lt;/keyword&gt;&lt;/keywords&gt;&lt;dates&gt;&lt;year&gt;1979&lt;/year&gt;&lt;/dates&gt;&lt;pub-location&gt;US&lt;/pub-location&gt;&lt;publisher&gt;Lippincott Williams &amp;amp; Wilkins&lt;/publisher&gt;&lt;isbn&gt;0033-3174&amp;#xD;1534-7796&lt;/isbn&gt;&lt;accession-num&gt;1980-26834-001&lt;/accession-num&gt;&lt;urls&gt;&lt;related-urls&gt;&lt;url&gt;https://login.ezproxy.napier.ac.uk/login?url=http://search.ebscohost.com/login.aspx?direct=true&amp;amp;db=psyh&amp;amp;AN=1980-26834-001&amp;amp;site=ehost-live&lt;/url&gt;&lt;/related-urls&gt;&lt;/urls&gt;&lt;electronic-resource-num&gt;10.1097/00006842-197905000-00004&lt;/electronic-resource-num&gt;&lt;remote-database-name&gt;psyh&lt;/remote-database-name&gt;&lt;remote-database-provider&gt;EBSCOhost&lt;/remote-database-provider&gt;&lt;/record&gt;&lt;/Cite&gt;&lt;/EndNote&gt;</w:instrText>
            </w:r>
            <w:r w:rsidRPr="00165DC5">
              <w:rPr>
                <w:color w:val="4472C4" w:themeColor="accent1"/>
                <w:sz w:val="18"/>
                <w:szCs w:val="18"/>
              </w:rPr>
              <w:fldChar w:fldCharType="separate"/>
            </w:r>
            <w:r w:rsidRPr="00165DC5">
              <w:rPr>
                <w:noProof/>
                <w:color w:val="4472C4" w:themeColor="accent1"/>
                <w:sz w:val="18"/>
                <w:szCs w:val="18"/>
              </w:rPr>
              <w:t>(Horowitz, Wilner, &amp; Alvarez, 1979)</w:t>
            </w:r>
            <w:r w:rsidRPr="00165DC5">
              <w:rPr>
                <w:color w:val="4472C4" w:themeColor="accent1"/>
                <w:sz w:val="18"/>
                <w:szCs w:val="18"/>
              </w:rPr>
              <w:fldChar w:fldCharType="end"/>
            </w:r>
            <w:r w:rsidRPr="00020BE1">
              <w:rPr>
                <w:color w:val="000000" w:themeColor="text1"/>
                <w:sz w:val="20"/>
                <w:szCs w:val="20"/>
              </w:rPr>
              <w:t xml:space="preserve"> </w:t>
            </w:r>
          </w:p>
          <w:p w14:paraId="615AE72A" w14:textId="77777777" w:rsidR="00512367" w:rsidRPr="00020BE1" w:rsidRDefault="00512367" w:rsidP="00E53B2F">
            <w:pPr>
              <w:spacing w:after="80"/>
              <w:rPr>
                <w:color w:val="000000" w:themeColor="text1"/>
                <w:sz w:val="20"/>
                <w:szCs w:val="20"/>
              </w:rPr>
            </w:pPr>
            <w:r w:rsidRPr="00020BE1">
              <w:rPr>
                <w:color w:val="000000" w:themeColor="text1"/>
                <w:sz w:val="20"/>
                <w:szCs w:val="20"/>
              </w:rPr>
              <w:t>8 months PC. 8 with PTSD-PC</w:t>
            </w:r>
          </w:p>
          <w:p w14:paraId="776327FF" w14:textId="77777777" w:rsidR="00512367" w:rsidRPr="00020BE1" w:rsidRDefault="00512367" w:rsidP="00E53B2F">
            <w:pPr>
              <w:spacing w:after="80"/>
              <w:rPr>
                <w:color w:val="000000" w:themeColor="text1"/>
                <w:sz w:val="20"/>
                <w:szCs w:val="20"/>
              </w:rPr>
            </w:pPr>
            <w:r w:rsidRPr="00020BE1">
              <w:rPr>
                <w:color w:val="000000" w:themeColor="text1"/>
                <w:sz w:val="20"/>
                <w:szCs w:val="20"/>
              </w:rPr>
              <w:t>6 women score &gt; cut-off 42 and 2 women score borderline =41.</w:t>
            </w:r>
          </w:p>
          <w:p w14:paraId="32025780" w14:textId="77777777" w:rsidR="00512367" w:rsidRPr="00020BE1" w:rsidRDefault="00512367" w:rsidP="00E53B2F">
            <w:pPr>
              <w:spacing w:after="80"/>
              <w:rPr>
                <w:color w:val="000000" w:themeColor="text1"/>
                <w:sz w:val="20"/>
                <w:szCs w:val="20"/>
              </w:rPr>
            </w:pPr>
            <w:r w:rsidRPr="00020BE1">
              <w:rPr>
                <w:color w:val="000000" w:themeColor="text1"/>
                <w:sz w:val="20"/>
                <w:szCs w:val="20"/>
              </w:rPr>
              <w:t>Note higher cut-off values than the suggested 33 for IES-R, resulting doubt onto the actual tool used, and the appropriateness of the cut-off values</w:t>
            </w:r>
          </w:p>
          <w:p w14:paraId="1EE398B4" w14:textId="77777777" w:rsidR="00512367" w:rsidRPr="007E6BD5" w:rsidRDefault="00512367" w:rsidP="00E53B2F">
            <w:pPr>
              <w:widowControl w:val="0"/>
              <w:tabs>
                <w:tab w:val="left" w:pos="6804"/>
              </w:tabs>
              <w:autoSpaceDE w:val="0"/>
              <w:autoSpaceDN w:val="0"/>
              <w:adjustRightInd w:val="0"/>
              <w:rPr>
                <w:sz w:val="20"/>
                <w:szCs w:val="20"/>
              </w:rPr>
            </w:pPr>
          </w:p>
        </w:tc>
        <w:tc>
          <w:tcPr>
            <w:tcW w:w="2951" w:type="dxa"/>
          </w:tcPr>
          <w:p w14:paraId="1C65E4A5" w14:textId="77777777" w:rsidR="00512367" w:rsidRPr="007E6BD5" w:rsidRDefault="00512367" w:rsidP="00E53B2F">
            <w:pPr>
              <w:spacing w:after="80"/>
              <w:rPr>
                <w:b/>
                <w:sz w:val="20"/>
                <w:szCs w:val="20"/>
              </w:rPr>
            </w:pPr>
            <w:r w:rsidRPr="007E6BD5">
              <w:rPr>
                <w:b/>
                <w:sz w:val="20"/>
                <w:szCs w:val="20"/>
              </w:rPr>
              <w:t xml:space="preserve">Method </w:t>
            </w:r>
            <w:r w:rsidRPr="007E6BD5">
              <w:rPr>
                <w:sz w:val="20"/>
                <w:szCs w:val="20"/>
              </w:rPr>
              <w:t>Qualitative.</w:t>
            </w:r>
          </w:p>
          <w:p w14:paraId="0C014AB6" w14:textId="77777777" w:rsidR="00512367" w:rsidRPr="007E6BD5" w:rsidRDefault="00512367" w:rsidP="00E53B2F">
            <w:pPr>
              <w:spacing w:after="80"/>
              <w:rPr>
                <w:sz w:val="20"/>
                <w:szCs w:val="20"/>
              </w:rPr>
            </w:pPr>
            <w:r w:rsidRPr="007E6BD5">
              <w:rPr>
                <w:b/>
                <w:sz w:val="20"/>
                <w:szCs w:val="20"/>
              </w:rPr>
              <w:t>Design</w:t>
            </w:r>
            <w:r w:rsidRPr="007E6BD5">
              <w:rPr>
                <w:sz w:val="20"/>
                <w:szCs w:val="20"/>
              </w:rPr>
              <w:t xml:space="preserve"> Grounded Theory.</w:t>
            </w:r>
          </w:p>
          <w:p w14:paraId="289BE782" w14:textId="77777777" w:rsidR="00512367" w:rsidRPr="007E6BD5" w:rsidRDefault="00512367" w:rsidP="00E53B2F">
            <w:pPr>
              <w:spacing w:after="80"/>
              <w:rPr>
                <w:b/>
                <w:sz w:val="20"/>
                <w:szCs w:val="20"/>
              </w:rPr>
            </w:pPr>
            <w:r w:rsidRPr="007E6BD5">
              <w:rPr>
                <w:b/>
                <w:sz w:val="20"/>
                <w:szCs w:val="20"/>
              </w:rPr>
              <w:t xml:space="preserve">Data collection </w:t>
            </w:r>
            <w:r w:rsidRPr="007E6BD5">
              <w:rPr>
                <w:sz w:val="20"/>
                <w:szCs w:val="20"/>
              </w:rPr>
              <w:t>Semi-structured interviews. Questions developed from pilot study.</w:t>
            </w:r>
          </w:p>
          <w:p w14:paraId="000D3355" w14:textId="77777777" w:rsidR="00512367" w:rsidRPr="007E6BD5" w:rsidRDefault="00512367" w:rsidP="00E53B2F">
            <w:pPr>
              <w:spacing w:after="80"/>
              <w:rPr>
                <w:b/>
                <w:sz w:val="20"/>
                <w:szCs w:val="20"/>
              </w:rPr>
            </w:pPr>
            <w:r w:rsidRPr="007E6BD5">
              <w:rPr>
                <w:b/>
                <w:sz w:val="20"/>
                <w:szCs w:val="20"/>
              </w:rPr>
              <w:t xml:space="preserve">Collection technique </w:t>
            </w:r>
            <w:r w:rsidRPr="007E6BD5">
              <w:rPr>
                <w:sz w:val="20"/>
                <w:szCs w:val="20"/>
              </w:rPr>
              <w:t>Audio-taped and transcribed.</w:t>
            </w:r>
          </w:p>
          <w:p w14:paraId="1576F3D6" w14:textId="77777777" w:rsidR="00512367" w:rsidRPr="007E6BD5" w:rsidRDefault="00512367" w:rsidP="00E53B2F">
            <w:pPr>
              <w:spacing w:after="80"/>
              <w:rPr>
                <w:b/>
                <w:sz w:val="20"/>
                <w:szCs w:val="20"/>
              </w:rPr>
            </w:pPr>
            <w:r w:rsidRPr="007E6BD5">
              <w:rPr>
                <w:b/>
                <w:sz w:val="20"/>
                <w:szCs w:val="20"/>
              </w:rPr>
              <w:t xml:space="preserve">Rationale </w:t>
            </w:r>
            <w:r w:rsidRPr="007E6BD5">
              <w:rPr>
                <w:sz w:val="20"/>
                <w:szCs w:val="20"/>
              </w:rPr>
              <w:t>Qualitative data provide richer more elaborate study of</w:t>
            </w:r>
            <w:r w:rsidRPr="007E6BD5">
              <w:rPr>
                <w:b/>
                <w:sz w:val="20"/>
                <w:szCs w:val="20"/>
              </w:rPr>
              <w:t xml:space="preserve"> </w:t>
            </w:r>
            <w:r w:rsidRPr="007E6BD5">
              <w:rPr>
                <w:sz w:val="20"/>
                <w:szCs w:val="20"/>
              </w:rPr>
              <w:t>exploring experience. Grounded theory more structured.</w:t>
            </w:r>
          </w:p>
          <w:p w14:paraId="0F7515D0" w14:textId="77777777" w:rsidR="00512367" w:rsidRPr="007E6BD5" w:rsidRDefault="00512367" w:rsidP="00E53B2F">
            <w:pPr>
              <w:spacing w:after="80"/>
              <w:rPr>
                <w:sz w:val="20"/>
                <w:szCs w:val="20"/>
              </w:rPr>
            </w:pPr>
            <w:r w:rsidRPr="007E6BD5">
              <w:rPr>
                <w:b/>
                <w:sz w:val="20"/>
                <w:szCs w:val="20"/>
              </w:rPr>
              <w:t xml:space="preserve">Analysis </w:t>
            </w:r>
            <w:r w:rsidRPr="007E6BD5">
              <w:rPr>
                <w:sz w:val="20"/>
                <w:szCs w:val="20"/>
              </w:rPr>
              <w:t>Exploratory framework based on Strauss and Corbin paradigm model. Used axial and selective coding.</w:t>
            </w:r>
          </w:p>
          <w:p w14:paraId="19D28F1F" w14:textId="77777777" w:rsidR="00512367" w:rsidRPr="007E6BD5" w:rsidRDefault="00512367" w:rsidP="00E53B2F">
            <w:pPr>
              <w:spacing w:after="80"/>
              <w:rPr>
                <w:b/>
                <w:sz w:val="20"/>
                <w:szCs w:val="20"/>
              </w:rPr>
            </w:pPr>
            <w:r w:rsidRPr="007E6BD5">
              <w:rPr>
                <w:b/>
                <w:sz w:val="20"/>
                <w:szCs w:val="20"/>
              </w:rPr>
              <w:t xml:space="preserve">Reflexivity and reflection </w:t>
            </w:r>
          </w:p>
          <w:p w14:paraId="3DC94F47" w14:textId="77777777" w:rsidR="00512367" w:rsidRPr="007E6BD5" w:rsidRDefault="00512367" w:rsidP="00E53B2F">
            <w:pPr>
              <w:spacing w:after="80"/>
              <w:rPr>
                <w:sz w:val="20"/>
                <w:szCs w:val="20"/>
              </w:rPr>
            </w:pPr>
            <w:r w:rsidRPr="007E6BD5">
              <w:rPr>
                <w:sz w:val="20"/>
                <w:szCs w:val="20"/>
              </w:rPr>
              <w:t>Not discussed.</w:t>
            </w:r>
          </w:p>
          <w:p w14:paraId="6EF33538" w14:textId="77777777" w:rsidR="00512367" w:rsidRPr="007E6BD5" w:rsidRDefault="00512367" w:rsidP="00E53B2F">
            <w:pPr>
              <w:spacing w:after="80"/>
              <w:rPr>
                <w:sz w:val="20"/>
                <w:szCs w:val="20"/>
              </w:rPr>
            </w:pPr>
            <w:r w:rsidRPr="007E6BD5">
              <w:rPr>
                <w:b/>
                <w:sz w:val="20"/>
                <w:szCs w:val="20"/>
              </w:rPr>
              <w:t>Saturation</w:t>
            </w:r>
            <w:r w:rsidRPr="007E6BD5">
              <w:rPr>
                <w:sz w:val="20"/>
                <w:szCs w:val="20"/>
              </w:rPr>
              <w:t xml:space="preserve"> Not discussed, fixed sample size.</w:t>
            </w:r>
          </w:p>
        </w:tc>
        <w:tc>
          <w:tcPr>
            <w:tcW w:w="2925" w:type="dxa"/>
          </w:tcPr>
          <w:p w14:paraId="034D9896" w14:textId="77777777" w:rsidR="00512367" w:rsidRPr="007E6BD5" w:rsidRDefault="00512367" w:rsidP="00E53B2F">
            <w:pPr>
              <w:spacing w:after="80"/>
              <w:rPr>
                <w:b/>
                <w:sz w:val="20"/>
                <w:szCs w:val="20"/>
              </w:rPr>
            </w:pPr>
            <w:r w:rsidRPr="007E6BD5">
              <w:rPr>
                <w:b/>
                <w:sz w:val="20"/>
                <w:szCs w:val="20"/>
              </w:rPr>
              <w:t xml:space="preserve">Clear statement of findings </w:t>
            </w:r>
            <w:r w:rsidRPr="007E6BD5">
              <w:rPr>
                <w:sz w:val="20"/>
                <w:szCs w:val="20"/>
              </w:rPr>
              <w:t>Lack of control due to: staff errors, staff panicking or too busy, dismissive, lack of communication, poor pain relief, being ignored, unmet expectations and lack of support. Lack of support also led to feeling isolated and abandoned. Receiving support reduced distress.</w:t>
            </w:r>
          </w:p>
          <w:p w14:paraId="52E3740E" w14:textId="77777777" w:rsidR="00512367" w:rsidRPr="007E6BD5" w:rsidRDefault="00512367" w:rsidP="00E53B2F">
            <w:pPr>
              <w:spacing w:after="80"/>
              <w:rPr>
                <w:sz w:val="20"/>
                <w:szCs w:val="20"/>
              </w:rPr>
            </w:pPr>
            <w:r w:rsidRPr="007E6BD5">
              <w:rPr>
                <w:b/>
                <w:sz w:val="20"/>
                <w:szCs w:val="20"/>
              </w:rPr>
              <w:t>Consistent with other findings</w:t>
            </w:r>
            <w:r w:rsidRPr="007E6BD5">
              <w:rPr>
                <w:sz w:val="20"/>
                <w:szCs w:val="20"/>
              </w:rPr>
              <w:t xml:space="preserve"> PTSD related to threat of harm. Subjective interpretation influences perception of trauma. Inaccurate expectations may lead to shock.</w:t>
            </w:r>
          </w:p>
          <w:p w14:paraId="7AE81474" w14:textId="77777777" w:rsidR="00512367" w:rsidRPr="00C71DCB" w:rsidRDefault="00512367" w:rsidP="00E53B2F">
            <w:pPr>
              <w:spacing w:after="80"/>
              <w:rPr>
                <w:color w:val="4472C4" w:themeColor="accent1"/>
                <w:sz w:val="18"/>
                <w:szCs w:val="18"/>
              </w:rPr>
            </w:pPr>
            <w:r w:rsidRPr="007E6BD5">
              <w:rPr>
                <w:b/>
                <w:sz w:val="20"/>
                <w:szCs w:val="20"/>
              </w:rPr>
              <w:t xml:space="preserve">Discussion of findings </w:t>
            </w:r>
            <w:r w:rsidRPr="007E6BD5">
              <w:rPr>
                <w:sz w:val="20"/>
                <w:szCs w:val="20"/>
              </w:rPr>
              <w:t>Findings can be explained in the framework of the psycho-social model of PTSD</w:t>
            </w:r>
            <w:r>
              <w:rPr>
                <w:sz w:val="20"/>
                <w:szCs w:val="20"/>
              </w:rPr>
              <w:t xml:space="preserve"> </w:t>
            </w:r>
            <w:r w:rsidRPr="00C71DCB">
              <w:rPr>
                <w:color w:val="4472C4" w:themeColor="accent1"/>
                <w:sz w:val="18"/>
                <w:szCs w:val="18"/>
              </w:rPr>
              <w:fldChar w:fldCharType="begin"/>
            </w:r>
            <w:r w:rsidRPr="00C71DCB">
              <w:rPr>
                <w:color w:val="4472C4" w:themeColor="accent1"/>
                <w:sz w:val="18"/>
                <w:szCs w:val="18"/>
              </w:rPr>
              <w:instrText xml:space="preserve"> ADDIN EN.CITE &lt;EndNote&gt;&lt;Cite&gt;&lt;Author&gt;Green&lt;/Author&gt;&lt;Year&gt;1985&lt;/Year&gt;&lt;RecNum&gt;1236&lt;/RecNum&gt;&lt;DisplayText&gt;(Green, Lindy, &amp;amp; Grace, 1985)&lt;/DisplayText&gt;&lt;record&gt;&lt;rec-number&gt;1236&lt;/rec-number&gt;&lt;foreign-keys&gt;&lt;key app="EN" db-id="59z2d20v1205eueea50pwxwet002arrpvxsp" timestamp="1487862665"&gt;1236&lt;/key&gt;&lt;/foreign-keys&gt;&lt;ref-type name="Journal Article"&gt;17&lt;/ref-type&gt;&lt;contributors&gt;&lt;authors&gt;&lt;author&gt;Green, Bonnie L.&lt;/author&gt;&lt;author&gt;Lindy, Jacob D.&lt;/author&gt;&lt;author&gt;Grace, Mary C.&lt;/author&gt;&lt;/authors&gt;&lt;/contributors&gt;&lt;titles&gt;&lt;title&gt;Posttraumatic stress disorder: Toward DSM-IV&lt;/title&gt;&lt;secondary-title&gt;Journal of Nervous and Mental Disease&lt;/secondary-title&gt;&lt;/titles&gt;&lt;periodical&gt;&lt;full-title&gt;Journal of Nervous and Mental Disease&lt;/full-title&gt;&lt;/periodical&gt;&lt;pages&gt;406-411&lt;/pages&gt;&lt;volume&gt;173&lt;/volume&gt;&lt;number&gt;7&lt;/number&gt;&lt;keywords&gt;&lt;keyword&gt;posttraumatic stress disorder &amp;amp; research validity gaps in DSM III&lt;/keyword&gt;&lt;keyword&gt;1985&lt;/keyword&gt;&lt;keyword&gt;Differential Diagnosis&lt;/keyword&gt;&lt;keyword&gt;Etiology&lt;/keyword&gt;&lt;keyword&gt;Posttraumatic Stress Disorder&lt;/keyword&gt;&lt;keyword&gt;Psychodiagnosis&lt;/keyword&gt;&lt;keyword&gt;Psychodiagnostic Typologies&lt;/keyword&gt;&lt;keyword&gt;Experimentation&lt;/keyword&gt;&lt;/keywords&gt;&lt;dates&gt;&lt;year&gt;1985&lt;/year&gt;&lt;/dates&gt;&lt;pub-location&gt;US&lt;/pub-location&gt;&lt;publisher&gt;Lippincott Williams &amp;amp; Wilkins&lt;/publisher&gt;&lt;isbn&gt;0022-3018&amp;#xD;1539-736X&lt;/isbn&gt;&lt;accession-num&gt;1986-01302-001&lt;/accession-num&gt;&lt;urls&gt;&lt;related-urls&gt;&lt;url&gt;https://login.ezproxy.napier.ac.uk/login?url=http://search.ebscohost.com/login.aspx?direct=true&amp;amp;db=psyh&amp;amp;AN=1986-01302-001&amp;amp;site=ehost-live&lt;/url&gt;&lt;/related-urls&gt;&lt;/urls&gt;&lt;electronic-resource-num&gt;10.1097/00005053-198507000-00004&lt;/electronic-resource-num&gt;&lt;remote-database-name&gt;psyh&lt;/remote-database-name&gt;&lt;remote-database-provider&gt;EBSCOhost&lt;/remote-database-provider&gt;&lt;/record&gt;&lt;/Cite&gt;&lt;/EndNote&gt;</w:instrText>
            </w:r>
            <w:r w:rsidRPr="00C71DCB">
              <w:rPr>
                <w:color w:val="4472C4" w:themeColor="accent1"/>
                <w:sz w:val="18"/>
                <w:szCs w:val="18"/>
              </w:rPr>
              <w:fldChar w:fldCharType="separate"/>
            </w:r>
            <w:r w:rsidRPr="00C71DCB">
              <w:rPr>
                <w:noProof/>
                <w:color w:val="4472C4" w:themeColor="accent1"/>
                <w:sz w:val="18"/>
                <w:szCs w:val="18"/>
              </w:rPr>
              <w:t>(Green, Lindy, &amp; Grace, 1985)</w:t>
            </w:r>
            <w:r w:rsidRPr="00C71DCB">
              <w:rPr>
                <w:color w:val="4472C4" w:themeColor="accent1"/>
                <w:sz w:val="18"/>
                <w:szCs w:val="18"/>
              </w:rPr>
              <w:fldChar w:fldCharType="end"/>
            </w:r>
          </w:p>
          <w:p w14:paraId="34658F0B" w14:textId="77777777" w:rsidR="00512367" w:rsidRPr="007E6BD5" w:rsidRDefault="00512367" w:rsidP="00E53B2F">
            <w:pPr>
              <w:spacing w:after="80"/>
              <w:rPr>
                <w:sz w:val="20"/>
                <w:szCs w:val="20"/>
              </w:rPr>
            </w:pPr>
            <w:r w:rsidRPr="007E6BD5">
              <w:rPr>
                <w:b/>
                <w:sz w:val="20"/>
                <w:szCs w:val="20"/>
              </w:rPr>
              <w:t xml:space="preserve">Limitations noted </w:t>
            </w:r>
            <w:r w:rsidRPr="007E6BD5">
              <w:rPr>
                <w:sz w:val="20"/>
                <w:szCs w:val="20"/>
              </w:rPr>
              <w:t>Small sample, no comparison between trauma and non-trauma</w:t>
            </w:r>
          </w:p>
          <w:p w14:paraId="372D57DD" w14:textId="77777777" w:rsidR="00512367" w:rsidRPr="007E6BD5" w:rsidRDefault="00512367" w:rsidP="00E53B2F">
            <w:pPr>
              <w:spacing w:after="80"/>
              <w:rPr>
                <w:sz w:val="20"/>
                <w:szCs w:val="20"/>
              </w:rPr>
            </w:pPr>
          </w:p>
        </w:tc>
        <w:tc>
          <w:tcPr>
            <w:tcW w:w="1606" w:type="dxa"/>
          </w:tcPr>
          <w:p w14:paraId="61907BF8" w14:textId="77777777" w:rsidR="00512367" w:rsidRPr="007E6BD5" w:rsidRDefault="00512367" w:rsidP="00E53B2F">
            <w:pPr>
              <w:rPr>
                <w:b/>
                <w:sz w:val="20"/>
                <w:szCs w:val="20"/>
              </w:rPr>
            </w:pPr>
            <w:r w:rsidRPr="007E6BD5">
              <w:rPr>
                <w:b/>
                <w:sz w:val="20"/>
                <w:szCs w:val="20"/>
              </w:rPr>
              <w:t xml:space="preserve">CASP rating </w:t>
            </w:r>
          </w:p>
          <w:p w14:paraId="7EF0CC41" w14:textId="77777777" w:rsidR="00512367" w:rsidRPr="007E6BD5" w:rsidRDefault="00512367" w:rsidP="00E53B2F">
            <w:pPr>
              <w:spacing w:after="80"/>
              <w:rPr>
                <w:sz w:val="20"/>
                <w:szCs w:val="20"/>
              </w:rPr>
            </w:pPr>
            <w:r w:rsidRPr="007E6BD5">
              <w:rPr>
                <w:sz w:val="20"/>
                <w:szCs w:val="20"/>
              </w:rPr>
              <w:t xml:space="preserve">High </w:t>
            </w:r>
          </w:p>
          <w:p w14:paraId="76D8E0C8" w14:textId="77777777" w:rsidR="00512367" w:rsidRPr="007E6BD5" w:rsidRDefault="00512367" w:rsidP="00E53B2F">
            <w:pPr>
              <w:spacing w:after="80"/>
              <w:rPr>
                <w:sz w:val="20"/>
                <w:szCs w:val="20"/>
              </w:rPr>
            </w:pPr>
            <w:r w:rsidRPr="007E6BD5">
              <w:rPr>
                <w:b/>
                <w:sz w:val="20"/>
                <w:szCs w:val="20"/>
              </w:rPr>
              <w:t xml:space="preserve">Value of study </w:t>
            </w:r>
            <w:r w:rsidRPr="007E6BD5">
              <w:rPr>
                <w:sz w:val="20"/>
                <w:szCs w:val="20"/>
              </w:rPr>
              <w:t>Adds to growing awareness of PTSD-PC and related complex causes.</w:t>
            </w:r>
          </w:p>
          <w:p w14:paraId="79344C91" w14:textId="77777777" w:rsidR="00512367" w:rsidRPr="007E6BD5" w:rsidRDefault="00512367" w:rsidP="00E53B2F">
            <w:pPr>
              <w:spacing w:after="80"/>
              <w:rPr>
                <w:sz w:val="20"/>
                <w:szCs w:val="20"/>
              </w:rPr>
            </w:pPr>
            <w:r w:rsidRPr="007E6BD5">
              <w:rPr>
                <w:b/>
                <w:sz w:val="20"/>
                <w:szCs w:val="20"/>
              </w:rPr>
              <w:t xml:space="preserve">implications </w:t>
            </w:r>
            <w:r w:rsidRPr="007E6BD5">
              <w:rPr>
                <w:sz w:val="20"/>
                <w:szCs w:val="20"/>
              </w:rPr>
              <w:t>Optimise support, sense of control. Increase provider awareness of PTSD-PC. Take account of PTSD-PC during AN education and need for treatment.</w:t>
            </w:r>
          </w:p>
          <w:p w14:paraId="666A56E0" w14:textId="77777777" w:rsidR="00512367" w:rsidRPr="007E6BD5" w:rsidRDefault="00512367" w:rsidP="00E53B2F">
            <w:pPr>
              <w:spacing w:after="80"/>
              <w:rPr>
                <w:sz w:val="20"/>
                <w:szCs w:val="20"/>
              </w:rPr>
            </w:pPr>
          </w:p>
          <w:p w14:paraId="1893C77D" w14:textId="77777777" w:rsidR="00512367" w:rsidRPr="007E6BD5" w:rsidRDefault="00512367" w:rsidP="00E53B2F">
            <w:pPr>
              <w:spacing w:after="80"/>
              <w:rPr>
                <w:sz w:val="20"/>
                <w:szCs w:val="20"/>
              </w:rPr>
            </w:pPr>
          </w:p>
        </w:tc>
      </w:tr>
    </w:tbl>
    <w:p w14:paraId="7FDA1FE2" w14:textId="77777777" w:rsidR="00512367" w:rsidRPr="007E6BD5" w:rsidRDefault="00512367" w:rsidP="00512367">
      <w:pPr>
        <w:spacing w:after="80"/>
        <w:rPr>
          <w:sz w:val="20"/>
          <w:szCs w:val="20"/>
        </w:rPr>
      </w:pPr>
    </w:p>
    <w:p w14:paraId="6E0613AA" w14:textId="77777777" w:rsidR="00512367" w:rsidRPr="007E6BD5" w:rsidRDefault="00512367" w:rsidP="00512367">
      <w:pPr>
        <w:spacing w:after="80"/>
        <w:rPr>
          <w:sz w:val="20"/>
          <w:szCs w:val="20"/>
        </w:rPr>
      </w:pPr>
    </w:p>
    <w:tbl>
      <w:tblPr>
        <w:tblStyle w:val="TableGrid"/>
        <w:tblW w:w="14328" w:type="dxa"/>
        <w:tblInd w:w="-5" w:type="dxa"/>
        <w:tblBorders>
          <w:top w:val="single" w:sz="4"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2464"/>
        <w:gridCol w:w="1471"/>
        <w:gridCol w:w="1657"/>
        <w:gridCol w:w="2938"/>
        <w:gridCol w:w="2911"/>
        <w:gridCol w:w="1604"/>
      </w:tblGrid>
      <w:tr w:rsidR="00512367" w:rsidRPr="007E6BD5" w14:paraId="288EB6D7" w14:textId="77777777" w:rsidTr="00E53B2F">
        <w:trPr>
          <w:trHeight w:val="4616"/>
        </w:trPr>
        <w:tc>
          <w:tcPr>
            <w:tcW w:w="1234" w:type="dxa"/>
          </w:tcPr>
          <w:p w14:paraId="7A2D569E" w14:textId="77777777" w:rsidR="00512367" w:rsidRPr="007E6BD5" w:rsidRDefault="00512367" w:rsidP="00E53B2F">
            <w:pPr>
              <w:spacing w:after="80"/>
              <w:rPr>
                <w:sz w:val="20"/>
                <w:szCs w:val="20"/>
              </w:rPr>
            </w:pPr>
            <w:r w:rsidRPr="007E6BD5">
              <w:rPr>
                <w:b/>
                <w:sz w:val="20"/>
                <w:szCs w:val="20"/>
              </w:rPr>
              <w:lastRenderedPageBreak/>
              <w:t>Anderson and McGuinness 2008</w:t>
            </w:r>
            <w:r w:rsidRPr="007E6BD5">
              <w:rPr>
                <w:b/>
                <w:sz w:val="20"/>
                <w:szCs w:val="20"/>
              </w:rPr>
              <w:br/>
            </w:r>
            <w:r w:rsidRPr="007E6BD5">
              <w:rPr>
                <w:sz w:val="20"/>
                <w:szCs w:val="20"/>
              </w:rPr>
              <w:t>Do Teenage Mothers Experience Childbirth as Traumatic?</w:t>
            </w:r>
          </w:p>
          <w:p w14:paraId="3860E0F6" w14:textId="77777777" w:rsidR="00512367" w:rsidRPr="007E6BD5" w:rsidRDefault="00512367" w:rsidP="00E53B2F">
            <w:pPr>
              <w:spacing w:after="80"/>
              <w:rPr>
                <w:b/>
                <w:sz w:val="20"/>
                <w:szCs w:val="20"/>
              </w:rPr>
            </w:pPr>
          </w:p>
          <w:p w14:paraId="77A3170E" w14:textId="77777777" w:rsidR="00512367" w:rsidRPr="007E6BD5" w:rsidRDefault="00512367" w:rsidP="00E53B2F">
            <w:pPr>
              <w:spacing w:after="80"/>
              <w:rPr>
                <w:b/>
                <w:sz w:val="20"/>
                <w:szCs w:val="20"/>
              </w:rPr>
            </w:pPr>
            <w:r w:rsidRPr="007E6BD5">
              <w:rPr>
                <w:b/>
                <w:sz w:val="20"/>
                <w:szCs w:val="20"/>
              </w:rPr>
              <w:t>USA</w:t>
            </w:r>
          </w:p>
        </w:tc>
        <w:tc>
          <w:tcPr>
            <w:tcW w:w="2476" w:type="dxa"/>
          </w:tcPr>
          <w:p w14:paraId="46B85E2F"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 xml:space="preserve">28. </w:t>
            </w:r>
          </w:p>
          <w:p w14:paraId="2A0212B5" w14:textId="77777777" w:rsidR="00512367" w:rsidRPr="007E6BD5" w:rsidRDefault="00512367" w:rsidP="00E53B2F">
            <w:pPr>
              <w:spacing w:after="80"/>
              <w:rPr>
                <w:sz w:val="20"/>
                <w:szCs w:val="20"/>
              </w:rPr>
            </w:pPr>
            <w:r w:rsidRPr="007E6BD5">
              <w:rPr>
                <w:sz w:val="20"/>
                <w:szCs w:val="20"/>
              </w:rPr>
              <w:t>Aged 15-19.</w:t>
            </w:r>
          </w:p>
          <w:p w14:paraId="2C94773B" w14:textId="77777777" w:rsidR="00512367" w:rsidRPr="007E6BD5" w:rsidRDefault="00512367" w:rsidP="00E53B2F">
            <w:pPr>
              <w:spacing w:after="80"/>
              <w:rPr>
                <w:sz w:val="20"/>
                <w:szCs w:val="20"/>
              </w:rPr>
            </w:pPr>
            <w:r w:rsidRPr="007E6BD5">
              <w:rPr>
                <w:b/>
                <w:sz w:val="20"/>
                <w:szCs w:val="20"/>
              </w:rPr>
              <w:t xml:space="preserve">Selection process </w:t>
            </w:r>
            <w:r w:rsidRPr="007E6BD5">
              <w:rPr>
                <w:sz w:val="20"/>
                <w:szCs w:val="20"/>
              </w:rPr>
              <w:t>Random sample of women previously attending a nursing educational program, spoke English, had a telephone.</w:t>
            </w:r>
          </w:p>
          <w:p w14:paraId="56AEE53A"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Not stated.</w:t>
            </w:r>
            <w:r w:rsidRPr="007E6BD5">
              <w:rPr>
                <w:b/>
                <w:sz w:val="20"/>
                <w:szCs w:val="20"/>
              </w:rPr>
              <w:t xml:space="preserve"> </w:t>
            </w:r>
          </w:p>
          <w:p w14:paraId="0E9CD743"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n/a</w:t>
            </w:r>
          </w:p>
          <w:p w14:paraId="31FADC1D" w14:textId="77777777" w:rsidR="00512367" w:rsidRPr="007E6BD5" w:rsidRDefault="00512367" w:rsidP="00E53B2F">
            <w:pPr>
              <w:spacing w:after="80"/>
              <w:rPr>
                <w:color w:val="FF0000"/>
                <w:sz w:val="20"/>
                <w:szCs w:val="20"/>
              </w:rPr>
            </w:pPr>
            <w:r w:rsidRPr="007E6BD5">
              <w:rPr>
                <w:b/>
                <w:sz w:val="20"/>
                <w:szCs w:val="20"/>
              </w:rPr>
              <w:t xml:space="preserve">Ethical approval </w:t>
            </w:r>
            <w:r w:rsidRPr="007E6BD5">
              <w:rPr>
                <w:sz w:val="20"/>
                <w:szCs w:val="20"/>
              </w:rPr>
              <w:t>University board. Info provided and consent obtained – not described.</w:t>
            </w:r>
          </w:p>
        </w:tc>
        <w:tc>
          <w:tcPr>
            <w:tcW w:w="1473" w:type="dxa"/>
          </w:tcPr>
          <w:p w14:paraId="7FDB15E7" w14:textId="77777777" w:rsidR="00512367" w:rsidRPr="007E6BD5" w:rsidRDefault="00512367" w:rsidP="00E53B2F">
            <w:pPr>
              <w:spacing w:after="80"/>
              <w:rPr>
                <w:b/>
                <w:sz w:val="20"/>
                <w:szCs w:val="20"/>
              </w:rPr>
            </w:pPr>
            <w:r w:rsidRPr="007E6BD5">
              <w:rPr>
                <w:b/>
                <w:sz w:val="20"/>
                <w:szCs w:val="20"/>
              </w:rPr>
              <w:t xml:space="preserve">Focus </w:t>
            </w:r>
          </w:p>
          <w:p w14:paraId="12E4492A" w14:textId="77777777" w:rsidR="00512367" w:rsidRPr="007E6BD5" w:rsidRDefault="00512367" w:rsidP="00E53B2F">
            <w:pPr>
              <w:spacing w:after="80"/>
              <w:rPr>
                <w:sz w:val="20"/>
                <w:szCs w:val="20"/>
              </w:rPr>
            </w:pPr>
            <w:r w:rsidRPr="007E6BD5">
              <w:rPr>
                <w:sz w:val="20"/>
                <w:szCs w:val="20"/>
              </w:rPr>
              <w:t>Assess symptoms of PTS and PND. Also measured subjective experience.</w:t>
            </w:r>
          </w:p>
          <w:p w14:paraId="5AD788AD" w14:textId="77777777" w:rsidR="00512367" w:rsidRPr="007E6BD5" w:rsidRDefault="00512367" w:rsidP="00E53B2F">
            <w:pPr>
              <w:spacing w:after="80"/>
              <w:rPr>
                <w:sz w:val="20"/>
                <w:szCs w:val="20"/>
              </w:rPr>
            </w:pPr>
            <w:r w:rsidRPr="007E6BD5">
              <w:rPr>
                <w:sz w:val="20"/>
                <w:szCs w:val="20"/>
              </w:rPr>
              <w:t>Small focus on QPI.</w:t>
            </w:r>
          </w:p>
          <w:p w14:paraId="19A34C70" w14:textId="77777777" w:rsidR="00512367" w:rsidRPr="007E6BD5" w:rsidRDefault="00512367" w:rsidP="00E53B2F">
            <w:pPr>
              <w:spacing w:after="80"/>
              <w:rPr>
                <w:b/>
                <w:sz w:val="20"/>
                <w:szCs w:val="20"/>
              </w:rPr>
            </w:pPr>
          </w:p>
          <w:p w14:paraId="28B81445" w14:textId="77777777" w:rsidR="00512367" w:rsidRPr="007E6BD5" w:rsidRDefault="00512367" w:rsidP="00E53B2F">
            <w:pPr>
              <w:spacing w:after="80"/>
              <w:rPr>
                <w:b/>
                <w:sz w:val="20"/>
                <w:szCs w:val="20"/>
              </w:rPr>
            </w:pPr>
            <w:r w:rsidRPr="007E6BD5">
              <w:rPr>
                <w:b/>
                <w:sz w:val="20"/>
                <w:szCs w:val="20"/>
              </w:rPr>
              <w:t xml:space="preserve">Population </w:t>
            </w:r>
          </w:p>
          <w:p w14:paraId="38EE5BA8" w14:textId="77777777" w:rsidR="00512367" w:rsidRPr="007E6BD5" w:rsidRDefault="00512367" w:rsidP="00E53B2F">
            <w:pPr>
              <w:spacing w:after="80"/>
              <w:rPr>
                <w:sz w:val="20"/>
                <w:szCs w:val="20"/>
              </w:rPr>
            </w:pPr>
            <w:r w:rsidRPr="007E6BD5">
              <w:rPr>
                <w:sz w:val="20"/>
                <w:szCs w:val="20"/>
              </w:rPr>
              <w:t>Teenage, childbearing women.</w:t>
            </w:r>
          </w:p>
        </w:tc>
        <w:tc>
          <w:tcPr>
            <w:tcW w:w="1663" w:type="dxa"/>
          </w:tcPr>
          <w:p w14:paraId="2B3F058A"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IES</w:t>
            </w:r>
            <w:r>
              <w:rPr>
                <w:sz w:val="20"/>
                <w:szCs w:val="20"/>
              </w:rPr>
              <w:t xml:space="preserve"> </w:t>
            </w:r>
            <w:r w:rsidRPr="00020BE1">
              <w:rPr>
                <w:color w:val="4472C4" w:themeColor="accent1"/>
                <w:sz w:val="18"/>
                <w:szCs w:val="18"/>
              </w:rPr>
              <w:fldChar w:fldCharType="begin"/>
            </w:r>
            <w:r w:rsidRPr="00020BE1">
              <w:rPr>
                <w:color w:val="4472C4" w:themeColor="accent1"/>
                <w:sz w:val="18"/>
                <w:szCs w:val="18"/>
              </w:rPr>
              <w:instrText xml:space="preserve"> ADDIN EN.CITE &lt;EndNote&gt;&lt;Cite&gt;&lt;Author&gt;Horowitz&lt;/Author&gt;&lt;Year&gt;1979&lt;/Year&gt;&lt;RecNum&gt;1295&lt;/RecNum&gt;&lt;DisplayText&gt;(Horowitz et al., 1979)&lt;/DisplayText&gt;&lt;record&gt;&lt;rec-number&gt;1295&lt;/rec-number&gt;&lt;foreign-keys&gt;&lt;key app="EN" db-id="59z2d20v1205eueea50pwxwet002arrpvxsp" timestamp="1489927233"&gt;1295&lt;/key&gt;&lt;/foreign-keys&gt;&lt;ref-type name="Journal Article"&gt;17&lt;/ref-type&gt;&lt;contributors&gt;&lt;authors&gt;&lt;author&gt;Horowitz, Mardi J.&lt;/author&gt;&lt;author&gt;Wilner, Nancy&lt;/author&gt;&lt;author&gt;Alvarez, William&lt;/author&gt;&lt;/authors&gt;&lt;/contributors&gt;&lt;titles&gt;&lt;title&gt;Impact of Event Scale: A measure of subjective stress&lt;/title&gt;&lt;secondary-title&gt;Psychosomatic Medicine&lt;/secondary-title&gt;&lt;/titles&gt;&lt;periodical&gt;&lt;full-title&gt;Psychosomatic Medicine&lt;/full-title&gt;&lt;/periodical&gt;&lt;pages&gt;209-218&lt;/pages&gt;&lt;volume&gt;41&lt;/volume&gt;&lt;number&gt;3&lt;/number&gt;&lt;keywords&gt;&lt;keyword&gt;development of impact of event scale&lt;/keyword&gt;&lt;keyword&gt;measurement of current subjective distress&lt;/keyword&gt;&lt;keyword&gt;20–75 yr old stress outpatients&lt;/keyword&gt;&lt;keyword&gt;1979&lt;/keyword&gt;&lt;keyword&gt;Distress&lt;/keyword&gt;&lt;keyword&gt;Experiences (Events)&lt;/keyword&gt;&lt;keyword&gt;Measurement&lt;/keyword&gt;&lt;keyword&gt;Stress Reactions&lt;/keyword&gt;&lt;keyword&gt;Test Construction&lt;/keyword&gt;&lt;keyword&gt;Outpatients&lt;/keyword&gt;&lt;/keywords&gt;&lt;dates&gt;&lt;year&gt;1979&lt;/year&gt;&lt;/dates&gt;&lt;pub-location&gt;US&lt;/pub-location&gt;&lt;publisher&gt;Lippincott Williams &amp;amp; Wilkins&lt;/publisher&gt;&lt;isbn&gt;0033-3174&amp;#xD;1534-7796&lt;/isbn&gt;&lt;accession-num&gt;1980-26834-001&lt;/accession-num&gt;&lt;urls&gt;&lt;related-urls&gt;&lt;url&gt;https://login.ezproxy.napier.ac.uk/login?url=http://search.ebscohost.com/login.aspx?direct=true&amp;amp;db=psyh&amp;amp;AN=1980-26834-001&amp;amp;site=ehost-live&lt;/url&gt;&lt;/related-urls&gt;&lt;/urls&gt;&lt;electronic-resource-num&gt;10.1097/00006842-197905000-00004&lt;/electronic-resource-num&gt;&lt;remote-database-name&gt;psyh&lt;/remote-database-name&gt;&lt;remote-database-provider&gt;EBSCOhost&lt;/remote-database-provider&gt;&lt;/record&gt;&lt;/Cite&gt;&lt;/EndNote&gt;</w:instrText>
            </w:r>
            <w:r w:rsidRPr="00020BE1">
              <w:rPr>
                <w:color w:val="4472C4" w:themeColor="accent1"/>
                <w:sz w:val="18"/>
                <w:szCs w:val="18"/>
              </w:rPr>
              <w:fldChar w:fldCharType="separate"/>
            </w:r>
            <w:r w:rsidRPr="00020BE1">
              <w:rPr>
                <w:noProof/>
                <w:color w:val="4472C4" w:themeColor="accent1"/>
                <w:sz w:val="18"/>
                <w:szCs w:val="18"/>
              </w:rPr>
              <w:t>(Horowitz et al., 1979)</w:t>
            </w:r>
            <w:r w:rsidRPr="00020BE1">
              <w:rPr>
                <w:color w:val="4472C4" w:themeColor="accent1"/>
                <w:sz w:val="18"/>
                <w:szCs w:val="18"/>
              </w:rPr>
              <w:fldChar w:fldCharType="end"/>
            </w:r>
            <w:r w:rsidRPr="00020BE1">
              <w:rPr>
                <w:color w:val="4472C4" w:themeColor="accent1"/>
                <w:sz w:val="18"/>
                <w:szCs w:val="18"/>
              </w:rPr>
              <w:t>.</w:t>
            </w:r>
            <w:r w:rsidRPr="00020BE1">
              <w:rPr>
                <w:color w:val="4472C4" w:themeColor="accent1"/>
                <w:sz w:val="20"/>
                <w:szCs w:val="20"/>
              </w:rPr>
              <w:t xml:space="preserve"> </w:t>
            </w:r>
            <w:r w:rsidRPr="007E6BD5">
              <w:rPr>
                <w:sz w:val="20"/>
                <w:szCs w:val="20"/>
              </w:rPr>
              <w:t>Timing not stated but assumed to be at same time as interview - 9 months PC, to coincide with peak time of PTSD.</w:t>
            </w:r>
          </w:p>
          <w:p w14:paraId="2BC439E1" w14:textId="77777777" w:rsidR="00512367" w:rsidRPr="007E6BD5" w:rsidRDefault="00512367" w:rsidP="00E53B2F">
            <w:pPr>
              <w:spacing w:after="80"/>
              <w:rPr>
                <w:sz w:val="20"/>
                <w:szCs w:val="20"/>
              </w:rPr>
            </w:pPr>
            <w:r w:rsidRPr="007E6BD5">
              <w:rPr>
                <w:sz w:val="20"/>
                <w:szCs w:val="20"/>
              </w:rPr>
              <w:t>Cut-offs used:</w:t>
            </w:r>
          </w:p>
          <w:p w14:paraId="21ED2FCD" w14:textId="77777777" w:rsidR="00512367" w:rsidRPr="00EB2F28" w:rsidRDefault="00512367" w:rsidP="00E53B2F">
            <w:pPr>
              <w:spacing w:after="80"/>
              <w:rPr>
                <w:sz w:val="20"/>
                <w:szCs w:val="20"/>
              </w:rPr>
            </w:pPr>
            <w:r w:rsidRPr="007E6BD5">
              <w:rPr>
                <w:sz w:val="20"/>
                <w:szCs w:val="20"/>
              </w:rPr>
              <w:t>19-25 mild PTS, 26-34 moderate PTS. No one had over 34. EPDS was also used at the same time as the IES.</w:t>
            </w:r>
          </w:p>
        </w:tc>
        <w:tc>
          <w:tcPr>
            <w:tcW w:w="2951" w:type="dxa"/>
          </w:tcPr>
          <w:p w14:paraId="234F94C1" w14:textId="77777777" w:rsidR="00512367" w:rsidRPr="007E6BD5" w:rsidRDefault="00512367" w:rsidP="00E53B2F">
            <w:pPr>
              <w:spacing w:after="80"/>
              <w:rPr>
                <w:sz w:val="20"/>
                <w:szCs w:val="20"/>
              </w:rPr>
            </w:pPr>
            <w:r w:rsidRPr="007E6BD5">
              <w:rPr>
                <w:b/>
                <w:sz w:val="20"/>
                <w:szCs w:val="20"/>
              </w:rPr>
              <w:t xml:space="preserve">Method </w:t>
            </w:r>
            <w:r w:rsidRPr="007E6BD5">
              <w:rPr>
                <w:sz w:val="20"/>
                <w:szCs w:val="20"/>
              </w:rPr>
              <w:t>Quantitative, Pilot Study.</w:t>
            </w:r>
          </w:p>
          <w:p w14:paraId="3F0A7C51" w14:textId="77777777" w:rsidR="00512367" w:rsidRPr="007E6BD5" w:rsidRDefault="00512367" w:rsidP="00E53B2F">
            <w:pPr>
              <w:spacing w:after="80"/>
              <w:rPr>
                <w:sz w:val="20"/>
                <w:szCs w:val="20"/>
              </w:rPr>
            </w:pPr>
            <w:r w:rsidRPr="007E6BD5">
              <w:rPr>
                <w:b/>
                <w:sz w:val="20"/>
                <w:szCs w:val="20"/>
              </w:rPr>
              <w:t xml:space="preserve">Subjective measure </w:t>
            </w:r>
            <w:r w:rsidRPr="007E6BD5">
              <w:rPr>
                <w:sz w:val="20"/>
                <w:szCs w:val="20"/>
              </w:rPr>
              <w:t>Likert scales.</w:t>
            </w:r>
          </w:p>
          <w:p w14:paraId="104FFEDA" w14:textId="77777777" w:rsidR="00512367" w:rsidRPr="007E6BD5" w:rsidRDefault="00512367" w:rsidP="00E53B2F">
            <w:pPr>
              <w:spacing w:after="80"/>
              <w:rPr>
                <w:sz w:val="20"/>
                <w:szCs w:val="20"/>
              </w:rPr>
            </w:pPr>
            <w:r w:rsidRPr="007E6BD5">
              <w:rPr>
                <w:b/>
                <w:sz w:val="20"/>
                <w:szCs w:val="20"/>
              </w:rPr>
              <w:t xml:space="preserve">Objective measures </w:t>
            </w:r>
            <w:r w:rsidRPr="007E6BD5">
              <w:rPr>
                <w:sz w:val="20"/>
                <w:szCs w:val="20"/>
              </w:rPr>
              <w:t>Mode of birth (22 SVB, 6 non-specified, non-SVB)</w:t>
            </w:r>
          </w:p>
          <w:p w14:paraId="67F0B959" w14:textId="77777777" w:rsidR="00512367" w:rsidRPr="007E6BD5" w:rsidRDefault="00512367" w:rsidP="00E53B2F">
            <w:pPr>
              <w:spacing w:after="80"/>
              <w:rPr>
                <w:sz w:val="20"/>
                <w:szCs w:val="20"/>
              </w:rPr>
            </w:pPr>
            <w:r w:rsidRPr="007E6BD5">
              <w:rPr>
                <w:b/>
                <w:sz w:val="20"/>
                <w:szCs w:val="20"/>
              </w:rPr>
              <w:t xml:space="preserve">Blinding used </w:t>
            </w:r>
            <w:r w:rsidRPr="007E6BD5">
              <w:rPr>
                <w:sz w:val="20"/>
                <w:szCs w:val="20"/>
              </w:rPr>
              <w:t>n/a</w:t>
            </w:r>
          </w:p>
          <w:p w14:paraId="19038877"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Telephone Interview.</w:t>
            </w:r>
          </w:p>
          <w:p w14:paraId="3796FDBF" w14:textId="77777777" w:rsidR="00512367" w:rsidRPr="007E6BD5" w:rsidRDefault="00512367" w:rsidP="00E53B2F">
            <w:pPr>
              <w:spacing w:after="80"/>
              <w:rPr>
                <w:sz w:val="20"/>
                <w:szCs w:val="20"/>
              </w:rPr>
            </w:pPr>
            <w:r w:rsidRPr="007E6BD5">
              <w:rPr>
                <w:b/>
                <w:sz w:val="20"/>
                <w:szCs w:val="20"/>
              </w:rPr>
              <w:t>Confounding factors</w:t>
            </w:r>
            <w:r w:rsidRPr="007E6BD5">
              <w:rPr>
                <w:sz w:val="20"/>
                <w:szCs w:val="20"/>
              </w:rPr>
              <w:t xml:space="preserve"> Does not record history of PTS.</w:t>
            </w:r>
          </w:p>
          <w:p w14:paraId="36914AED" w14:textId="77777777" w:rsidR="00512367" w:rsidRPr="007E6BD5" w:rsidRDefault="00512367" w:rsidP="00E53B2F">
            <w:pPr>
              <w:spacing w:after="80"/>
              <w:rPr>
                <w:sz w:val="20"/>
                <w:szCs w:val="20"/>
              </w:rPr>
            </w:pPr>
            <w:r w:rsidRPr="007E6BD5">
              <w:rPr>
                <w:b/>
                <w:sz w:val="20"/>
                <w:szCs w:val="20"/>
              </w:rPr>
              <w:t xml:space="preserve">Analysis </w:t>
            </w:r>
            <w:r w:rsidRPr="007E6BD5">
              <w:rPr>
                <w:sz w:val="20"/>
                <w:szCs w:val="20"/>
              </w:rPr>
              <w:t>Descriptive summary statistics.</w:t>
            </w:r>
          </w:p>
        </w:tc>
        <w:tc>
          <w:tcPr>
            <w:tcW w:w="2925" w:type="dxa"/>
          </w:tcPr>
          <w:p w14:paraId="7EF424F5" w14:textId="77777777" w:rsidR="00512367" w:rsidRPr="007E6BD5" w:rsidRDefault="00512367" w:rsidP="00E53B2F">
            <w:pPr>
              <w:spacing w:after="80"/>
              <w:rPr>
                <w:sz w:val="20"/>
                <w:szCs w:val="20"/>
              </w:rPr>
            </w:pPr>
            <w:r w:rsidRPr="007E6BD5">
              <w:rPr>
                <w:b/>
                <w:sz w:val="20"/>
                <w:szCs w:val="20"/>
              </w:rPr>
              <w:t xml:space="preserve">Results </w:t>
            </w:r>
            <w:r w:rsidRPr="007E6BD5">
              <w:rPr>
                <w:sz w:val="20"/>
                <w:szCs w:val="20"/>
              </w:rPr>
              <w:t>Fear (28), anxiety (27), midwives kind (23) supportive (26), experience ‘awful’ (worst rating) (4).</w:t>
            </w:r>
          </w:p>
          <w:p w14:paraId="773ADA6A" w14:textId="77777777" w:rsidR="00512367" w:rsidRPr="007E6BD5" w:rsidRDefault="00512367" w:rsidP="00E53B2F">
            <w:pPr>
              <w:spacing w:after="80"/>
              <w:rPr>
                <w:sz w:val="20"/>
                <w:szCs w:val="20"/>
              </w:rPr>
            </w:pPr>
            <w:r w:rsidRPr="007E6BD5">
              <w:rPr>
                <w:b/>
                <w:sz w:val="20"/>
                <w:szCs w:val="20"/>
              </w:rPr>
              <w:t xml:space="preserve">Application to local population </w:t>
            </w:r>
            <w:r w:rsidRPr="007E6BD5">
              <w:rPr>
                <w:sz w:val="20"/>
                <w:szCs w:val="20"/>
              </w:rPr>
              <w:t>Teenage mothers in this area of USA.</w:t>
            </w:r>
          </w:p>
          <w:p w14:paraId="27DA07D3" w14:textId="77777777" w:rsidR="00512367" w:rsidRPr="007E6BD5" w:rsidRDefault="00512367" w:rsidP="00E53B2F">
            <w:pPr>
              <w:spacing w:after="80"/>
              <w:rPr>
                <w:sz w:val="20"/>
                <w:szCs w:val="20"/>
              </w:rPr>
            </w:pPr>
            <w:r w:rsidRPr="007E6BD5">
              <w:rPr>
                <w:b/>
                <w:sz w:val="20"/>
                <w:szCs w:val="20"/>
              </w:rPr>
              <w:t xml:space="preserve">Fit with other findings </w:t>
            </w:r>
            <w:r w:rsidRPr="007E6BD5">
              <w:rPr>
                <w:sz w:val="20"/>
                <w:szCs w:val="20"/>
              </w:rPr>
              <w:t>High % of positive perception of midwives, inconsistent with other findings, may be due to particular care of teenage mothers.</w:t>
            </w:r>
          </w:p>
          <w:p w14:paraId="726AF21B"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 xml:space="preserve">Some teenage mothers are vulnerable to PTSD. </w:t>
            </w:r>
          </w:p>
          <w:p w14:paraId="0BD6E874" w14:textId="77777777" w:rsidR="00512367" w:rsidRPr="007E6BD5" w:rsidRDefault="00512367" w:rsidP="00E53B2F">
            <w:pPr>
              <w:spacing w:after="80"/>
              <w:rPr>
                <w:rFonts w:eastAsiaTheme="minorHAnsi"/>
                <w:sz w:val="20"/>
                <w:szCs w:val="20"/>
              </w:rPr>
            </w:pPr>
            <w:r w:rsidRPr="007E6BD5">
              <w:rPr>
                <w:b/>
                <w:sz w:val="20"/>
                <w:szCs w:val="20"/>
              </w:rPr>
              <w:t xml:space="preserve">Limitations noted </w:t>
            </w:r>
            <w:r w:rsidRPr="007E6BD5">
              <w:rPr>
                <w:sz w:val="20"/>
                <w:szCs w:val="20"/>
              </w:rPr>
              <w:t>Lack of knowledge re previous PTS.</w:t>
            </w:r>
            <w:r w:rsidRPr="007E6BD5">
              <w:rPr>
                <w:b/>
                <w:vanish/>
                <w:color w:val="FF0000"/>
                <w:sz w:val="20"/>
                <w:szCs w:val="20"/>
              </w:rPr>
              <w:pgNum/>
            </w:r>
          </w:p>
        </w:tc>
        <w:tc>
          <w:tcPr>
            <w:tcW w:w="1606" w:type="dxa"/>
          </w:tcPr>
          <w:p w14:paraId="4EA05A52" w14:textId="77777777" w:rsidR="00512367" w:rsidRPr="007E6BD5" w:rsidRDefault="00512367" w:rsidP="00E53B2F">
            <w:pPr>
              <w:rPr>
                <w:b/>
                <w:sz w:val="20"/>
                <w:szCs w:val="20"/>
              </w:rPr>
            </w:pPr>
            <w:r w:rsidRPr="007E6BD5">
              <w:rPr>
                <w:b/>
                <w:sz w:val="20"/>
                <w:szCs w:val="20"/>
              </w:rPr>
              <w:t>CASP rating</w:t>
            </w:r>
          </w:p>
          <w:p w14:paraId="78B5CDC2" w14:textId="77777777" w:rsidR="00512367" w:rsidRPr="007E6BD5" w:rsidRDefault="00512367" w:rsidP="00E53B2F">
            <w:pPr>
              <w:spacing w:after="80"/>
              <w:rPr>
                <w:sz w:val="20"/>
                <w:szCs w:val="20"/>
              </w:rPr>
            </w:pPr>
            <w:r w:rsidRPr="007E6BD5">
              <w:rPr>
                <w:sz w:val="20"/>
                <w:szCs w:val="20"/>
              </w:rPr>
              <w:t>Low</w:t>
            </w:r>
          </w:p>
          <w:p w14:paraId="71A380BD" w14:textId="77777777" w:rsidR="00512367" w:rsidRPr="007E6BD5" w:rsidRDefault="00512367" w:rsidP="00E53B2F">
            <w:pPr>
              <w:spacing w:after="80"/>
              <w:rPr>
                <w:sz w:val="20"/>
                <w:szCs w:val="20"/>
              </w:rPr>
            </w:pPr>
            <w:r w:rsidRPr="007E6BD5">
              <w:rPr>
                <w:b/>
                <w:sz w:val="20"/>
                <w:szCs w:val="20"/>
              </w:rPr>
              <w:t xml:space="preserve">Implications for practice </w:t>
            </w:r>
            <w:r w:rsidRPr="007E6BD5">
              <w:rPr>
                <w:sz w:val="20"/>
                <w:szCs w:val="20"/>
              </w:rPr>
              <w:t xml:space="preserve">For teenage women, assessing previous trauma and providing positive midwife support, and involvement in decision making may reduce psychological sequelae of childbirth. </w:t>
            </w:r>
          </w:p>
        </w:tc>
      </w:tr>
    </w:tbl>
    <w:p w14:paraId="06092A67" w14:textId="77777777" w:rsidR="00512367" w:rsidRPr="007E6BD5" w:rsidRDefault="00512367" w:rsidP="00512367">
      <w:pPr>
        <w:spacing w:after="80"/>
        <w:rPr>
          <w:sz w:val="20"/>
          <w:szCs w:val="20"/>
        </w:rPr>
      </w:pPr>
    </w:p>
    <w:tbl>
      <w:tblPr>
        <w:tblStyle w:val="TableGrid"/>
        <w:tblW w:w="14328" w:type="dxa"/>
        <w:tblBorders>
          <w:top w:val="single" w:sz="4"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541FD256" w14:textId="77777777" w:rsidTr="00E53B2F">
        <w:tc>
          <w:tcPr>
            <w:tcW w:w="1234" w:type="dxa"/>
          </w:tcPr>
          <w:p w14:paraId="28AC7228" w14:textId="77777777" w:rsidR="00512367" w:rsidRPr="007E6BD5" w:rsidRDefault="00512367" w:rsidP="00E53B2F">
            <w:pPr>
              <w:spacing w:after="80"/>
              <w:rPr>
                <w:sz w:val="20"/>
                <w:szCs w:val="20"/>
              </w:rPr>
            </w:pPr>
            <w:r w:rsidRPr="007E6BD5">
              <w:rPr>
                <w:b/>
                <w:sz w:val="20"/>
                <w:szCs w:val="20"/>
              </w:rPr>
              <w:t>Ayers 2007</w:t>
            </w:r>
            <w:r w:rsidRPr="007E6BD5">
              <w:rPr>
                <w:b/>
                <w:sz w:val="20"/>
                <w:szCs w:val="20"/>
              </w:rPr>
              <w:br/>
            </w:r>
            <w:r w:rsidRPr="007E6BD5">
              <w:rPr>
                <w:sz w:val="20"/>
                <w:szCs w:val="20"/>
              </w:rPr>
              <w:t>Thoughts and Emotions During Traumatic Birth: A Qualitative</w:t>
            </w:r>
          </w:p>
          <w:p w14:paraId="7AA43FF8" w14:textId="77777777" w:rsidR="00512367" w:rsidRPr="007E6BD5" w:rsidRDefault="00512367" w:rsidP="00E53B2F">
            <w:pPr>
              <w:widowControl w:val="0"/>
              <w:autoSpaceDE w:val="0"/>
              <w:autoSpaceDN w:val="0"/>
              <w:adjustRightInd w:val="0"/>
              <w:spacing w:after="80"/>
              <w:rPr>
                <w:sz w:val="20"/>
                <w:szCs w:val="20"/>
              </w:rPr>
            </w:pPr>
            <w:r w:rsidRPr="007E6BD5">
              <w:rPr>
                <w:sz w:val="20"/>
                <w:szCs w:val="20"/>
              </w:rPr>
              <w:t xml:space="preserve">Study </w:t>
            </w:r>
          </w:p>
          <w:p w14:paraId="0A370C53" w14:textId="77777777" w:rsidR="00512367" w:rsidRPr="007E6BD5" w:rsidRDefault="00512367" w:rsidP="00E53B2F">
            <w:pPr>
              <w:spacing w:after="80"/>
              <w:rPr>
                <w:b/>
                <w:sz w:val="20"/>
                <w:szCs w:val="20"/>
              </w:rPr>
            </w:pPr>
          </w:p>
          <w:p w14:paraId="7CE0901C" w14:textId="77777777" w:rsidR="00512367" w:rsidRPr="007E6BD5" w:rsidRDefault="00512367" w:rsidP="00E53B2F">
            <w:pPr>
              <w:spacing w:after="80"/>
              <w:rPr>
                <w:b/>
                <w:sz w:val="20"/>
                <w:szCs w:val="20"/>
              </w:rPr>
            </w:pPr>
            <w:r w:rsidRPr="007E6BD5">
              <w:rPr>
                <w:b/>
                <w:sz w:val="20"/>
                <w:szCs w:val="20"/>
              </w:rPr>
              <w:t>UK</w:t>
            </w:r>
          </w:p>
          <w:p w14:paraId="4E0578B5" w14:textId="77777777" w:rsidR="00512367" w:rsidRPr="007E6BD5" w:rsidRDefault="00512367" w:rsidP="00E53B2F">
            <w:pPr>
              <w:spacing w:after="80"/>
              <w:rPr>
                <w:b/>
                <w:sz w:val="20"/>
                <w:szCs w:val="20"/>
              </w:rPr>
            </w:pPr>
            <w:r w:rsidRPr="007E6BD5">
              <w:rPr>
                <w:b/>
                <w:sz w:val="20"/>
                <w:szCs w:val="20"/>
              </w:rPr>
              <w:lastRenderedPageBreak/>
              <w:t>Ayers 2007 continued</w:t>
            </w:r>
          </w:p>
        </w:tc>
        <w:tc>
          <w:tcPr>
            <w:tcW w:w="2476" w:type="dxa"/>
          </w:tcPr>
          <w:p w14:paraId="42F49F61" w14:textId="77777777" w:rsidR="00512367" w:rsidRPr="007E6BD5" w:rsidRDefault="00512367" w:rsidP="00E53B2F">
            <w:pPr>
              <w:rPr>
                <w:sz w:val="20"/>
                <w:szCs w:val="20"/>
              </w:rPr>
            </w:pPr>
            <w:r w:rsidRPr="007E6BD5">
              <w:rPr>
                <w:b/>
                <w:sz w:val="20"/>
                <w:szCs w:val="20"/>
              </w:rPr>
              <w:lastRenderedPageBreak/>
              <w:t>Sample size</w:t>
            </w:r>
            <w:r w:rsidRPr="007E6BD5">
              <w:rPr>
                <w:sz w:val="20"/>
                <w:szCs w:val="20"/>
              </w:rPr>
              <w:t xml:space="preserve"> </w:t>
            </w:r>
          </w:p>
          <w:p w14:paraId="3D932E18" w14:textId="77777777" w:rsidR="00512367" w:rsidRPr="007E6BD5" w:rsidRDefault="00512367" w:rsidP="00E53B2F">
            <w:pPr>
              <w:spacing w:after="80"/>
              <w:rPr>
                <w:sz w:val="20"/>
                <w:szCs w:val="20"/>
              </w:rPr>
            </w:pPr>
            <w:r w:rsidRPr="007E6BD5">
              <w:rPr>
                <w:sz w:val="20"/>
                <w:szCs w:val="20"/>
              </w:rPr>
              <w:t xml:space="preserve">25 with PTSD-PC, 25 without PTSD-PC, matched by obstetric factors. </w:t>
            </w:r>
          </w:p>
          <w:p w14:paraId="525C3119" w14:textId="77777777" w:rsidR="00512367" w:rsidRPr="007E6BD5" w:rsidRDefault="00512367" w:rsidP="00E53B2F">
            <w:pPr>
              <w:spacing w:after="80"/>
              <w:rPr>
                <w:sz w:val="20"/>
                <w:szCs w:val="20"/>
              </w:rPr>
            </w:pPr>
            <w:r w:rsidRPr="007E6BD5">
              <w:rPr>
                <w:b/>
                <w:sz w:val="20"/>
                <w:szCs w:val="20"/>
              </w:rPr>
              <w:t xml:space="preserve">Selection process </w:t>
            </w:r>
            <w:r w:rsidRPr="007E6BD5">
              <w:rPr>
                <w:sz w:val="20"/>
                <w:szCs w:val="20"/>
              </w:rPr>
              <w:t>Subsample from longitudinal study</w:t>
            </w:r>
          </w:p>
          <w:p w14:paraId="35D478E1"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PTSD group scored above cut-off of 19 on either scale at 1 and 6 weeks PC.</w:t>
            </w:r>
          </w:p>
          <w:p w14:paraId="332E1FB0" w14:textId="77777777" w:rsidR="00512367" w:rsidRPr="007E6BD5" w:rsidRDefault="00512367" w:rsidP="00E53B2F">
            <w:pPr>
              <w:rPr>
                <w:b/>
                <w:sz w:val="20"/>
                <w:szCs w:val="20"/>
              </w:rPr>
            </w:pPr>
          </w:p>
          <w:p w14:paraId="0B827583" w14:textId="77777777" w:rsidR="00512367" w:rsidRPr="007E6BD5" w:rsidRDefault="00512367" w:rsidP="00E53B2F">
            <w:pPr>
              <w:rPr>
                <w:b/>
                <w:sz w:val="20"/>
                <w:szCs w:val="20"/>
              </w:rPr>
            </w:pPr>
            <w:r w:rsidRPr="007E6BD5">
              <w:rPr>
                <w:b/>
                <w:sz w:val="20"/>
                <w:szCs w:val="20"/>
              </w:rPr>
              <w:lastRenderedPageBreak/>
              <w:t xml:space="preserve">Drop-outs  </w:t>
            </w:r>
          </w:p>
          <w:p w14:paraId="26E2DC83" w14:textId="77777777" w:rsidR="00512367" w:rsidRPr="007E6BD5" w:rsidRDefault="00512367" w:rsidP="00E53B2F">
            <w:pPr>
              <w:spacing w:after="80"/>
              <w:rPr>
                <w:sz w:val="20"/>
                <w:szCs w:val="20"/>
              </w:rPr>
            </w:pPr>
            <w:r w:rsidRPr="007E6BD5">
              <w:rPr>
                <w:sz w:val="20"/>
                <w:szCs w:val="20"/>
              </w:rPr>
              <w:t>PTSD group: 38 met incl., 28 consented, 3 had data recording errors. Non-consenters had more avoidance. Non-PTSD group: no drop outs</w:t>
            </w:r>
          </w:p>
          <w:p w14:paraId="683250B9"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Obtained in original study. No mention of info provided or consent obtained.</w:t>
            </w:r>
          </w:p>
        </w:tc>
        <w:tc>
          <w:tcPr>
            <w:tcW w:w="1473" w:type="dxa"/>
          </w:tcPr>
          <w:p w14:paraId="6D4FBFD1" w14:textId="77777777" w:rsidR="00512367" w:rsidRPr="007E6BD5" w:rsidRDefault="00512367" w:rsidP="00E53B2F">
            <w:pPr>
              <w:spacing w:after="80"/>
              <w:rPr>
                <w:sz w:val="20"/>
                <w:szCs w:val="20"/>
              </w:rPr>
            </w:pPr>
            <w:r w:rsidRPr="007E6BD5">
              <w:rPr>
                <w:b/>
                <w:sz w:val="20"/>
                <w:szCs w:val="20"/>
              </w:rPr>
              <w:lastRenderedPageBreak/>
              <w:t xml:space="preserve">Goal </w:t>
            </w:r>
            <w:r w:rsidRPr="007E6BD5">
              <w:rPr>
                <w:sz w:val="20"/>
                <w:szCs w:val="20"/>
              </w:rPr>
              <w:t>Explore non-medical aspects of birth experience, thoughts, emotions, memories.</w:t>
            </w:r>
          </w:p>
          <w:p w14:paraId="277EA35F" w14:textId="77777777" w:rsidR="00512367" w:rsidRPr="007E6BD5" w:rsidRDefault="00512367" w:rsidP="00E53B2F">
            <w:pPr>
              <w:spacing w:after="80"/>
              <w:rPr>
                <w:sz w:val="20"/>
                <w:szCs w:val="20"/>
              </w:rPr>
            </w:pPr>
            <w:r w:rsidRPr="007E6BD5">
              <w:rPr>
                <w:b/>
                <w:sz w:val="20"/>
                <w:szCs w:val="20"/>
              </w:rPr>
              <w:t xml:space="preserve">Why important </w:t>
            </w:r>
            <w:r w:rsidRPr="007E6BD5">
              <w:rPr>
                <w:sz w:val="20"/>
                <w:szCs w:val="20"/>
              </w:rPr>
              <w:t>Lack of previous research.</w:t>
            </w:r>
          </w:p>
          <w:p w14:paraId="404E4376" w14:textId="77777777" w:rsidR="00512367" w:rsidRPr="007E6BD5" w:rsidRDefault="00512367" w:rsidP="00E53B2F">
            <w:pPr>
              <w:spacing w:after="80"/>
              <w:rPr>
                <w:sz w:val="20"/>
                <w:szCs w:val="20"/>
              </w:rPr>
            </w:pPr>
            <w:r w:rsidRPr="007E6BD5">
              <w:rPr>
                <w:b/>
                <w:sz w:val="20"/>
                <w:szCs w:val="20"/>
              </w:rPr>
              <w:lastRenderedPageBreak/>
              <w:t xml:space="preserve">Relevance </w:t>
            </w:r>
            <w:r w:rsidRPr="007E6BD5">
              <w:rPr>
                <w:sz w:val="20"/>
                <w:szCs w:val="20"/>
              </w:rPr>
              <w:t>Developing knowledge about PTSD-PC.</w:t>
            </w:r>
          </w:p>
        </w:tc>
        <w:tc>
          <w:tcPr>
            <w:tcW w:w="1663" w:type="dxa"/>
          </w:tcPr>
          <w:p w14:paraId="157ED871" w14:textId="71A8C9B7" w:rsidR="00512367" w:rsidRPr="00020BE1" w:rsidRDefault="00512367" w:rsidP="00E53B2F">
            <w:pPr>
              <w:spacing w:after="80"/>
              <w:rPr>
                <w:color w:val="FF0000"/>
                <w:sz w:val="20"/>
                <w:szCs w:val="20"/>
              </w:rPr>
            </w:pPr>
            <w:r w:rsidRPr="007E6BD5">
              <w:rPr>
                <w:b/>
                <w:sz w:val="20"/>
                <w:szCs w:val="20"/>
              </w:rPr>
              <w:lastRenderedPageBreak/>
              <w:t>Measure of PTSD</w:t>
            </w:r>
            <w:r w:rsidRPr="00C0113C">
              <w:rPr>
                <w:b/>
                <w:color w:val="FF0000"/>
                <w:sz w:val="20"/>
                <w:szCs w:val="20"/>
              </w:rPr>
              <w:t xml:space="preserve"> </w:t>
            </w:r>
            <w:r w:rsidRPr="00020BE1">
              <w:rPr>
                <w:color w:val="000000" w:themeColor="text1"/>
                <w:sz w:val="20"/>
                <w:szCs w:val="20"/>
              </w:rPr>
              <w:t xml:space="preserve">IES </w:t>
            </w:r>
            <w:r w:rsidRPr="00020BE1">
              <w:rPr>
                <w:color w:val="4472C4" w:themeColor="accent1"/>
                <w:sz w:val="18"/>
                <w:szCs w:val="18"/>
              </w:rPr>
              <w:fldChar w:fldCharType="begin"/>
            </w:r>
            <w:r w:rsidRPr="00020BE1">
              <w:rPr>
                <w:color w:val="4472C4" w:themeColor="accent1"/>
                <w:sz w:val="18"/>
                <w:szCs w:val="18"/>
              </w:rPr>
              <w:instrText xml:space="preserve"> ADDIN EN.CITE &lt;EndNote&gt;&lt;Cite&gt;&lt;Author&gt;Horowitz&lt;/Author&gt;&lt;Year&gt;1979&lt;/Year&gt;&lt;RecNum&gt;1295&lt;/RecNum&gt;&lt;DisplayText&gt;(Horowitz et al., 1979)&lt;/DisplayText&gt;&lt;record&gt;&lt;rec-number&gt;1295&lt;/rec-number&gt;&lt;foreign-keys&gt;&lt;key app="EN" db-id="59z2d20v1205eueea50pwxwet002arrpvxsp" timestamp="1489927233"&gt;1295&lt;/key&gt;&lt;/foreign-keys&gt;&lt;ref-type name="Journal Article"&gt;17&lt;/ref-type&gt;&lt;contributors&gt;&lt;authors&gt;&lt;author&gt;Horowitz, Mardi J.&lt;/author&gt;&lt;author&gt;Wilner, Nancy&lt;/author&gt;&lt;author&gt;Alvarez, William&lt;/author&gt;&lt;/authors&gt;&lt;/contributors&gt;&lt;titles&gt;&lt;title&gt;Impact of Event Scale: A measure of subjective stress&lt;/title&gt;&lt;secondary-title&gt;Psychosomatic Medicine&lt;/secondary-title&gt;&lt;/titles&gt;&lt;periodical&gt;&lt;full-title&gt;Psychosomatic Medicine&lt;/full-title&gt;&lt;/periodical&gt;&lt;pages&gt;209-218&lt;/pages&gt;&lt;volume&gt;41&lt;/volume&gt;&lt;number&gt;3&lt;/number&gt;&lt;keywords&gt;&lt;keyword&gt;development of impact of event scale&lt;/keyword&gt;&lt;keyword&gt;measurement of current subjective distress&lt;/keyword&gt;&lt;keyword&gt;20–75 yr old stress outpatients&lt;/keyword&gt;&lt;keyword&gt;1979&lt;/keyword&gt;&lt;keyword&gt;Distress&lt;/keyword&gt;&lt;keyword&gt;Experiences (Events)&lt;/keyword&gt;&lt;keyword&gt;Measurement&lt;/keyword&gt;&lt;keyword&gt;Stress Reactions&lt;/keyword&gt;&lt;keyword&gt;Test Construction&lt;/keyword&gt;&lt;keyword&gt;Outpatients&lt;/keyword&gt;&lt;/keywords&gt;&lt;dates&gt;&lt;year&gt;1979&lt;/year&gt;&lt;/dates&gt;&lt;pub-location&gt;US&lt;/pub-location&gt;&lt;publisher&gt;Lippincott Williams &amp;amp; Wilkins&lt;/publisher&gt;&lt;isbn&gt;0033-3174&amp;#xD;1534-7796&lt;/isbn&gt;&lt;accession-num&gt;1980-26834-001&lt;/accession-num&gt;&lt;urls&gt;&lt;related-urls&gt;&lt;url&gt;https://login.ezproxy.napier.ac.uk/login?url=http://search.ebscohost.com/login.aspx?direct=true&amp;amp;db=psyh&amp;amp;AN=1980-26834-001&amp;amp;site=ehost-live&lt;/url&gt;&lt;/related-urls&gt;&lt;/urls&gt;&lt;electronic-resource-num&gt;10.1097/00006842-197905000-00004&lt;/electronic-resource-num&gt;&lt;remote-database-name&gt;psyh&lt;/remote-database-name&gt;&lt;remote-database-provider&gt;EBSCOhost&lt;/remote-database-provider&gt;&lt;/record&gt;&lt;/Cite&gt;&lt;/EndNote&gt;</w:instrText>
            </w:r>
            <w:r w:rsidRPr="00020BE1">
              <w:rPr>
                <w:color w:val="4472C4" w:themeColor="accent1"/>
                <w:sz w:val="18"/>
                <w:szCs w:val="18"/>
              </w:rPr>
              <w:fldChar w:fldCharType="separate"/>
            </w:r>
            <w:r w:rsidRPr="00020BE1">
              <w:rPr>
                <w:noProof/>
                <w:color w:val="4472C4" w:themeColor="accent1"/>
                <w:sz w:val="18"/>
                <w:szCs w:val="18"/>
              </w:rPr>
              <w:t>(Horowitz et al., 1979)</w:t>
            </w:r>
            <w:r w:rsidRPr="00020BE1">
              <w:rPr>
                <w:color w:val="4472C4" w:themeColor="accent1"/>
                <w:sz w:val="18"/>
                <w:szCs w:val="18"/>
              </w:rPr>
              <w:fldChar w:fldCharType="end"/>
            </w:r>
            <w:r w:rsidRPr="00020BE1">
              <w:rPr>
                <w:color w:val="4472C4" w:themeColor="accent1"/>
                <w:sz w:val="20"/>
                <w:szCs w:val="20"/>
              </w:rPr>
              <w:t xml:space="preserve"> </w:t>
            </w:r>
            <w:r w:rsidRPr="00020BE1">
              <w:rPr>
                <w:color w:val="000000" w:themeColor="text1"/>
                <w:sz w:val="20"/>
                <w:szCs w:val="20"/>
              </w:rPr>
              <w:t xml:space="preserve">and PSSS </w:t>
            </w:r>
            <w:r w:rsidRPr="00020BE1">
              <w:rPr>
                <w:color w:val="4472C4" w:themeColor="accent1"/>
                <w:sz w:val="18"/>
                <w:szCs w:val="18"/>
              </w:rPr>
              <w:fldChar w:fldCharType="begin"/>
            </w:r>
            <w:r w:rsidRPr="00020BE1">
              <w:rPr>
                <w:color w:val="4472C4" w:themeColor="accent1"/>
                <w:sz w:val="18"/>
                <w:szCs w:val="18"/>
              </w:rPr>
              <w:instrText xml:space="preserve"> ADDIN EN.CITE &lt;EndNote&gt;&lt;Cite&gt;&lt;Author&gt;Foa&lt;/Author&gt;&lt;Year&gt;1993&lt;/Year&gt;&lt;RecNum&gt;1070&lt;/RecNum&gt;&lt;DisplayText&gt;(Foa, Riggs, Dancu, &amp;amp; Rothbaum, 1993)&lt;/DisplayText&gt;&lt;record&gt;&lt;rec-number&gt;1070&lt;/rec-number&gt;&lt;foreign-keys&gt;&lt;key app="EN" db-id="59z2d20v1205eueea50pwxwet002arrpvxsp" timestamp="1454348776"&gt;1070&lt;/key&gt;&lt;/foreign-keys&gt;&lt;ref-type name="Journal Article"&gt;17&lt;/ref-type&gt;&lt;contributors&gt;&lt;authors&gt;&lt;author&gt;Foa, Edna B.&lt;/author&gt;&lt;author&gt;Riggs, David S.&lt;/author&gt;&lt;author&gt;Dancu, Constance V.&lt;/author&gt;&lt;author&gt;Rothbaum, Barbara O.&lt;/author&gt;&lt;/authors&gt;&lt;/contributors&gt;&lt;titles&gt;&lt;title&gt;Reliability and validity of a brief instrument for assessing post-traumatic stress disorder&lt;/title&gt;&lt;secondary-title&gt;Journal of Traumatic Stress&lt;/secondary-title&gt;&lt;/titles&gt;&lt;periodical&gt;&lt;full-title&gt;Journal of Traumatic Stress&lt;/full-title&gt;&lt;/periodical&gt;&lt;pages&gt;459-473&lt;/pages&gt;&lt;volume&gt;6&lt;/volume&gt;&lt;number&gt;4&lt;/number&gt;&lt;keywords&gt;&lt;keyword&gt;reliability &amp;amp; validity of interview vs self report version of PTSD Symptom Scale&lt;/keyword&gt;&lt;keyword&gt;female rape vs nonsexual assault victims&lt;/keyword&gt;&lt;keyword&gt;Posttraumatic Stress Disorder&lt;/keyword&gt;&lt;keyword&gt;Rating Scales&lt;/keyword&gt;&lt;keyword&gt;Test Forms&lt;/keyword&gt;&lt;keyword&gt;Test Reliability&lt;/keyword&gt;&lt;keyword&gt;Test Validity&lt;/keyword&gt;&lt;keyword&gt;Interviews&lt;/keyword&gt;&lt;keyword&gt;Rape&lt;/keyword&gt;&lt;keyword&gt;Self Report&lt;/keyword&gt;&lt;keyword&gt;Symptoms&lt;/keyword&gt;&lt;keyword&gt;Victimization&lt;/keyword&gt;&lt;keyword&gt;Violence&lt;/keyword&gt;&lt;/keywords&gt;&lt;dates&gt;&lt;year&gt;1993&lt;/year&gt;&lt;/dates&gt;&lt;pub-location&gt;US&lt;/pub-location&gt;&lt;publisher&gt;John Wiley &amp;amp; Sons&lt;/publisher&gt;&lt;isbn&gt;0894-9867&amp;#xD;1573-6598&lt;/isbn&gt;&lt;accession-num&gt;1994-15951-001&lt;/accession-num&gt;&lt;urls&gt;&lt;related-urls&gt;&lt;url&gt;https://login.ezproxy.napier.ac.uk/login?url=http://search.ebscohost.com/login.aspx?direct=true&amp;amp;db=psyh&amp;amp;AN=1994-15951-001&amp;amp;site=ehost-live&lt;/url&gt;&lt;/related-urls&gt;&lt;/urls&gt;&lt;electronic-resource-num&gt;10.1002/jts.2490060405&lt;/electronic-resource-num&gt;&lt;remote-database-name&gt;psyh&lt;/remote-database-name&gt;&lt;remote-database-provider&gt;EBSCOhost&lt;/remote-database-provider&gt;&lt;/record&gt;&lt;/Cite&gt;&lt;/EndNote&gt;</w:instrText>
            </w:r>
            <w:r w:rsidRPr="00020BE1">
              <w:rPr>
                <w:color w:val="4472C4" w:themeColor="accent1"/>
                <w:sz w:val="18"/>
                <w:szCs w:val="18"/>
              </w:rPr>
              <w:fldChar w:fldCharType="separate"/>
            </w:r>
            <w:r w:rsidRPr="00020BE1">
              <w:rPr>
                <w:noProof/>
                <w:color w:val="4472C4" w:themeColor="accent1"/>
                <w:sz w:val="18"/>
                <w:szCs w:val="18"/>
              </w:rPr>
              <w:t>(Foa, Riggs, Dancu, &amp; Rothbaum, 1993)</w:t>
            </w:r>
            <w:r w:rsidRPr="00020BE1">
              <w:rPr>
                <w:color w:val="4472C4" w:themeColor="accent1"/>
                <w:sz w:val="18"/>
                <w:szCs w:val="18"/>
              </w:rPr>
              <w:fldChar w:fldCharType="end"/>
            </w:r>
            <w:r w:rsidR="00020BE1">
              <w:rPr>
                <w:color w:val="000000" w:themeColor="text1"/>
                <w:sz w:val="20"/>
                <w:szCs w:val="20"/>
              </w:rPr>
              <w:t>,</w:t>
            </w:r>
            <w:r w:rsidRPr="00C0113C">
              <w:rPr>
                <w:color w:val="FF0000"/>
                <w:sz w:val="20"/>
                <w:szCs w:val="20"/>
              </w:rPr>
              <w:t xml:space="preserve"> </w:t>
            </w:r>
            <w:r w:rsidRPr="00020BE1">
              <w:rPr>
                <w:color w:val="000000" w:themeColor="text1"/>
                <w:sz w:val="20"/>
                <w:szCs w:val="20"/>
              </w:rPr>
              <w:t>adapted to reflect childbirth as the traumatic event.</w:t>
            </w:r>
          </w:p>
          <w:p w14:paraId="3E4220F9" w14:textId="77777777" w:rsidR="00512367" w:rsidRPr="007E6BD5" w:rsidRDefault="00512367" w:rsidP="00E53B2F">
            <w:pPr>
              <w:spacing w:after="80"/>
              <w:rPr>
                <w:sz w:val="20"/>
                <w:szCs w:val="20"/>
              </w:rPr>
            </w:pPr>
            <w:r w:rsidRPr="007E6BD5">
              <w:rPr>
                <w:sz w:val="20"/>
                <w:szCs w:val="20"/>
              </w:rPr>
              <w:t xml:space="preserve">Cut-off used was 19 for either scale </w:t>
            </w:r>
            <w:r w:rsidRPr="007E6BD5">
              <w:rPr>
                <w:sz w:val="20"/>
                <w:szCs w:val="20"/>
              </w:rPr>
              <w:lastRenderedPageBreak/>
              <w:t>Assessed at 1 and 6 weeks PC.</w:t>
            </w:r>
          </w:p>
          <w:p w14:paraId="09F7B399" w14:textId="77777777" w:rsidR="00512367" w:rsidRDefault="00512367" w:rsidP="00E53B2F">
            <w:pPr>
              <w:spacing w:after="80"/>
              <w:rPr>
                <w:sz w:val="20"/>
                <w:szCs w:val="20"/>
              </w:rPr>
            </w:pPr>
            <w:r w:rsidRPr="007E6BD5">
              <w:rPr>
                <w:sz w:val="20"/>
                <w:szCs w:val="20"/>
              </w:rPr>
              <w:t>Did not assess Criterion A of DSM-IV, so referred to women having PTS symptoms rather than PTSD.</w:t>
            </w:r>
          </w:p>
          <w:p w14:paraId="7EB19E77" w14:textId="77777777" w:rsidR="00512367" w:rsidRPr="007E6BD5" w:rsidRDefault="00512367" w:rsidP="00E53B2F">
            <w:pPr>
              <w:spacing w:after="80"/>
              <w:rPr>
                <w:sz w:val="20"/>
                <w:szCs w:val="20"/>
              </w:rPr>
            </w:pPr>
          </w:p>
        </w:tc>
        <w:tc>
          <w:tcPr>
            <w:tcW w:w="2951" w:type="dxa"/>
          </w:tcPr>
          <w:p w14:paraId="7F1929AC" w14:textId="77777777" w:rsidR="00512367" w:rsidRPr="007E6BD5" w:rsidRDefault="00512367" w:rsidP="00E53B2F">
            <w:pPr>
              <w:spacing w:after="80"/>
              <w:rPr>
                <w:b/>
                <w:sz w:val="20"/>
                <w:szCs w:val="20"/>
              </w:rPr>
            </w:pPr>
            <w:r w:rsidRPr="007E6BD5">
              <w:rPr>
                <w:b/>
                <w:sz w:val="20"/>
                <w:szCs w:val="20"/>
              </w:rPr>
              <w:lastRenderedPageBreak/>
              <w:t xml:space="preserve">Method </w:t>
            </w:r>
            <w:r w:rsidRPr="007E6BD5">
              <w:rPr>
                <w:sz w:val="20"/>
                <w:szCs w:val="20"/>
              </w:rPr>
              <w:t>Qualitative.</w:t>
            </w:r>
          </w:p>
          <w:p w14:paraId="0360A1CD" w14:textId="77777777" w:rsidR="00512367" w:rsidRPr="007E6BD5" w:rsidRDefault="00512367" w:rsidP="00E53B2F">
            <w:pPr>
              <w:spacing w:after="80"/>
              <w:rPr>
                <w:sz w:val="20"/>
                <w:szCs w:val="20"/>
              </w:rPr>
            </w:pPr>
            <w:r w:rsidRPr="007E6BD5">
              <w:rPr>
                <w:b/>
                <w:sz w:val="20"/>
                <w:szCs w:val="20"/>
              </w:rPr>
              <w:t xml:space="preserve">Design </w:t>
            </w:r>
            <w:r w:rsidRPr="007E6BD5">
              <w:rPr>
                <w:sz w:val="20"/>
                <w:szCs w:val="20"/>
              </w:rPr>
              <w:t>Not explicit.</w:t>
            </w:r>
          </w:p>
          <w:p w14:paraId="2D2BE1C2"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Face-to-face interview at 3 months PC</w:t>
            </w:r>
          </w:p>
          <w:p w14:paraId="0780905E" w14:textId="77777777" w:rsidR="00512367" w:rsidRPr="007E6BD5" w:rsidRDefault="00512367" w:rsidP="00E53B2F">
            <w:pPr>
              <w:spacing w:after="80"/>
              <w:rPr>
                <w:sz w:val="20"/>
                <w:szCs w:val="20"/>
              </w:rPr>
            </w:pPr>
            <w:r w:rsidRPr="007E6BD5">
              <w:rPr>
                <w:b/>
                <w:sz w:val="20"/>
                <w:szCs w:val="20"/>
              </w:rPr>
              <w:t xml:space="preserve">Collection technique </w:t>
            </w:r>
            <w:r w:rsidRPr="007E6BD5">
              <w:rPr>
                <w:sz w:val="20"/>
                <w:szCs w:val="20"/>
              </w:rPr>
              <w:t>Audio recorded and transcribed.</w:t>
            </w:r>
          </w:p>
          <w:p w14:paraId="6A2F2529" w14:textId="77777777" w:rsidR="00512367" w:rsidRPr="007E6BD5" w:rsidRDefault="00512367" w:rsidP="00E53B2F">
            <w:pPr>
              <w:spacing w:after="80"/>
              <w:rPr>
                <w:b/>
                <w:sz w:val="20"/>
                <w:szCs w:val="20"/>
              </w:rPr>
            </w:pPr>
            <w:r w:rsidRPr="007E6BD5">
              <w:rPr>
                <w:b/>
                <w:sz w:val="20"/>
                <w:szCs w:val="20"/>
              </w:rPr>
              <w:t xml:space="preserve">Rationale </w:t>
            </w:r>
            <w:r w:rsidRPr="007E6BD5">
              <w:rPr>
                <w:sz w:val="20"/>
                <w:szCs w:val="20"/>
              </w:rPr>
              <w:t>Qualitative is most appropriate to understand range of thoughts and emotions.</w:t>
            </w:r>
          </w:p>
          <w:p w14:paraId="2DB18CE2" w14:textId="77777777" w:rsidR="00512367" w:rsidRPr="007E6BD5" w:rsidRDefault="00512367" w:rsidP="00E53B2F">
            <w:pPr>
              <w:spacing w:after="80"/>
              <w:rPr>
                <w:sz w:val="20"/>
                <w:szCs w:val="20"/>
              </w:rPr>
            </w:pPr>
            <w:r w:rsidRPr="007E6BD5">
              <w:rPr>
                <w:b/>
                <w:sz w:val="20"/>
                <w:szCs w:val="20"/>
              </w:rPr>
              <w:t xml:space="preserve">Analysis </w:t>
            </w:r>
            <w:r w:rsidRPr="007E6BD5">
              <w:rPr>
                <w:sz w:val="20"/>
                <w:szCs w:val="20"/>
              </w:rPr>
              <w:t>Thematic analysis, coding.</w:t>
            </w:r>
          </w:p>
          <w:p w14:paraId="0F767EAA" w14:textId="77777777" w:rsidR="00512367" w:rsidRPr="007E6BD5" w:rsidRDefault="00512367" w:rsidP="00E53B2F">
            <w:pPr>
              <w:spacing w:after="80"/>
              <w:rPr>
                <w:sz w:val="20"/>
                <w:szCs w:val="20"/>
              </w:rPr>
            </w:pPr>
            <w:r w:rsidRPr="007E6BD5">
              <w:rPr>
                <w:b/>
                <w:sz w:val="20"/>
                <w:szCs w:val="20"/>
              </w:rPr>
              <w:lastRenderedPageBreak/>
              <w:t xml:space="preserve">Reflexivity and reflection </w:t>
            </w:r>
            <w:r w:rsidRPr="007E6BD5">
              <w:rPr>
                <w:sz w:val="20"/>
                <w:szCs w:val="20"/>
              </w:rPr>
              <w:t>Not described specifically, although transcripts were checked by a second researcher.</w:t>
            </w:r>
          </w:p>
        </w:tc>
        <w:tc>
          <w:tcPr>
            <w:tcW w:w="2925" w:type="dxa"/>
          </w:tcPr>
          <w:p w14:paraId="4FE5FAF3" w14:textId="77777777" w:rsidR="00512367" w:rsidRPr="007E6BD5" w:rsidRDefault="00512367" w:rsidP="00E53B2F">
            <w:pPr>
              <w:spacing w:after="80"/>
              <w:rPr>
                <w:rFonts w:eastAsiaTheme="minorHAnsi"/>
                <w:color w:val="000000"/>
                <w:sz w:val="20"/>
                <w:szCs w:val="20"/>
              </w:rPr>
            </w:pPr>
            <w:r w:rsidRPr="007E6BD5">
              <w:rPr>
                <w:b/>
                <w:sz w:val="20"/>
                <w:szCs w:val="20"/>
              </w:rPr>
              <w:lastRenderedPageBreak/>
              <w:t xml:space="preserve">Clear statement of findings </w:t>
            </w:r>
            <w:r w:rsidRPr="007E6BD5">
              <w:rPr>
                <w:rFonts w:eastAsiaTheme="minorHAnsi"/>
                <w:b/>
                <w:bCs/>
                <w:color w:val="000000"/>
                <w:sz w:val="20"/>
                <w:szCs w:val="20"/>
              </w:rPr>
              <w:t>Women with PTS:</w:t>
            </w:r>
            <w:r w:rsidRPr="007E6BD5">
              <w:rPr>
                <w:rFonts w:eastAsiaTheme="minorHAnsi"/>
                <w:color w:val="000000"/>
                <w:sz w:val="20"/>
                <w:szCs w:val="20"/>
              </w:rPr>
              <w:t xml:space="preserve"> poor understanding of what was going on, unmet expectations, anger. </w:t>
            </w:r>
            <w:r w:rsidRPr="007E6BD5">
              <w:rPr>
                <w:rFonts w:eastAsiaTheme="minorHAnsi"/>
                <w:b/>
                <w:bCs/>
                <w:color w:val="000000"/>
                <w:sz w:val="20"/>
                <w:szCs w:val="20"/>
              </w:rPr>
              <w:t>Women with and without PTS:</w:t>
            </w:r>
            <w:r w:rsidRPr="007E6BD5">
              <w:rPr>
                <w:rFonts w:eastAsiaTheme="minorHAnsi"/>
                <w:color w:val="000000"/>
                <w:sz w:val="20"/>
                <w:szCs w:val="20"/>
              </w:rPr>
              <w:t xml:space="preserve"> lack choice, panicky, wanting all to stop (more when PTS).</w:t>
            </w:r>
            <w:r w:rsidRPr="007E6BD5">
              <w:rPr>
                <w:rFonts w:eastAsiaTheme="minorHAnsi"/>
                <w:color w:val="000000"/>
                <w:sz w:val="20"/>
                <w:szCs w:val="20"/>
              </w:rPr>
              <w:br/>
            </w:r>
            <w:r w:rsidRPr="007E6BD5">
              <w:rPr>
                <w:rFonts w:eastAsiaTheme="minorHAnsi"/>
                <w:b/>
                <w:bCs/>
                <w:color w:val="000000"/>
                <w:sz w:val="20"/>
                <w:szCs w:val="20"/>
              </w:rPr>
              <w:t xml:space="preserve">Women without PTS: </w:t>
            </w:r>
            <w:r w:rsidRPr="007E6BD5">
              <w:rPr>
                <w:rFonts w:eastAsiaTheme="minorHAnsi"/>
                <w:color w:val="000000"/>
                <w:sz w:val="20"/>
                <w:szCs w:val="20"/>
              </w:rPr>
              <w:t>unaware of seriousness, upset at staff behaviour or treatment, sense of control, sense of acceptance.</w:t>
            </w:r>
          </w:p>
          <w:p w14:paraId="44D92926" w14:textId="77777777" w:rsidR="00512367" w:rsidRPr="007E6BD5" w:rsidRDefault="00512367" w:rsidP="00E53B2F">
            <w:pPr>
              <w:spacing w:after="80"/>
              <w:rPr>
                <w:sz w:val="20"/>
                <w:szCs w:val="20"/>
              </w:rPr>
            </w:pPr>
            <w:r w:rsidRPr="007E6BD5">
              <w:rPr>
                <w:b/>
                <w:sz w:val="20"/>
                <w:szCs w:val="20"/>
              </w:rPr>
              <w:lastRenderedPageBreak/>
              <w:t>Consistent with other findings</w:t>
            </w:r>
            <w:r w:rsidRPr="007E6BD5">
              <w:rPr>
                <w:sz w:val="20"/>
                <w:szCs w:val="20"/>
              </w:rPr>
              <w:t xml:space="preserve"> Anger associated with general PTSD.</w:t>
            </w:r>
          </w:p>
          <w:p w14:paraId="5A0C6DB8"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midwives must attend to women’s emotional state during birth to minimise negative emotions and perception of life threat.</w:t>
            </w:r>
          </w:p>
          <w:p w14:paraId="29DA20A9" w14:textId="77777777" w:rsidR="00512367" w:rsidRPr="007E6BD5" w:rsidRDefault="00512367" w:rsidP="00E53B2F">
            <w:pPr>
              <w:spacing w:after="80"/>
              <w:rPr>
                <w:sz w:val="20"/>
                <w:szCs w:val="20"/>
              </w:rPr>
            </w:pPr>
            <w:r w:rsidRPr="007E6BD5">
              <w:rPr>
                <w:b/>
                <w:sz w:val="20"/>
                <w:szCs w:val="20"/>
              </w:rPr>
              <w:t>Limitations noted</w:t>
            </w:r>
            <w:r w:rsidRPr="007E6BD5">
              <w:rPr>
                <w:sz w:val="20"/>
                <w:szCs w:val="20"/>
              </w:rPr>
              <w:t xml:space="preserve"> Did not measure criterion A of DSM-IV.</w:t>
            </w:r>
          </w:p>
        </w:tc>
        <w:tc>
          <w:tcPr>
            <w:tcW w:w="1606" w:type="dxa"/>
          </w:tcPr>
          <w:p w14:paraId="3023ADB1" w14:textId="77777777" w:rsidR="00512367" w:rsidRPr="007E6BD5" w:rsidRDefault="00512367" w:rsidP="00E53B2F">
            <w:pPr>
              <w:rPr>
                <w:b/>
                <w:sz w:val="20"/>
                <w:szCs w:val="20"/>
              </w:rPr>
            </w:pPr>
            <w:r w:rsidRPr="007E6BD5">
              <w:rPr>
                <w:b/>
                <w:sz w:val="20"/>
                <w:szCs w:val="20"/>
              </w:rPr>
              <w:lastRenderedPageBreak/>
              <w:t xml:space="preserve">CASP rating </w:t>
            </w:r>
          </w:p>
          <w:p w14:paraId="63CB1EEA" w14:textId="77777777" w:rsidR="00512367" w:rsidRPr="007E6BD5" w:rsidRDefault="00512367" w:rsidP="00E53B2F">
            <w:pPr>
              <w:spacing w:after="80"/>
              <w:rPr>
                <w:sz w:val="20"/>
                <w:szCs w:val="20"/>
              </w:rPr>
            </w:pPr>
            <w:r w:rsidRPr="007E6BD5">
              <w:rPr>
                <w:sz w:val="20"/>
                <w:szCs w:val="20"/>
              </w:rPr>
              <w:t>Moderate</w:t>
            </w:r>
          </w:p>
          <w:p w14:paraId="026DD905" w14:textId="77777777" w:rsidR="00512367" w:rsidRPr="007E6BD5" w:rsidRDefault="00512367" w:rsidP="00E53B2F">
            <w:pPr>
              <w:spacing w:after="80"/>
              <w:rPr>
                <w:sz w:val="20"/>
                <w:szCs w:val="20"/>
              </w:rPr>
            </w:pPr>
            <w:r w:rsidRPr="007E6BD5">
              <w:rPr>
                <w:b/>
                <w:sz w:val="20"/>
                <w:szCs w:val="20"/>
              </w:rPr>
              <w:t xml:space="preserve">Value of the research </w:t>
            </w:r>
            <w:r w:rsidRPr="007E6BD5">
              <w:rPr>
                <w:sz w:val="20"/>
                <w:szCs w:val="20"/>
              </w:rPr>
              <w:t xml:space="preserve">A detailed glimpse into thoughts and emotions of women during birth, highlighting some that occur </w:t>
            </w:r>
            <w:r w:rsidRPr="007E6BD5">
              <w:rPr>
                <w:sz w:val="20"/>
                <w:szCs w:val="20"/>
              </w:rPr>
              <w:lastRenderedPageBreak/>
              <w:t>more in women with PTSD.</w:t>
            </w:r>
          </w:p>
          <w:p w14:paraId="4B2B3868" w14:textId="77777777" w:rsidR="00512367" w:rsidRPr="007E6BD5" w:rsidRDefault="00512367" w:rsidP="00E53B2F">
            <w:pPr>
              <w:spacing w:after="80"/>
              <w:rPr>
                <w:sz w:val="20"/>
                <w:szCs w:val="20"/>
              </w:rPr>
            </w:pPr>
            <w:r w:rsidRPr="007E6BD5">
              <w:rPr>
                <w:b/>
                <w:sz w:val="20"/>
                <w:szCs w:val="20"/>
              </w:rPr>
              <w:t xml:space="preserve">Implications </w:t>
            </w:r>
            <w:r w:rsidRPr="007E6BD5">
              <w:rPr>
                <w:sz w:val="20"/>
                <w:szCs w:val="20"/>
              </w:rPr>
              <w:t>midwives being more aware of PTSD and potential signs and provide care to minimise risk.</w:t>
            </w:r>
          </w:p>
        </w:tc>
      </w:tr>
    </w:tbl>
    <w:p w14:paraId="63D514F1" w14:textId="77777777" w:rsidR="00512367" w:rsidRPr="007E6BD5" w:rsidRDefault="00512367" w:rsidP="00512367">
      <w:pPr>
        <w:spacing w:after="80"/>
        <w:rPr>
          <w:sz w:val="20"/>
          <w:szCs w:val="20"/>
        </w:rPr>
      </w:pPr>
    </w:p>
    <w:tbl>
      <w:tblPr>
        <w:tblStyle w:val="TableGrid"/>
        <w:tblW w:w="14328" w:type="dxa"/>
        <w:tblBorders>
          <w:top w:val="single" w:sz="4"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4CBC00A0" w14:textId="77777777" w:rsidTr="00E53B2F">
        <w:tc>
          <w:tcPr>
            <w:tcW w:w="1234" w:type="dxa"/>
          </w:tcPr>
          <w:p w14:paraId="00914A61" w14:textId="77777777" w:rsidR="00512367" w:rsidRPr="007E6BD5" w:rsidRDefault="00512367" w:rsidP="00E53B2F">
            <w:pPr>
              <w:spacing w:after="80"/>
              <w:rPr>
                <w:sz w:val="20"/>
                <w:szCs w:val="20"/>
              </w:rPr>
            </w:pPr>
            <w:r w:rsidRPr="007E6BD5">
              <w:rPr>
                <w:b/>
                <w:sz w:val="20"/>
                <w:szCs w:val="20"/>
              </w:rPr>
              <w:t>Ballard et al. 1995</w:t>
            </w:r>
            <w:r w:rsidRPr="007E6BD5">
              <w:rPr>
                <w:b/>
                <w:sz w:val="20"/>
                <w:szCs w:val="20"/>
              </w:rPr>
              <w:br/>
            </w:r>
            <w:r w:rsidRPr="007E6BD5">
              <w:rPr>
                <w:sz w:val="20"/>
                <w:szCs w:val="20"/>
              </w:rPr>
              <w:t>Post-Traumatic Stress Disorder (PTSD) after Childbirth</w:t>
            </w:r>
          </w:p>
          <w:p w14:paraId="60DF2322" w14:textId="77777777" w:rsidR="00512367" w:rsidRPr="007E6BD5" w:rsidRDefault="00512367" w:rsidP="00E53B2F">
            <w:pPr>
              <w:spacing w:after="80"/>
              <w:rPr>
                <w:b/>
                <w:sz w:val="20"/>
                <w:szCs w:val="20"/>
              </w:rPr>
            </w:pPr>
          </w:p>
          <w:p w14:paraId="6B53BC85" w14:textId="77777777" w:rsidR="00512367" w:rsidRPr="007E6BD5" w:rsidRDefault="00512367" w:rsidP="00E53B2F">
            <w:pPr>
              <w:spacing w:after="80"/>
              <w:rPr>
                <w:b/>
                <w:sz w:val="20"/>
                <w:szCs w:val="20"/>
              </w:rPr>
            </w:pPr>
            <w:r w:rsidRPr="007E6BD5">
              <w:rPr>
                <w:b/>
                <w:sz w:val="20"/>
                <w:szCs w:val="20"/>
              </w:rPr>
              <w:t>UK</w:t>
            </w:r>
          </w:p>
          <w:p w14:paraId="06743893" w14:textId="77777777" w:rsidR="00512367" w:rsidRPr="007E6BD5" w:rsidRDefault="00512367" w:rsidP="00E53B2F">
            <w:pPr>
              <w:spacing w:after="80"/>
              <w:rPr>
                <w:b/>
                <w:sz w:val="20"/>
                <w:szCs w:val="20"/>
              </w:rPr>
            </w:pPr>
          </w:p>
          <w:p w14:paraId="33AB156D" w14:textId="77777777" w:rsidR="00512367" w:rsidRPr="007E6BD5" w:rsidRDefault="00512367" w:rsidP="00E53B2F">
            <w:pPr>
              <w:spacing w:after="80"/>
              <w:rPr>
                <w:b/>
                <w:sz w:val="20"/>
                <w:szCs w:val="20"/>
              </w:rPr>
            </w:pPr>
          </w:p>
          <w:p w14:paraId="4561CF03" w14:textId="77777777" w:rsidR="00512367" w:rsidRPr="007E6BD5" w:rsidRDefault="00512367" w:rsidP="00E53B2F">
            <w:pPr>
              <w:spacing w:after="80"/>
              <w:rPr>
                <w:b/>
                <w:sz w:val="20"/>
                <w:szCs w:val="20"/>
              </w:rPr>
            </w:pPr>
          </w:p>
          <w:p w14:paraId="544F8CD1" w14:textId="77777777" w:rsidR="00512367" w:rsidRPr="007E6BD5" w:rsidRDefault="00512367" w:rsidP="00E53B2F">
            <w:pPr>
              <w:spacing w:after="80"/>
              <w:rPr>
                <w:b/>
                <w:sz w:val="20"/>
                <w:szCs w:val="20"/>
              </w:rPr>
            </w:pPr>
          </w:p>
        </w:tc>
        <w:tc>
          <w:tcPr>
            <w:tcW w:w="2476" w:type="dxa"/>
          </w:tcPr>
          <w:p w14:paraId="0ADA08E4" w14:textId="77777777" w:rsidR="00512367" w:rsidRPr="007E6BD5" w:rsidRDefault="00512367" w:rsidP="00E53B2F">
            <w:pPr>
              <w:spacing w:after="80"/>
              <w:rPr>
                <w:b/>
                <w:sz w:val="20"/>
                <w:szCs w:val="20"/>
              </w:rPr>
            </w:pPr>
            <w:r w:rsidRPr="007E6BD5">
              <w:rPr>
                <w:b/>
                <w:sz w:val="20"/>
                <w:szCs w:val="20"/>
              </w:rPr>
              <w:t xml:space="preserve">Sample size </w:t>
            </w:r>
            <w:r w:rsidRPr="007E6BD5">
              <w:rPr>
                <w:sz w:val="20"/>
                <w:szCs w:val="20"/>
              </w:rPr>
              <w:t>4</w:t>
            </w:r>
          </w:p>
          <w:p w14:paraId="6993D9EF" w14:textId="77777777" w:rsidR="00512367" w:rsidRPr="007E6BD5" w:rsidRDefault="00512367" w:rsidP="00E53B2F">
            <w:pPr>
              <w:spacing w:after="80"/>
              <w:rPr>
                <w:sz w:val="20"/>
                <w:szCs w:val="20"/>
              </w:rPr>
            </w:pPr>
            <w:r w:rsidRPr="007E6BD5">
              <w:rPr>
                <w:b/>
                <w:sz w:val="20"/>
                <w:szCs w:val="20"/>
              </w:rPr>
              <w:t xml:space="preserve">Selection process </w:t>
            </w:r>
            <w:r w:rsidRPr="007E6BD5">
              <w:rPr>
                <w:sz w:val="20"/>
                <w:szCs w:val="20"/>
              </w:rPr>
              <w:t>Convenience sample of</w:t>
            </w:r>
            <w:r w:rsidRPr="007E6BD5">
              <w:rPr>
                <w:b/>
                <w:sz w:val="20"/>
                <w:szCs w:val="20"/>
              </w:rPr>
              <w:t xml:space="preserve"> </w:t>
            </w:r>
            <w:r w:rsidRPr="007E6BD5">
              <w:rPr>
                <w:sz w:val="20"/>
                <w:szCs w:val="20"/>
              </w:rPr>
              <w:t>case reports for subjects with stress reactions after delivery.</w:t>
            </w:r>
          </w:p>
          <w:p w14:paraId="681C8E1F" w14:textId="77777777" w:rsidR="00512367" w:rsidRPr="007E6BD5" w:rsidRDefault="00512367" w:rsidP="00E53B2F">
            <w:pPr>
              <w:spacing w:after="80"/>
              <w:rPr>
                <w:b/>
                <w:sz w:val="20"/>
                <w:szCs w:val="20"/>
              </w:rPr>
            </w:pPr>
            <w:r w:rsidRPr="007E6BD5">
              <w:rPr>
                <w:b/>
                <w:sz w:val="20"/>
                <w:szCs w:val="20"/>
              </w:rPr>
              <w:t>Rationale</w:t>
            </w:r>
            <w:r w:rsidRPr="007E6BD5">
              <w:rPr>
                <w:sz w:val="20"/>
                <w:szCs w:val="20"/>
              </w:rPr>
              <w:t xml:space="preserve"> Describe the clinical picture and course of disorder of stress reactions PC.</w:t>
            </w:r>
            <w:r w:rsidRPr="007E6BD5">
              <w:rPr>
                <w:b/>
                <w:sz w:val="20"/>
                <w:szCs w:val="20"/>
              </w:rPr>
              <w:t xml:space="preserve"> </w:t>
            </w:r>
          </w:p>
          <w:p w14:paraId="2A853579"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n/a</w:t>
            </w:r>
          </w:p>
          <w:p w14:paraId="5361203F"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Not stated.</w:t>
            </w:r>
          </w:p>
          <w:p w14:paraId="501F010E" w14:textId="77777777" w:rsidR="00512367" w:rsidRPr="007E6BD5" w:rsidRDefault="00512367" w:rsidP="00E53B2F">
            <w:pPr>
              <w:spacing w:after="80"/>
              <w:rPr>
                <w:sz w:val="20"/>
                <w:szCs w:val="20"/>
              </w:rPr>
            </w:pPr>
          </w:p>
        </w:tc>
        <w:tc>
          <w:tcPr>
            <w:tcW w:w="1473" w:type="dxa"/>
          </w:tcPr>
          <w:p w14:paraId="50784CB4" w14:textId="77777777" w:rsidR="00512367" w:rsidRPr="007E6BD5" w:rsidRDefault="00512367" w:rsidP="00E53B2F">
            <w:pPr>
              <w:spacing w:after="80"/>
              <w:rPr>
                <w:sz w:val="20"/>
                <w:szCs w:val="20"/>
              </w:rPr>
            </w:pPr>
            <w:r w:rsidRPr="007E6BD5">
              <w:rPr>
                <w:b/>
                <w:sz w:val="20"/>
                <w:szCs w:val="20"/>
              </w:rPr>
              <w:t xml:space="preserve">Goal </w:t>
            </w:r>
            <w:r w:rsidRPr="007E6BD5">
              <w:rPr>
                <w:sz w:val="20"/>
                <w:szCs w:val="20"/>
              </w:rPr>
              <w:t>To further explore the link between PTSD and childbirth.</w:t>
            </w:r>
          </w:p>
          <w:p w14:paraId="32236E55" w14:textId="77777777" w:rsidR="00512367" w:rsidRPr="007E6BD5" w:rsidRDefault="00512367" w:rsidP="00E53B2F">
            <w:pPr>
              <w:spacing w:after="80"/>
              <w:rPr>
                <w:b/>
                <w:sz w:val="20"/>
                <w:szCs w:val="20"/>
              </w:rPr>
            </w:pPr>
            <w:r w:rsidRPr="007E6BD5">
              <w:rPr>
                <w:b/>
                <w:sz w:val="20"/>
                <w:szCs w:val="20"/>
              </w:rPr>
              <w:t xml:space="preserve">Why important </w:t>
            </w:r>
            <w:r w:rsidRPr="007E6BD5">
              <w:rPr>
                <w:sz w:val="20"/>
                <w:szCs w:val="20"/>
              </w:rPr>
              <w:t>Earlier studies suggest a link, which may be a concern.</w:t>
            </w:r>
          </w:p>
          <w:p w14:paraId="144C7DA9" w14:textId="77777777" w:rsidR="00512367" w:rsidRPr="007E6BD5" w:rsidRDefault="00512367" w:rsidP="00E53B2F">
            <w:pPr>
              <w:spacing w:after="80"/>
              <w:rPr>
                <w:sz w:val="20"/>
                <w:szCs w:val="20"/>
              </w:rPr>
            </w:pPr>
            <w:r w:rsidRPr="007E6BD5">
              <w:rPr>
                <w:b/>
                <w:sz w:val="20"/>
                <w:szCs w:val="20"/>
              </w:rPr>
              <w:t xml:space="preserve">Relevance </w:t>
            </w:r>
            <w:r w:rsidRPr="007E6BD5">
              <w:rPr>
                <w:sz w:val="20"/>
                <w:szCs w:val="20"/>
              </w:rPr>
              <w:t>An early seminal piece of work, widely referenced in the PTSD-PC literature</w:t>
            </w:r>
          </w:p>
        </w:tc>
        <w:tc>
          <w:tcPr>
            <w:tcW w:w="1663" w:type="dxa"/>
          </w:tcPr>
          <w:p w14:paraId="557D7A82"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The paper relates the symptom profiles to that of PTSD. No formal assessment tool described.</w:t>
            </w:r>
          </w:p>
        </w:tc>
        <w:tc>
          <w:tcPr>
            <w:tcW w:w="2951" w:type="dxa"/>
          </w:tcPr>
          <w:p w14:paraId="49D1BD52" w14:textId="77777777" w:rsidR="00512367" w:rsidRPr="007E6BD5" w:rsidRDefault="00512367" w:rsidP="00E53B2F">
            <w:pPr>
              <w:spacing w:after="80"/>
              <w:rPr>
                <w:b/>
                <w:sz w:val="20"/>
                <w:szCs w:val="20"/>
              </w:rPr>
            </w:pPr>
            <w:r w:rsidRPr="007E6BD5">
              <w:rPr>
                <w:b/>
                <w:sz w:val="20"/>
                <w:szCs w:val="20"/>
              </w:rPr>
              <w:t xml:space="preserve">Method </w:t>
            </w:r>
            <w:r w:rsidRPr="007E6BD5">
              <w:rPr>
                <w:sz w:val="20"/>
                <w:szCs w:val="20"/>
              </w:rPr>
              <w:t>Qualitative.</w:t>
            </w:r>
          </w:p>
          <w:p w14:paraId="0E58C271" w14:textId="77777777" w:rsidR="00512367" w:rsidRPr="007E6BD5" w:rsidRDefault="00512367" w:rsidP="00E53B2F">
            <w:pPr>
              <w:spacing w:after="80"/>
              <w:rPr>
                <w:sz w:val="20"/>
                <w:szCs w:val="20"/>
              </w:rPr>
            </w:pPr>
            <w:r w:rsidRPr="007E6BD5">
              <w:rPr>
                <w:b/>
                <w:sz w:val="20"/>
                <w:szCs w:val="20"/>
              </w:rPr>
              <w:t xml:space="preserve">Design </w:t>
            </w:r>
            <w:r w:rsidRPr="007E6BD5">
              <w:rPr>
                <w:sz w:val="20"/>
                <w:szCs w:val="20"/>
              </w:rPr>
              <w:t>Case Study.</w:t>
            </w:r>
          </w:p>
          <w:p w14:paraId="7E281FBF"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Cases arising requiring psychological care.</w:t>
            </w:r>
          </w:p>
          <w:p w14:paraId="6456D327" w14:textId="77777777" w:rsidR="00512367" w:rsidRPr="007E6BD5" w:rsidRDefault="00512367" w:rsidP="00E53B2F">
            <w:pPr>
              <w:spacing w:after="80"/>
              <w:rPr>
                <w:b/>
                <w:sz w:val="20"/>
                <w:szCs w:val="20"/>
              </w:rPr>
            </w:pPr>
            <w:r w:rsidRPr="007E6BD5">
              <w:rPr>
                <w:b/>
                <w:sz w:val="20"/>
                <w:szCs w:val="20"/>
              </w:rPr>
              <w:t xml:space="preserve">Collection technique </w:t>
            </w:r>
            <w:r w:rsidRPr="007E6BD5">
              <w:rPr>
                <w:sz w:val="20"/>
                <w:szCs w:val="20"/>
              </w:rPr>
              <w:t>Written accounts of individual case histories.</w:t>
            </w:r>
          </w:p>
          <w:p w14:paraId="71EF673E" w14:textId="77777777" w:rsidR="00512367" w:rsidRPr="007E6BD5" w:rsidRDefault="00512367" w:rsidP="00E53B2F">
            <w:pPr>
              <w:spacing w:after="80"/>
              <w:rPr>
                <w:b/>
                <w:sz w:val="20"/>
                <w:szCs w:val="20"/>
              </w:rPr>
            </w:pPr>
            <w:r w:rsidRPr="007E6BD5">
              <w:rPr>
                <w:b/>
                <w:sz w:val="20"/>
                <w:szCs w:val="20"/>
              </w:rPr>
              <w:t xml:space="preserve">Rationale </w:t>
            </w:r>
            <w:r w:rsidRPr="007E6BD5">
              <w:rPr>
                <w:sz w:val="20"/>
                <w:szCs w:val="20"/>
              </w:rPr>
              <w:t>Not given.</w:t>
            </w:r>
          </w:p>
          <w:p w14:paraId="08589AD5" w14:textId="77777777" w:rsidR="00512367" w:rsidRPr="007E6BD5" w:rsidRDefault="00512367" w:rsidP="00E53B2F">
            <w:pPr>
              <w:spacing w:after="80"/>
              <w:rPr>
                <w:b/>
                <w:sz w:val="20"/>
                <w:szCs w:val="20"/>
              </w:rPr>
            </w:pPr>
            <w:r w:rsidRPr="007E6BD5">
              <w:rPr>
                <w:b/>
                <w:sz w:val="20"/>
                <w:szCs w:val="20"/>
              </w:rPr>
              <w:t xml:space="preserve">Analysis </w:t>
            </w:r>
            <w:r w:rsidRPr="007E6BD5">
              <w:rPr>
                <w:sz w:val="20"/>
                <w:szCs w:val="20"/>
              </w:rPr>
              <w:t>Descriptive.</w:t>
            </w:r>
          </w:p>
          <w:p w14:paraId="4A3880AB" w14:textId="77777777" w:rsidR="00512367" w:rsidRPr="007E6BD5" w:rsidRDefault="00512367" w:rsidP="00E53B2F">
            <w:pPr>
              <w:spacing w:after="80"/>
              <w:rPr>
                <w:sz w:val="20"/>
                <w:szCs w:val="20"/>
              </w:rPr>
            </w:pPr>
            <w:r w:rsidRPr="007E6BD5">
              <w:rPr>
                <w:b/>
                <w:sz w:val="20"/>
                <w:szCs w:val="20"/>
              </w:rPr>
              <w:t xml:space="preserve">Reflexivity and reflection </w:t>
            </w:r>
            <w:r w:rsidRPr="007E6BD5">
              <w:rPr>
                <w:sz w:val="20"/>
                <w:szCs w:val="20"/>
              </w:rPr>
              <w:t>None described.</w:t>
            </w:r>
          </w:p>
          <w:p w14:paraId="74AD0F29" w14:textId="77777777" w:rsidR="00512367" w:rsidRPr="007E6BD5" w:rsidRDefault="00512367" w:rsidP="00E53B2F">
            <w:pPr>
              <w:spacing w:after="80"/>
              <w:rPr>
                <w:sz w:val="20"/>
                <w:szCs w:val="20"/>
              </w:rPr>
            </w:pPr>
          </w:p>
        </w:tc>
        <w:tc>
          <w:tcPr>
            <w:tcW w:w="2925" w:type="dxa"/>
          </w:tcPr>
          <w:p w14:paraId="2E2B9F71" w14:textId="77777777" w:rsidR="00512367" w:rsidRPr="007E6BD5" w:rsidRDefault="00512367" w:rsidP="00E53B2F">
            <w:pPr>
              <w:spacing w:after="80"/>
              <w:rPr>
                <w:sz w:val="20"/>
                <w:szCs w:val="20"/>
              </w:rPr>
            </w:pPr>
            <w:r w:rsidRPr="007E6BD5">
              <w:rPr>
                <w:b/>
                <w:sz w:val="20"/>
                <w:szCs w:val="20"/>
              </w:rPr>
              <w:t xml:space="preserve">Clear statement of findings </w:t>
            </w:r>
            <w:r w:rsidRPr="007E6BD5">
              <w:rPr>
                <w:b/>
                <w:sz w:val="20"/>
                <w:szCs w:val="20"/>
              </w:rPr>
              <w:br/>
            </w:r>
            <w:r w:rsidRPr="007E6BD5">
              <w:rPr>
                <w:sz w:val="20"/>
                <w:szCs w:val="20"/>
              </w:rPr>
              <w:t>All had elements of PTSD. 3 describe being left alone, unsupported, lack of pain relief. 1, with objectively good outcome, describes being ignored, dismissed, overruled by punitive midwives, whilst lacking confidence in midwives’ knowledge. 2 expressed anger and rage towards midwives.</w:t>
            </w:r>
          </w:p>
          <w:p w14:paraId="5A907C27" w14:textId="77777777" w:rsidR="00512367" w:rsidRPr="007E6BD5" w:rsidRDefault="00512367" w:rsidP="00E53B2F">
            <w:pPr>
              <w:spacing w:after="80"/>
              <w:rPr>
                <w:sz w:val="20"/>
                <w:szCs w:val="20"/>
              </w:rPr>
            </w:pPr>
            <w:r w:rsidRPr="007E6BD5">
              <w:rPr>
                <w:b/>
                <w:sz w:val="20"/>
                <w:szCs w:val="20"/>
              </w:rPr>
              <w:t>Consistent with other findings</w:t>
            </w:r>
            <w:r w:rsidRPr="007E6BD5">
              <w:rPr>
                <w:sz w:val="20"/>
                <w:szCs w:val="20"/>
              </w:rPr>
              <w:t xml:space="preserve"> Ground breaking early study, consistent with other early observations and studies.</w:t>
            </w:r>
          </w:p>
          <w:p w14:paraId="73F7D6A8" w14:textId="77777777" w:rsidR="00512367" w:rsidRPr="007E6BD5" w:rsidRDefault="00512367" w:rsidP="00E53B2F">
            <w:pPr>
              <w:spacing w:after="80"/>
              <w:rPr>
                <w:b/>
                <w:sz w:val="20"/>
                <w:szCs w:val="20"/>
              </w:rPr>
            </w:pPr>
            <w:r w:rsidRPr="007E6BD5">
              <w:rPr>
                <w:b/>
                <w:sz w:val="20"/>
                <w:szCs w:val="20"/>
              </w:rPr>
              <w:t xml:space="preserve">Discussion of findings </w:t>
            </w:r>
            <w:r w:rsidRPr="007E6BD5">
              <w:rPr>
                <w:sz w:val="20"/>
                <w:szCs w:val="20"/>
              </w:rPr>
              <w:t xml:space="preserve">Confirms lack of control a consistently important feature. </w:t>
            </w:r>
          </w:p>
          <w:p w14:paraId="05F2D9DB" w14:textId="77777777" w:rsidR="00512367" w:rsidRPr="007E6BD5" w:rsidRDefault="00512367" w:rsidP="00E53B2F">
            <w:pPr>
              <w:spacing w:after="80"/>
              <w:rPr>
                <w:sz w:val="20"/>
                <w:szCs w:val="20"/>
              </w:rPr>
            </w:pPr>
            <w:r w:rsidRPr="007E6BD5">
              <w:rPr>
                <w:b/>
                <w:sz w:val="20"/>
                <w:szCs w:val="20"/>
              </w:rPr>
              <w:t xml:space="preserve">Limitations noted </w:t>
            </w:r>
            <w:r w:rsidRPr="007E6BD5">
              <w:rPr>
                <w:sz w:val="20"/>
                <w:szCs w:val="20"/>
              </w:rPr>
              <w:t>Small sample</w:t>
            </w:r>
          </w:p>
        </w:tc>
        <w:tc>
          <w:tcPr>
            <w:tcW w:w="1606" w:type="dxa"/>
          </w:tcPr>
          <w:p w14:paraId="509C4C8C" w14:textId="77777777" w:rsidR="00512367" w:rsidRPr="007E6BD5" w:rsidRDefault="00512367" w:rsidP="00E53B2F">
            <w:pPr>
              <w:rPr>
                <w:b/>
                <w:sz w:val="20"/>
                <w:szCs w:val="20"/>
              </w:rPr>
            </w:pPr>
            <w:r w:rsidRPr="007E6BD5">
              <w:rPr>
                <w:b/>
                <w:sz w:val="20"/>
                <w:szCs w:val="20"/>
              </w:rPr>
              <w:t>CASP rating</w:t>
            </w:r>
          </w:p>
          <w:p w14:paraId="17317439" w14:textId="77777777" w:rsidR="00512367" w:rsidRPr="007E6BD5" w:rsidRDefault="00512367" w:rsidP="00E53B2F">
            <w:pPr>
              <w:spacing w:after="80"/>
              <w:rPr>
                <w:sz w:val="20"/>
                <w:szCs w:val="20"/>
              </w:rPr>
            </w:pPr>
            <w:r w:rsidRPr="007E6BD5">
              <w:rPr>
                <w:sz w:val="20"/>
                <w:szCs w:val="20"/>
              </w:rPr>
              <w:t>Low</w:t>
            </w:r>
          </w:p>
          <w:p w14:paraId="5F446E9F" w14:textId="77777777" w:rsidR="00512367" w:rsidRPr="007E6BD5" w:rsidRDefault="00512367" w:rsidP="00E53B2F">
            <w:pPr>
              <w:spacing w:after="80"/>
              <w:rPr>
                <w:b/>
                <w:sz w:val="20"/>
                <w:szCs w:val="20"/>
              </w:rPr>
            </w:pPr>
            <w:r w:rsidRPr="007E6BD5">
              <w:rPr>
                <w:b/>
                <w:sz w:val="20"/>
                <w:szCs w:val="20"/>
              </w:rPr>
              <w:t xml:space="preserve">Value of the research </w:t>
            </w:r>
            <w:r w:rsidRPr="007E6BD5">
              <w:rPr>
                <w:sz w:val="20"/>
                <w:szCs w:val="20"/>
              </w:rPr>
              <w:t>Confirms further a link between PTSD and childbirth, prompting need for further research</w:t>
            </w:r>
            <w:r w:rsidRPr="007E6BD5">
              <w:rPr>
                <w:b/>
                <w:sz w:val="20"/>
                <w:szCs w:val="20"/>
              </w:rPr>
              <w:t>.</w:t>
            </w:r>
          </w:p>
          <w:p w14:paraId="5F54A147" w14:textId="77777777" w:rsidR="00512367" w:rsidRPr="007E6BD5" w:rsidRDefault="00512367" w:rsidP="00E53B2F">
            <w:pPr>
              <w:spacing w:after="80"/>
              <w:rPr>
                <w:b/>
                <w:sz w:val="20"/>
                <w:szCs w:val="20"/>
              </w:rPr>
            </w:pPr>
            <w:r w:rsidRPr="007E6BD5">
              <w:rPr>
                <w:b/>
                <w:sz w:val="20"/>
                <w:szCs w:val="20"/>
              </w:rPr>
              <w:t xml:space="preserve">Implications </w:t>
            </w:r>
            <w:r w:rsidRPr="007E6BD5">
              <w:rPr>
                <w:sz w:val="20"/>
                <w:szCs w:val="20"/>
              </w:rPr>
              <w:t>Suggests prompt apology after adverse events might avert some incidence.</w:t>
            </w:r>
          </w:p>
        </w:tc>
      </w:tr>
    </w:tbl>
    <w:p w14:paraId="6370E02D" w14:textId="77777777" w:rsidR="00512367" w:rsidRPr="007E6BD5" w:rsidRDefault="00512367" w:rsidP="00512367">
      <w:pPr>
        <w:spacing w:after="80"/>
        <w:rPr>
          <w:sz w:val="20"/>
          <w:szCs w:val="20"/>
        </w:rPr>
      </w:pPr>
    </w:p>
    <w:tbl>
      <w:tblPr>
        <w:tblStyle w:val="TableGrid"/>
        <w:tblW w:w="14328" w:type="dxa"/>
        <w:tblBorders>
          <w:top w:val="single" w:sz="4"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50C9EECB" w14:textId="77777777" w:rsidTr="00E53B2F">
        <w:tc>
          <w:tcPr>
            <w:tcW w:w="1234" w:type="dxa"/>
          </w:tcPr>
          <w:p w14:paraId="7C550752" w14:textId="77777777" w:rsidR="00512367" w:rsidRPr="007E6BD5" w:rsidRDefault="00512367" w:rsidP="00E53B2F">
            <w:pPr>
              <w:spacing w:after="80"/>
              <w:rPr>
                <w:sz w:val="20"/>
                <w:szCs w:val="20"/>
              </w:rPr>
            </w:pPr>
            <w:r w:rsidRPr="007E6BD5">
              <w:rPr>
                <w:b/>
                <w:sz w:val="20"/>
                <w:szCs w:val="20"/>
              </w:rPr>
              <w:lastRenderedPageBreak/>
              <w:t>Beck 2004</w:t>
            </w:r>
            <w:r w:rsidRPr="007E6BD5">
              <w:rPr>
                <w:b/>
                <w:sz w:val="20"/>
                <w:szCs w:val="20"/>
              </w:rPr>
              <w:br/>
            </w:r>
            <w:r w:rsidRPr="007E6BD5">
              <w:rPr>
                <w:sz w:val="20"/>
                <w:szCs w:val="20"/>
              </w:rPr>
              <w:t>Birth Trauma In the Eye of the Beholder</w:t>
            </w:r>
          </w:p>
          <w:p w14:paraId="6506C0FC" w14:textId="77777777" w:rsidR="00512367" w:rsidRPr="007E6BD5" w:rsidRDefault="00512367" w:rsidP="00E53B2F">
            <w:pPr>
              <w:spacing w:after="80"/>
              <w:rPr>
                <w:b/>
                <w:sz w:val="20"/>
                <w:szCs w:val="20"/>
              </w:rPr>
            </w:pPr>
          </w:p>
          <w:p w14:paraId="4F26687A" w14:textId="77777777" w:rsidR="00512367" w:rsidRPr="007E6BD5" w:rsidRDefault="00512367" w:rsidP="00E53B2F">
            <w:pPr>
              <w:spacing w:after="80"/>
              <w:rPr>
                <w:sz w:val="20"/>
                <w:szCs w:val="20"/>
              </w:rPr>
            </w:pPr>
            <w:r w:rsidRPr="007E6BD5">
              <w:rPr>
                <w:b/>
                <w:sz w:val="20"/>
                <w:szCs w:val="20"/>
              </w:rPr>
              <w:t xml:space="preserve">New Zealand </w:t>
            </w:r>
            <w:r w:rsidRPr="007E6BD5">
              <w:rPr>
                <w:sz w:val="20"/>
                <w:szCs w:val="20"/>
              </w:rPr>
              <w:t>(n=23),</w:t>
            </w:r>
            <w:r w:rsidRPr="007E6BD5">
              <w:rPr>
                <w:b/>
                <w:sz w:val="20"/>
                <w:szCs w:val="20"/>
              </w:rPr>
              <w:t xml:space="preserve"> USA </w:t>
            </w:r>
            <w:r w:rsidRPr="007E6BD5">
              <w:rPr>
                <w:sz w:val="20"/>
                <w:szCs w:val="20"/>
              </w:rPr>
              <w:t>(n=8),</w:t>
            </w:r>
            <w:r w:rsidRPr="007E6BD5">
              <w:rPr>
                <w:b/>
                <w:sz w:val="20"/>
                <w:szCs w:val="20"/>
              </w:rPr>
              <w:t xml:space="preserve"> Australia </w:t>
            </w:r>
            <w:r w:rsidRPr="007E6BD5">
              <w:rPr>
                <w:sz w:val="20"/>
                <w:szCs w:val="20"/>
              </w:rPr>
              <w:t>(n=6),</w:t>
            </w:r>
            <w:r w:rsidRPr="007E6BD5">
              <w:rPr>
                <w:b/>
                <w:sz w:val="20"/>
                <w:szCs w:val="20"/>
              </w:rPr>
              <w:t xml:space="preserve"> UK </w:t>
            </w:r>
            <w:r w:rsidRPr="007E6BD5">
              <w:rPr>
                <w:sz w:val="20"/>
                <w:szCs w:val="20"/>
              </w:rPr>
              <w:t>(n=3).</w:t>
            </w:r>
          </w:p>
          <w:p w14:paraId="0F82DD80" w14:textId="77777777" w:rsidR="00512367" w:rsidRDefault="00512367" w:rsidP="00E53B2F">
            <w:pPr>
              <w:spacing w:after="80"/>
              <w:rPr>
                <w:sz w:val="20"/>
                <w:szCs w:val="20"/>
              </w:rPr>
            </w:pPr>
          </w:p>
          <w:p w14:paraId="2A782E6D" w14:textId="77777777" w:rsidR="00512367" w:rsidRPr="007E6BD5" w:rsidRDefault="00512367" w:rsidP="00E53B2F">
            <w:pPr>
              <w:spacing w:after="80"/>
              <w:rPr>
                <w:sz w:val="20"/>
                <w:szCs w:val="20"/>
              </w:rPr>
            </w:pPr>
          </w:p>
        </w:tc>
        <w:tc>
          <w:tcPr>
            <w:tcW w:w="2476" w:type="dxa"/>
          </w:tcPr>
          <w:p w14:paraId="5F99C48B" w14:textId="77777777" w:rsidR="00512367" w:rsidRPr="007E6BD5" w:rsidRDefault="00512367" w:rsidP="00E53B2F">
            <w:pPr>
              <w:spacing w:after="80"/>
              <w:rPr>
                <w:b/>
                <w:sz w:val="20"/>
                <w:szCs w:val="20"/>
              </w:rPr>
            </w:pPr>
            <w:r w:rsidRPr="007E6BD5">
              <w:rPr>
                <w:b/>
                <w:sz w:val="20"/>
                <w:szCs w:val="20"/>
              </w:rPr>
              <w:t xml:space="preserve">Sample size </w:t>
            </w:r>
            <w:r w:rsidRPr="007E6BD5">
              <w:rPr>
                <w:sz w:val="20"/>
                <w:szCs w:val="20"/>
              </w:rPr>
              <w:t>40.</w:t>
            </w:r>
          </w:p>
          <w:p w14:paraId="2915E423" w14:textId="77777777" w:rsidR="00512367" w:rsidRPr="007E6BD5" w:rsidRDefault="00512367" w:rsidP="00E53B2F">
            <w:pPr>
              <w:spacing w:after="80"/>
              <w:rPr>
                <w:sz w:val="20"/>
                <w:szCs w:val="20"/>
              </w:rPr>
            </w:pPr>
            <w:r w:rsidRPr="007E6BD5">
              <w:rPr>
                <w:b/>
                <w:sz w:val="20"/>
                <w:szCs w:val="20"/>
              </w:rPr>
              <w:t xml:space="preserve">Selection process </w:t>
            </w:r>
            <w:r w:rsidRPr="007E6BD5">
              <w:rPr>
                <w:sz w:val="20"/>
                <w:szCs w:val="20"/>
              </w:rPr>
              <w:t>Purposive sample of women who perceived they had experienced birth trauma. Length of time since traumatic birth 5 weeks to 14 years.</w:t>
            </w:r>
          </w:p>
          <w:p w14:paraId="47DDCBCF"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Gain perspective from those who had experienced the phenomena being studied.</w:t>
            </w:r>
          </w:p>
          <w:p w14:paraId="22E0ADC6" w14:textId="77777777" w:rsidR="00512367" w:rsidRPr="007E6BD5" w:rsidRDefault="00512367" w:rsidP="00E53B2F">
            <w:pPr>
              <w:spacing w:after="80"/>
              <w:rPr>
                <w:b/>
                <w:sz w:val="20"/>
                <w:szCs w:val="20"/>
              </w:rPr>
            </w:pPr>
            <w:r w:rsidRPr="007E6BD5">
              <w:rPr>
                <w:b/>
                <w:sz w:val="20"/>
                <w:szCs w:val="20"/>
              </w:rPr>
              <w:t xml:space="preserve">Drop-outs </w:t>
            </w:r>
            <w:r w:rsidRPr="007E6BD5">
              <w:rPr>
                <w:sz w:val="20"/>
                <w:szCs w:val="20"/>
              </w:rPr>
              <w:t>n/a</w:t>
            </w:r>
            <w:r w:rsidRPr="007E6BD5">
              <w:rPr>
                <w:b/>
                <w:sz w:val="20"/>
                <w:szCs w:val="20"/>
              </w:rPr>
              <w:t xml:space="preserve"> </w:t>
            </w:r>
          </w:p>
          <w:p w14:paraId="20775C26" w14:textId="77777777" w:rsidR="00512367" w:rsidRPr="007E6BD5" w:rsidRDefault="00512367" w:rsidP="00E53B2F">
            <w:pPr>
              <w:spacing w:after="80"/>
              <w:rPr>
                <w:b/>
                <w:sz w:val="20"/>
                <w:szCs w:val="20"/>
              </w:rPr>
            </w:pPr>
            <w:r w:rsidRPr="007E6BD5">
              <w:rPr>
                <w:b/>
                <w:sz w:val="20"/>
                <w:szCs w:val="20"/>
              </w:rPr>
              <w:t xml:space="preserve">Ethical Approval </w:t>
            </w:r>
            <w:r w:rsidRPr="007E6BD5">
              <w:rPr>
                <w:sz w:val="20"/>
                <w:szCs w:val="20"/>
              </w:rPr>
              <w:t>University review board. Participant Info provided and consent received</w:t>
            </w:r>
          </w:p>
        </w:tc>
        <w:tc>
          <w:tcPr>
            <w:tcW w:w="1473" w:type="dxa"/>
          </w:tcPr>
          <w:p w14:paraId="1E16E1C4" w14:textId="77777777" w:rsidR="00512367" w:rsidRPr="007E6BD5" w:rsidRDefault="00512367" w:rsidP="00E53B2F">
            <w:pPr>
              <w:spacing w:after="80"/>
              <w:rPr>
                <w:sz w:val="20"/>
                <w:szCs w:val="20"/>
              </w:rPr>
            </w:pPr>
            <w:r w:rsidRPr="007E6BD5">
              <w:rPr>
                <w:b/>
                <w:sz w:val="20"/>
                <w:szCs w:val="20"/>
              </w:rPr>
              <w:t xml:space="preserve">Goal </w:t>
            </w:r>
            <w:r w:rsidRPr="007E6BD5">
              <w:rPr>
                <w:sz w:val="20"/>
                <w:szCs w:val="20"/>
              </w:rPr>
              <w:t>Explore essential structure of women's experience of birth trauma.</w:t>
            </w:r>
          </w:p>
          <w:p w14:paraId="6EDFEC60" w14:textId="77777777" w:rsidR="00512367" w:rsidRPr="007E6BD5" w:rsidRDefault="00512367" w:rsidP="00E53B2F">
            <w:pPr>
              <w:spacing w:after="80"/>
              <w:rPr>
                <w:sz w:val="20"/>
                <w:szCs w:val="20"/>
              </w:rPr>
            </w:pPr>
            <w:r w:rsidRPr="007E6BD5">
              <w:rPr>
                <w:b/>
                <w:sz w:val="20"/>
                <w:szCs w:val="20"/>
              </w:rPr>
              <w:t xml:space="preserve">Why important </w:t>
            </w:r>
            <w:r w:rsidRPr="007E6BD5">
              <w:rPr>
                <w:sz w:val="20"/>
                <w:szCs w:val="20"/>
              </w:rPr>
              <w:t xml:space="preserve">Growing knowledge of PTSD-PC, need to understand features of totality of subjective </w:t>
            </w:r>
          </w:p>
          <w:p w14:paraId="1F7C065A" w14:textId="77777777" w:rsidR="00512367" w:rsidRPr="007E6BD5" w:rsidRDefault="00512367" w:rsidP="00E53B2F">
            <w:pPr>
              <w:spacing w:after="80"/>
              <w:rPr>
                <w:sz w:val="20"/>
                <w:szCs w:val="20"/>
              </w:rPr>
            </w:pPr>
            <w:r w:rsidRPr="007E6BD5">
              <w:rPr>
                <w:sz w:val="20"/>
                <w:szCs w:val="20"/>
              </w:rPr>
              <w:t>experience of childbirth.</w:t>
            </w:r>
          </w:p>
          <w:p w14:paraId="740C7EB0" w14:textId="77777777" w:rsidR="00512367" w:rsidRPr="007E6BD5" w:rsidRDefault="00512367" w:rsidP="00E53B2F">
            <w:pPr>
              <w:spacing w:after="80"/>
              <w:rPr>
                <w:sz w:val="20"/>
                <w:szCs w:val="20"/>
              </w:rPr>
            </w:pPr>
            <w:r w:rsidRPr="007E6BD5">
              <w:rPr>
                <w:b/>
                <w:sz w:val="20"/>
                <w:szCs w:val="20"/>
              </w:rPr>
              <w:t>Relevance Developing</w:t>
            </w:r>
            <w:r w:rsidRPr="007E6BD5">
              <w:rPr>
                <w:sz w:val="20"/>
                <w:szCs w:val="20"/>
              </w:rPr>
              <w:t xml:space="preserve"> knowledge re PTSD-PC.</w:t>
            </w:r>
          </w:p>
        </w:tc>
        <w:tc>
          <w:tcPr>
            <w:tcW w:w="1663" w:type="dxa"/>
          </w:tcPr>
          <w:p w14:paraId="1E651788" w14:textId="77777777" w:rsidR="00512367" w:rsidRDefault="00512367" w:rsidP="00E53B2F">
            <w:pPr>
              <w:spacing w:after="80"/>
              <w:rPr>
                <w:sz w:val="20"/>
                <w:szCs w:val="20"/>
              </w:rPr>
            </w:pPr>
            <w:r w:rsidRPr="007E6BD5">
              <w:rPr>
                <w:b/>
                <w:sz w:val="20"/>
                <w:szCs w:val="20"/>
              </w:rPr>
              <w:t xml:space="preserve">Measure of PTSD </w:t>
            </w:r>
            <w:r w:rsidRPr="007E6BD5">
              <w:rPr>
                <w:sz w:val="20"/>
                <w:szCs w:val="20"/>
              </w:rPr>
              <w:t xml:space="preserve">Not specified. </w:t>
            </w:r>
          </w:p>
          <w:p w14:paraId="27447DF8" w14:textId="77777777" w:rsidR="00512367" w:rsidRPr="007E6BD5" w:rsidRDefault="00512367" w:rsidP="00E53B2F">
            <w:pPr>
              <w:spacing w:after="80"/>
              <w:rPr>
                <w:sz w:val="20"/>
                <w:szCs w:val="20"/>
              </w:rPr>
            </w:pPr>
            <w:r w:rsidRPr="007E6BD5">
              <w:rPr>
                <w:sz w:val="20"/>
                <w:szCs w:val="20"/>
              </w:rPr>
              <w:t>Women self-stated birth was traumatic. Study states 32/40 had diagnosis of PTSD and 8 had PTS symptoms but had not yet sought mental healthcare. No details re means of diagnosis.</w:t>
            </w:r>
          </w:p>
        </w:tc>
        <w:tc>
          <w:tcPr>
            <w:tcW w:w="2951" w:type="dxa"/>
          </w:tcPr>
          <w:p w14:paraId="09A16A77" w14:textId="77777777" w:rsidR="00512367" w:rsidRPr="007E6BD5" w:rsidRDefault="00512367" w:rsidP="00E53B2F">
            <w:pPr>
              <w:spacing w:after="80"/>
              <w:rPr>
                <w:b/>
                <w:sz w:val="20"/>
                <w:szCs w:val="20"/>
              </w:rPr>
            </w:pPr>
            <w:r w:rsidRPr="007E6BD5">
              <w:rPr>
                <w:b/>
                <w:sz w:val="20"/>
                <w:szCs w:val="20"/>
              </w:rPr>
              <w:t xml:space="preserve">Method </w:t>
            </w:r>
            <w:r w:rsidRPr="007E6BD5">
              <w:rPr>
                <w:sz w:val="20"/>
                <w:szCs w:val="20"/>
              </w:rPr>
              <w:t>Qualitative.</w:t>
            </w:r>
          </w:p>
          <w:p w14:paraId="107E02C4" w14:textId="77777777" w:rsidR="00512367" w:rsidRPr="007E6BD5" w:rsidRDefault="00512367" w:rsidP="00E53B2F">
            <w:pPr>
              <w:spacing w:after="80"/>
              <w:rPr>
                <w:b/>
                <w:sz w:val="20"/>
                <w:szCs w:val="20"/>
              </w:rPr>
            </w:pPr>
            <w:r w:rsidRPr="007E6BD5">
              <w:rPr>
                <w:b/>
                <w:sz w:val="20"/>
                <w:szCs w:val="20"/>
              </w:rPr>
              <w:t xml:space="preserve">Design </w:t>
            </w:r>
            <w:r w:rsidRPr="007E6BD5">
              <w:rPr>
                <w:sz w:val="20"/>
                <w:szCs w:val="20"/>
              </w:rPr>
              <w:t>Descriptive Phenomenology.</w:t>
            </w:r>
            <w:r w:rsidRPr="007E6BD5">
              <w:rPr>
                <w:b/>
                <w:sz w:val="20"/>
                <w:szCs w:val="20"/>
              </w:rPr>
              <w:t xml:space="preserve"> </w:t>
            </w:r>
          </w:p>
          <w:p w14:paraId="4D3CE122" w14:textId="77777777" w:rsidR="00512367" w:rsidRPr="007E6BD5" w:rsidRDefault="00512367" w:rsidP="00E53B2F">
            <w:pPr>
              <w:spacing w:after="80"/>
              <w:rPr>
                <w:b/>
                <w:sz w:val="20"/>
                <w:szCs w:val="20"/>
              </w:rPr>
            </w:pPr>
            <w:r w:rsidRPr="007E6BD5">
              <w:rPr>
                <w:b/>
                <w:sz w:val="20"/>
                <w:szCs w:val="20"/>
              </w:rPr>
              <w:t xml:space="preserve">Data collection </w:t>
            </w:r>
            <w:r w:rsidRPr="007E6BD5">
              <w:rPr>
                <w:sz w:val="20"/>
                <w:szCs w:val="20"/>
              </w:rPr>
              <w:t>Women submitted, written birth stories.</w:t>
            </w:r>
          </w:p>
          <w:p w14:paraId="3395BD94" w14:textId="77777777" w:rsidR="00512367" w:rsidRPr="007E6BD5" w:rsidRDefault="00512367" w:rsidP="00E53B2F">
            <w:pPr>
              <w:spacing w:after="80"/>
              <w:rPr>
                <w:b/>
                <w:sz w:val="20"/>
                <w:szCs w:val="20"/>
              </w:rPr>
            </w:pPr>
            <w:r w:rsidRPr="007E6BD5">
              <w:rPr>
                <w:b/>
                <w:sz w:val="20"/>
                <w:szCs w:val="20"/>
              </w:rPr>
              <w:t xml:space="preserve">Collection technique </w:t>
            </w:r>
            <w:r w:rsidRPr="007E6BD5">
              <w:rPr>
                <w:sz w:val="20"/>
                <w:szCs w:val="20"/>
              </w:rPr>
              <w:t>Via internet or post.</w:t>
            </w:r>
          </w:p>
          <w:p w14:paraId="1296A3A5"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Exploring experience.</w:t>
            </w:r>
          </w:p>
          <w:p w14:paraId="3810B25B" w14:textId="77777777" w:rsidR="00512367" w:rsidRPr="007E6BD5" w:rsidRDefault="00512367" w:rsidP="00E53B2F">
            <w:pPr>
              <w:spacing w:after="80"/>
              <w:rPr>
                <w:sz w:val="20"/>
                <w:szCs w:val="20"/>
              </w:rPr>
            </w:pPr>
            <w:r w:rsidRPr="007E6BD5">
              <w:rPr>
                <w:b/>
                <w:sz w:val="20"/>
                <w:szCs w:val="20"/>
              </w:rPr>
              <w:t xml:space="preserve">Analysis </w:t>
            </w:r>
            <w:r w:rsidRPr="007E6BD5">
              <w:rPr>
                <w:sz w:val="20"/>
                <w:szCs w:val="20"/>
              </w:rPr>
              <w:t>Colaizzi’s thematic analysis (1978).</w:t>
            </w:r>
          </w:p>
          <w:p w14:paraId="7397167C" w14:textId="77777777" w:rsidR="00512367" w:rsidRPr="007E6BD5" w:rsidRDefault="00512367" w:rsidP="00E53B2F">
            <w:pPr>
              <w:spacing w:after="80"/>
              <w:rPr>
                <w:sz w:val="20"/>
                <w:szCs w:val="20"/>
              </w:rPr>
            </w:pPr>
            <w:r w:rsidRPr="007E6BD5">
              <w:rPr>
                <w:b/>
                <w:sz w:val="20"/>
                <w:szCs w:val="20"/>
              </w:rPr>
              <w:t xml:space="preserve">Reflexivity and reflection </w:t>
            </w:r>
            <w:r w:rsidRPr="007E6BD5">
              <w:rPr>
                <w:sz w:val="20"/>
                <w:szCs w:val="20"/>
              </w:rPr>
              <w:t>Husserl’s bracketing referenced, but not made explicit re use in the study</w:t>
            </w:r>
          </w:p>
        </w:tc>
        <w:tc>
          <w:tcPr>
            <w:tcW w:w="2925" w:type="dxa"/>
          </w:tcPr>
          <w:p w14:paraId="0646938E" w14:textId="77777777" w:rsidR="00512367" w:rsidRPr="007E6BD5" w:rsidRDefault="00512367" w:rsidP="00E53B2F">
            <w:pPr>
              <w:spacing w:after="80"/>
              <w:rPr>
                <w:rFonts w:eastAsiaTheme="minorHAnsi"/>
                <w:sz w:val="20"/>
                <w:szCs w:val="20"/>
              </w:rPr>
            </w:pPr>
            <w:r w:rsidRPr="007E6BD5">
              <w:rPr>
                <w:b/>
                <w:sz w:val="20"/>
                <w:szCs w:val="20"/>
              </w:rPr>
              <w:t xml:space="preserve">Clear statement of findings </w:t>
            </w:r>
            <w:r w:rsidRPr="007E6BD5">
              <w:rPr>
                <w:rFonts w:eastAsiaTheme="minorHAnsi"/>
                <w:color w:val="000000"/>
                <w:sz w:val="20"/>
                <w:szCs w:val="20"/>
              </w:rPr>
              <w:t>Feeling abandoned and alone, stripped of dignity, lack of consent, felt like a battlefield. Midwife uninterested, being ignored, dismissed.</w:t>
            </w:r>
            <w:r w:rsidRPr="007E6BD5">
              <w:rPr>
                <w:rFonts w:eastAsiaTheme="minorHAnsi"/>
                <w:sz w:val="20"/>
                <w:szCs w:val="20"/>
              </w:rPr>
              <w:br/>
            </w:r>
            <w:r w:rsidRPr="007E6BD5">
              <w:rPr>
                <w:rFonts w:eastAsiaTheme="minorHAnsi"/>
                <w:color w:val="000000"/>
                <w:sz w:val="20"/>
                <w:szCs w:val="20"/>
              </w:rPr>
              <w:t>Lack of support - especially when fearful. Lack of midwife communication with women and other midwives.</w:t>
            </w:r>
            <w:r w:rsidRPr="007E6BD5">
              <w:rPr>
                <w:rFonts w:eastAsiaTheme="minorHAnsi"/>
                <w:sz w:val="20"/>
                <w:szCs w:val="20"/>
              </w:rPr>
              <w:t xml:space="preserve"> </w:t>
            </w:r>
            <w:r w:rsidRPr="007E6BD5">
              <w:rPr>
                <w:rFonts w:eastAsiaTheme="minorHAnsi"/>
                <w:color w:val="000000"/>
                <w:sz w:val="20"/>
                <w:szCs w:val="20"/>
              </w:rPr>
              <w:t>Perception of unsafe care led to fear</w:t>
            </w:r>
            <w:r w:rsidRPr="007E6BD5">
              <w:rPr>
                <w:rFonts w:eastAsiaTheme="minorHAnsi"/>
                <w:sz w:val="20"/>
                <w:szCs w:val="20"/>
              </w:rPr>
              <w:t xml:space="preserve">, </w:t>
            </w:r>
            <w:r w:rsidRPr="007E6BD5">
              <w:rPr>
                <w:rFonts w:eastAsiaTheme="minorHAnsi"/>
                <w:color w:val="000000"/>
                <w:sz w:val="20"/>
                <w:szCs w:val="20"/>
              </w:rPr>
              <w:t>powerlessness and shattered expectations of safe care.</w:t>
            </w:r>
            <w:r w:rsidRPr="007E6BD5">
              <w:rPr>
                <w:rFonts w:eastAsiaTheme="minorHAnsi"/>
                <w:sz w:val="20"/>
                <w:szCs w:val="20"/>
              </w:rPr>
              <w:t xml:space="preserve"> </w:t>
            </w:r>
            <w:r w:rsidRPr="007E6BD5">
              <w:rPr>
                <w:rFonts w:eastAsiaTheme="minorHAnsi"/>
                <w:color w:val="000000"/>
                <w:sz w:val="20"/>
                <w:szCs w:val="20"/>
              </w:rPr>
              <w:t>Being uninformed led to lack of trust in midwife</w:t>
            </w:r>
            <w:r w:rsidRPr="007E6BD5">
              <w:rPr>
                <w:rFonts w:eastAsiaTheme="minorHAnsi"/>
                <w:sz w:val="20"/>
                <w:szCs w:val="20"/>
              </w:rPr>
              <w:t xml:space="preserve">. </w:t>
            </w:r>
            <w:r w:rsidRPr="007E6BD5">
              <w:rPr>
                <w:rFonts w:eastAsiaTheme="minorHAnsi"/>
                <w:color w:val="000000"/>
                <w:sz w:val="20"/>
                <w:szCs w:val="20"/>
              </w:rPr>
              <w:t>Words used about care: mechanical, arrogant, cold, technical, raped.</w:t>
            </w:r>
          </w:p>
          <w:p w14:paraId="5C974F7A" w14:textId="77777777" w:rsidR="00512367" w:rsidRPr="007E6BD5" w:rsidRDefault="00512367" w:rsidP="00E53B2F">
            <w:pPr>
              <w:spacing w:after="80"/>
              <w:rPr>
                <w:sz w:val="20"/>
                <w:szCs w:val="20"/>
              </w:rPr>
            </w:pPr>
            <w:r w:rsidRPr="007E6BD5">
              <w:rPr>
                <w:b/>
                <w:sz w:val="20"/>
                <w:szCs w:val="20"/>
              </w:rPr>
              <w:t xml:space="preserve">Consistent with other findings </w:t>
            </w:r>
            <w:r w:rsidRPr="007E6BD5">
              <w:rPr>
                <w:sz w:val="20"/>
                <w:szCs w:val="20"/>
              </w:rPr>
              <w:t>Consistent with other findings re types of birth trauma.</w:t>
            </w:r>
          </w:p>
          <w:p w14:paraId="33D0F18F" w14:textId="77777777" w:rsidR="00512367" w:rsidRPr="007E6BD5" w:rsidRDefault="00512367" w:rsidP="00E53B2F">
            <w:pPr>
              <w:spacing w:after="80"/>
              <w:rPr>
                <w:color w:val="000000" w:themeColor="text1"/>
                <w:sz w:val="20"/>
                <w:szCs w:val="20"/>
              </w:rPr>
            </w:pPr>
            <w:r w:rsidRPr="007E6BD5">
              <w:rPr>
                <w:b/>
                <w:sz w:val="20"/>
                <w:szCs w:val="20"/>
              </w:rPr>
              <w:t>Discussion of findings n/a</w:t>
            </w:r>
            <w:r w:rsidRPr="007E6BD5">
              <w:rPr>
                <w:sz w:val="20"/>
                <w:szCs w:val="20"/>
              </w:rPr>
              <w:t>.</w:t>
            </w:r>
          </w:p>
        </w:tc>
        <w:tc>
          <w:tcPr>
            <w:tcW w:w="1606" w:type="dxa"/>
          </w:tcPr>
          <w:p w14:paraId="71CFC68D" w14:textId="77777777" w:rsidR="00512367" w:rsidRPr="007E6BD5" w:rsidRDefault="00512367" w:rsidP="00E53B2F">
            <w:pPr>
              <w:rPr>
                <w:b/>
                <w:sz w:val="20"/>
                <w:szCs w:val="20"/>
              </w:rPr>
            </w:pPr>
            <w:r w:rsidRPr="007E6BD5">
              <w:rPr>
                <w:b/>
                <w:sz w:val="20"/>
                <w:szCs w:val="20"/>
              </w:rPr>
              <w:t>CASP rating</w:t>
            </w:r>
          </w:p>
          <w:p w14:paraId="4B00F3A0" w14:textId="77777777" w:rsidR="00512367" w:rsidRPr="007E6BD5" w:rsidRDefault="00512367" w:rsidP="00E53B2F">
            <w:pPr>
              <w:spacing w:after="80"/>
              <w:rPr>
                <w:sz w:val="20"/>
                <w:szCs w:val="20"/>
              </w:rPr>
            </w:pPr>
            <w:r w:rsidRPr="007E6BD5">
              <w:rPr>
                <w:sz w:val="20"/>
                <w:szCs w:val="20"/>
              </w:rPr>
              <w:t>Moderate</w:t>
            </w:r>
          </w:p>
          <w:p w14:paraId="7E8F2A3F" w14:textId="77777777" w:rsidR="00512367" w:rsidRPr="007E6BD5" w:rsidRDefault="00512367" w:rsidP="00E53B2F">
            <w:pPr>
              <w:spacing w:after="80"/>
              <w:rPr>
                <w:sz w:val="20"/>
                <w:szCs w:val="20"/>
              </w:rPr>
            </w:pPr>
            <w:r w:rsidRPr="007E6BD5">
              <w:rPr>
                <w:b/>
                <w:sz w:val="20"/>
                <w:szCs w:val="20"/>
              </w:rPr>
              <w:t xml:space="preserve">Value of the research </w:t>
            </w:r>
            <w:r w:rsidRPr="007E6BD5">
              <w:rPr>
                <w:sz w:val="20"/>
                <w:szCs w:val="20"/>
              </w:rPr>
              <w:t>Increases understanding of subjective experience.</w:t>
            </w:r>
          </w:p>
          <w:p w14:paraId="5554AD05" w14:textId="77777777" w:rsidR="00512367" w:rsidRPr="007E6BD5" w:rsidRDefault="00512367" w:rsidP="00E53B2F">
            <w:pPr>
              <w:spacing w:after="80"/>
              <w:rPr>
                <w:sz w:val="20"/>
                <w:szCs w:val="20"/>
              </w:rPr>
            </w:pPr>
            <w:r w:rsidRPr="007E6BD5">
              <w:rPr>
                <w:b/>
                <w:sz w:val="20"/>
                <w:szCs w:val="20"/>
              </w:rPr>
              <w:t xml:space="preserve">Implications </w:t>
            </w:r>
            <w:r w:rsidRPr="007E6BD5">
              <w:rPr>
                <w:sz w:val="20"/>
                <w:szCs w:val="20"/>
              </w:rPr>
              <w:t xml:space="preserve">need good history taking re birth trauma, enhance sense of control, address unmet expectations, be alert to early signs of trauma. Treat all women as though a survivor of trauma. </w:t>
            </w:r>
          </w:p>
          <w:p w14:paraId="2C7E75A7" w14:textId="77777777" w:rsidR="00512367" w:rsidRPr="007E6BD5" w:rsidRDefault="00512367" w:rsidP="00E53B2F">
            <w:pPr>
              <w:spacing w:after="80"/>
              <w:rPr>
                <w:sz w:val="20"/>
                <w:szCs w:val="20"/>
              </w:rPr>
            </w:pPr>
          </w:p>
          <w:p w14:paraId="0A746389" w14:textId="77777777" w:rsidR="00512367" w:rsidRPr="007E6BD5" w:rsidRDefault="00512367" w:rsidP="00E53B2F">
            <w:pPr>
              <w:spacing w:after="80"/>
              <w:rPr>
                <w:sz w:val="20"/>
                <w:szCs w:val="20"/>
              </w:rPr>
            </w:pPr>
          </w:p>
          <w:p w14:paraId="2E1B2668" w14:textId="77777777" w:rsidR="00512367" w:rsidRPr="007E6BD5" w:rsidRDefault="00512367" w:rsidP="00E53B2F">
            <w:pPr>
              <w:spacing w:after="80"/>
              <w:rPr>
                <w:sz w:val="20"/>
                <w:szCs w:val="20"/>
              </w:rPr>
            </w:pPr>
          </w:p>
          <w:p w14:paraId="629D40FE" w14:textId="77777777" w:rsidR="00512367" w:rsidRPr="007E6BD5" w:rsidRDefault="00512367" w:rsidP="00E53B2F">
            <w:pPr>
              <w:spacing w:after="80"/>
              <w:rPr>
                <w:sz w:val="20"/>
                <w:szCs w:val="20"/>
              </w:rPr>
            </w:pPr>
          </w:p>
          <w:p w14:paraId="45D3289D" w14:textId="77777777" w:rsidR="00512367" w:rsidRPr="007E6BD5" w:rsidRDefault="00512367" w:rsidP="00E53B2F">
            <w:pPr>
              <w:spacing w:after="80"/>
              <w:rPr>
                <w:sz w:val="20"/>
                <w:szCs w:val="20"/>
              </w:rPr>
            </w:pPr>
          </w:p>
        </w:tc>
      </w:tr>
    </w:tbl>
    <w:p w14:paraId="6DDAC0D4" w14:textId="77777777" w:rsidR="00512367" w:rsidRDefault="00512367" w:rsidP="00512367">
      <w:pPr>
        <w:spacing w:after="80"/>
        <w:rPr>
          <w:sz w:val="20"/>
          <w:szCs w:val="20"/>
        </w:rPr>
      </w:pPr>
    </w:p>
    <w:p w14:paraId="7C24721C" w14:textId="77777777" w:rsidR="00512367" w:rsidRDefault="00512367" w:rsidP="00512367">
      <w:pPr>
        <w:spacing w:after="80"/>
        <w:rPr>
          <w:sz w:val="20"/>
          <w:szCs w:val="20"/>
        </w:rPr>
      </w:pPr>
    </w:p>
    <w:p w14:paraId="1D3A87FF" w14:textId="77777777" w:rsidR="00512367" w:rsidRPr="007E6BD5" w:rsidRDefault="00512367" w:rsidP="00512367">
      <w:pPr>
        <w:spacing w:after="80"/>
        <w:rPr>
          <w:sz w:val="20"/>
          <w:szCs w:val="20"/>
        </w:rPr>
      </w:pPr>
    </w:p>
    <w:tbl>
      <w:tblPr>
        <w:tblStyle w:val="TableGrid"/>
        <w:tblW w:w="143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1CB1838C" w14:textId="77777777" w:rsidTr="00E53B2F">
        <w:trPr>
          <w:trHeight w:val="83"/>
        </w:trPr>
        <w:tc>
          <w:tcPr>
            <w:tcW w:w="1234" w:type="dxa"/>
          </w:tcPr>
          <w:p w14:paraId="698003CC" w14:textId="77777777" w:rsidR="00512367" w:rsidRPr="007E6BD5" w:rsidRDefault="00512367" w:rsidP="00E53B2F">
            <w:pPr>
              <w:spacing w:after="80"/>
              <w:rPr>
                <w:sz w:val="20"/>
                <w:szCs w:val="20"/>
              </w:rPr>
            </w:pPr>
            <w:r w:rsidRPr="007E6BD5">
              <w:rPr>
                <w:b/>
                <w:sz w:val="20"/>
                <w:szCs w:val="20"/>
              </w:rPr>
              <w:lastRenderedPageBreak/>
              <w:t>Cigoli et al. 2006</w:t>
            </w:r>
            <w:r w:rsidRPr="007E6BD5">
              <w:rPr>
                <w:b/>
                <w:sz w:val="20"/>
                <w:szCs w:val="20"/>
              </w:rPr>
              <w:br/>
            </w:r>
            <w:r w:rsidRPr="007E6BD5">
              <w:rPr>
                <w:sz w:val="20"/>
                <w:szCs w:val="20"/>
              </w:rPr>
              <w:t xml:space="preserve">Relational factors in psycho-pathological responses to childbirth </w:t>
            </w:r>
          </w:p>
          <w:p w14:paraId="6F1E91DB" w14:textId="77777777" w:rsidR="00512367" w:rsidRPr="007E6BD5" w:rsidRDefault="00512367" w:rsidP="00E53B2F">
            <w:pPr>
              <w:spacing w:after="80"/>
              <w:rPr>
                <w:b/>
                <w:sz w:val="20"/>
                <w:szCs w:val="20"/>
              </w:rPr>
            </w:pPr>
          </w:p>
          <w:p w14:paraId="02CE7C38" w14:textId="77777777" w:rsidR="00512367" w:rsidRPr="007E6BD5" w:rsidRDefault="00512367" w:rsidP="00E53B2F">
            <w:pPr>
              <w:spacing w:after="80"/>
              <w:rPr>
                <w:b/>
                <w:sz w:val="20"/>
                <w:szCs w:val="20"/>
              </w:rPr>
            </w:pPr>
            <w:r w:rsidRPr="007E6BD5">
              <w:rPr>
                <w:b/>
                <w:sz w:val="20"/>
                <w:szCs w:val="20"/>
              </w:rPr>
              <w:t>Italy</w:t>
            </w:r>
          </w:p>
          <w:p w14:paraId="468014FC" w14:textId="77777777" w:rsidR="00512367" w:rsidRPr="007E6BD5" w:rsidRDefault="00512367" w:rsidP="00E53B2F">
            <w:pPr>
              <w:spacing w:after="80"/>
              <w:rPr>
                <w:b/>
                <w:sz w:val="20"/>
                <w:szCs w:val="20"/>
              </w:rPr>
            </w:pPr>
          </w:p>
        </w:tc>
        <w:tc>
          <w:tcPr>
            <w:tcW w:w="2476" w:type="dxa"/>
          </w:tcPr>
          <w:p w14:paraId="3AB1DA92" w14:textId="77777777" w:rsidR="00512367" w:rsidRPr="007E6BD5" w:rsidRDefault="00512367" w:rsidP="00E53B2F">
            <w:pPr>
              <w:spacing w:after="80"/>
              <w:rPr>
                <w:b/>
                <w:sz w:val="20"/>
                <w:szCs w:val="20"/>
              </w:rPr>
            </w:pPr>
            <w:r w:rsidRPr="007E6BD5">
              <w:rPr>
                <w:b/>
                <w:sz w:val="20"/>
                <w:szCs w:val="20"/>
              </w:rPr>
              <w:t xml:space="preserve">Sample size </w:t>
            </w:r>
            <w:r w:rsidRPr="007E6BD5">
              <w:rPr>
                <w:sz w:val="20"/>
                <w:szCs w:val="20"/>
              </w:rPr>
              <w:t>160 recruited sequentially.</w:t>
            </w:r>
          </w:p>
          <w:p w14:paraId="541AE768" w14:textId="77777777" w:rsidR="00512367" w:rsidRPr="007E6BD5" w:rsidRDefault="00512367" w:rsidP="00E53B2F">
            <w:pPr>
              <w:spacing w:after="80"/>
              <w:rPr>
                <w:sz w:val="20"/>
                <w:szCs w:val="20"/>
              </w:rPr>
            </w:pPr>
            <w:r w:rsidRPr="007E6BD5">
              <w:rPr>
                <w:b/>
                <w:sz w:val="20"/>
                <w:szCs w:val="20"/>
              </w:rPr>
              <w:t xml:space="preserve">Sample represents defined population </w:t>
            </w:r>
            <w:r w:rsidRPr="007E6BD5">
              <w:rPr>
                <w:sz w:val="20"/>
                <w:szCs w:val="20"/>
              </w:rPr>
              <w:t>Yes, pregnant women in late pregnancy or new mothers.</w:t>
            </w:r>
          </w:p>
          <w:p w14:paraId="272C6EDA" w14:textId="77777777" w:rsidR="00512367" w:rsidRPr="007E6BD5" w:rsidRDefault="00512367" w:rsidP="00E53B2F">
            <w:pPr>
              <w:spacing w:after="80"/>
              <w:rPr>
                <w:color w:val="000000" w:themeColor="text1"/>
                <w:sz w:val="20"/>
                <w:szCs w:val="20"/>
              </w:rPr>
            </w:pPr>
            <w:r w:rsidRPr="007E6BD5">
              <w:rPr>
                <w:b/>
                <w:sz w:val="20"/>
                <w:szCs w:val="20"/>
              </w:rPr>
              <w:t xml:space="preserve">Drop-outs </w:t>
            </w:r>
            <w:r w:rsidRPr="007E6BD5">
              <w:rPr>
                <w:color w:val="000000" w:themeColor="text1"/>
                <w:sz w:val="20"/>
                <w:szCs w:val="20"/>
              </w:rPr>
              <w:t xml:space="preserve">Sequential process, meant no drop-outs, 160 returned the questionnaires with at least 75% completed. </w:t>
            </w:r>
          </w:p>
          <w:p w14:paraId="6EA57483"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States process of providing information re the study and gaining consent. But source of ethical approval not specified.</w:t>
            </w:r>
          </w:p>
          <w:p w14:paraId="5C73C531" w14:textId="77777777" w:rsidR="00512367" w:rsidRPr="007E6BD5" w:rsidRDefault="00512367" w:rsidP="00E53B2F">
            <w:pPr>
              <w:spacing w:after="80"/>
              <w:rPr>
                <w:b/>
                <w:sz w:val="20"/>
                <w:szCs w:val="20"/>
              </w:rPr>
            </w:pPr>
          </w:p>
        </w:tc>
        <w:tc>
          <w:tcPr>
            <w:tcW w:w="1473" w:type="dxa"/>
          </w:tcPr>
          <w:p w14:paraId="6060CF87" w14:textId="77777777" w:rsidR="00512367" w:rsidRPr="007E6BD5" w:rsidRDefault="00512367" w:rsidP="00E53B2F">
            <w:pPr>
              <w:spacing w:after="80"/>
              <w:rPr>
                <w:sz w:val="20"/>
                <w:szCs w:val="20"/>
              </w:rPr>
            </w:pPr>
            <w:r w:rsidRPr="007E6BD5">
              <w:rPr>
                <w:b/>
                <w:sz w:val="20"/>
                <w:szCs w:val="20"/>
              </w:rPr>
              <w:t xml:space="preserve">Focus </w:t>
            </w:r>
            <w:r w:rsidRPr="007E6BD5">
              <w:rPr>
                <w:sz w:val="20"/>
                <w:szCs w:val="20"/>
              </w:rPr>
              <w:t>To</w:t>
            </w:r>
            <w:r w:rsidRPr="007E6BD5">
              <w:rPr>
                <w:b/>
                <w:sz w:val="20"/>
                <w:szCs w:val="20"/>
              </w:rPr>
              <w:t xml:space="preserve"> </w:t>
            </w:r>
            <w:r w:rsidRPr="007E6BD5">
              <w:rPr>
                <w:sz w:val="20"/>
                <w:szCs w:val="20"/>
              </w:rPr>
              <w:t>examine how support relates to stress symptoms of PTSD.</w:t>
            </w:r>
          </w:p>
          <w:p w14:paraId="7D064901" w14:textId="77777777" w:rsidR="00512367" w:rsidRPr="007E6BD5" w:rsidRDefault="00512367" w:rsidP="00E53B2F">
            <w:pPr>
              <w:spacing w:after="80"/>
              <w:rPr>
                <w:b/>
                <w:sz w:val="20"/>
                <w:szCs w:val="20"/>
              </w:rPr>
            </w:pPr>
            <w:r w:rsidRPr="007E6BD5">
              <w:rPr>
                <w:b/>
                <w:sz w:val="20"/>
                <w:szCs w:val="20"/>
              </w:rPr>
              <w:t xml:space="preserve">Population </w:t>
            </w:r>
            <w:r w:rsidRPr="007E6BD5">
              <w:rPr>
                <w:sz w:val="20"/>
                <w:szCs w:val="20"/>
              </w:rPr>
              <w:t>Age over 18, at least 39 weeks pregnant, or have had healthy baby, and have no psychiatric diagnosis.</w:t>
            </w:r>
            <w:r w:rsidRPr="007E6BD5">
              <w:rPr>
                <w:b/>
                <w:sz w:val="20"/>
                <w:szCs w:val="20"/>
              </w:rPr>
              <w:t xml:space="preserve"> </w:t>
            </w:r>
          </w:p>
          <w:p w14:paraId="752B98D5" w14:textId="77777777" w:rsidR="00512367" w:rsidRPr="007E6BD5" w:rsidRDefault="00512367" w:rsidP="00E53B2F">
            <w:pPr>
              <w:spacing w:after="80"/>
              <w:rPr>
                <w:sz w:val="20"/>
                <w:szCs w:val="20"/>
              </w:rPr>
            </w:pPr>
          </w:p>
        </w:tc>
        <w:tc>
          <w:tcPr>
            <w:tcW w:w="1663" w:type="dxa"/>
          </w:tcPr>
          <w:p w14:paraId="24930BC2"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PTSD-Q</w:t>
            </w:r>
            <w:r>
              <w:rPr>
                <w:sz w:val="20"/>
                <w:szCs w:val="20"/>
              </w:rPr>
              <w:t xml:space="preserve"> </w:t>
            </w:r>
            <w:r w:rsidRPr="00165DC5">
              <w:rPr>
                <w:color w:val="4472C4" w:themeColor="accent1"/>
                <w:sz w:val="18"/>
                <w:szCs w:val="18"/>
              </w:rPr>
              <w:fldChar w:fldCharType="begin">
                <w:fldData xml:space="preserve">PEVuZE5vdGU+PENpdGU+PEF1dGhvcj5DemFybm9ja2E8L0F1dGhvcj48WWVhcj4yMDAwPC9ZZWFy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=
</w:fldData>
              </w:fldChar>
            </w:r>
            <w:r w:rsidRPr="00165DC5">
              <w:rPr>
                <w:color w:val="4472C4" w:themeColor="accent1"/>
                <w:sz w:val="18"/>
                <w:szCs w:val="18"/>
              </w:rPr>
              <w:instrText xml:space="preserve"> ADDIN EN.CITE </w:instrText>
            </w:r>
            <w:r w:rsidRPr="00165DC5">
              <w:rPr>
                <w:color w:val="4472C4" w:themeColor="accent1"/>
                <w:sz w:val="18"/>
                <w:szCs w:val="18"/>
              </w:rPr>
              <w:fldChar w:fldCharType="begin">
                <w:fldData xml:space="preserve">PEVuZE5vdGU+PENpdGU+PEF1dGhvcj5DemFybm9ja2E8L0F1dGhvcj48WWVhcj4yMDAwPC9ZZWFy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=
</w:fldData>
              </w:fldChar>
            </w:r>
            <w:r w:rsidRPr="00165DC5">
              <w:rPr>
                <w:color w:val="4472C4" w:themeColor="accent1"/>
                <w:sz w:val="18"/>
                <w:szCs w:val="18"/>
              </w:rPr>
              <w:instrText xml:space="preserve"> ADDIN EN.CITE.DATA </w:instrText>
            </w:r>
            <w:r w:rsidRPr="00165DC5">
              <w:rPr>
                <w:color w:val="4472C4" w:themeColor="accent1"/>
                <w:sz w:val="18"/>
                <w:szCs w:val="18"/>
              </w:rPr>
            </w:r>
            <w:r w:rsidRPr="00165DC5">
              <w:rPr>
                <w:color w:val="4472C4" w:themeColor="accent1"/>
                <w:sz w:val="18"/>
                <w:szCs w:val="18"/>
              </w:rPr>
              <w:fldChar w:fldCharType="end"/>
            </w:r>
            <w:r w:rsidRPr="00165DC5">
              <w:rPr>
                <w:color w:val="4472C4" w:themeColor="accent1"/>
                <w:sz w:val="18"/>
                <w:szCs w:val="18"/>
              </w:rPr>
            </w:r>
            <w:r w:rsidRPr="00165DC5">
              <w:rPr>
                <w:color w:val="4472C4" w:themeColor="accent1"/>
                <w:sz w:val="18"/>
                <w:szCs w:val="18"/>
              </w:rPr>
              <w:fldChar w:fldCharType="separate"/>
            </w:r>
            <w:r w:rsidRPr="00165DC5">
              <w:rPr>
                <w:noProof/>
                <w:color w:val="4472C4" w:themeColor="accent1"/>
                <w:sz w:val="18"/>
                <w:szCs w:val="18"/>
              </w:rPr>
              <w:t>(Czarnocka &amp; Slade, 2000)</w:t>
            </w:r>
            <w:r w:rsidRPr="00165DC5">
              <w:rPr>
                <w:color w:val="4472C4" w:themeColor="accent1"/>
                <w:sz w:val="18"/>
                <w:szCs w:val="18"/>
              </w:rPr>
              <w:fldChar w:fldCharType="end"/>
            </w:r>
            <w:r w:rsidRPr="00165DC5">
              <w:rPr>
                <w:color w:val="4472C4" w:themeColor="accent1"/>
                <w:sz w:val="20"/>
                <w:szCs w:val="20"/>
              </w:rPr>
              <w:t xml:space="preserve"> </w:t>
            </w:r>
            <w:r w:rsidRPr="00165DC5">
              <w:rPr>
                <w:color w:val="000000" w:themeColor="text1"/>
                <w:sz w:val="20"/>
                <w:szCs w:val="20"/>
              </w:rPr>
              <w:t xml:space="preserve">adapted to reflect childbirth as the traumatic event, </w:t>
            </w:r>
            <w:r w:rsidRPr="007E6BD5">
              <w:rPr>
                <w:sz w:val="20"/>
                <w:szCs w:val="20"/>
              </w:rPr>
              <w:t>at 48 hours and 3-6 months PC, used to categorise into two groups.</w:t>
            </w:r>
          </w:p>
          <w:p w14:paraId="3836C601" w14:textId="77777777" w:rsidR="00512367" w:rsidRPr="007E6BD5" w:rsidRDefault="00512367" w:rsidP="00E53B2F">
            <w:pPr>
              <w:spacing w:after="80"/>
              <w:rPr>
                <w:sz w:val="20"/>
                <w:szCs w:val="20"/>
              </w:rPr>
            </w:pPr>
            <w:r w:rsidRPr="007E6BD5">
              <w:rPr>
                <w:sz w:val="20"/>
                <w:szCs w:val="20"/>
              </w:rPr>
              <w:t xml:space="preserve">Also BDI, EFS, STAI, Perceived Desire and Support Scale (PDSS). </w:t>
            </w:r>
          </w:p>
        </w:tc>
        <w:tc>
          <w:tcPr>
            <w:tcW w:w="2951" w:type="dxa"/>
          </w:tcPr>
          <w:p w14:paraId="2856D481" w14:textId="77777777" w:rsidR="00512367" w:rsidRPr="007E6BD5" w:rsidRDefault="00512367" w:rsidP="00E53B2F">
            <w:pPr>
              <w:spacing w:after="80"/>
              <w:rPr>
                <w:sz w:val="20"/>
                <w:szCs w:val="20"/>
              </w:rPr>
            </w:pPr>
            <w:r w:rsidRPr="007E6BD5">
              <w:rPr>
                <w:b/>
                <w:sz w:val="20"/>
                <w:szCs w:val="20"/>
              </w:rPr>
              <w:t xml:space="preserve">Method </w:t>
            </w:r>
            <w:r w:rsidRPr="007E6BD5">
              <w:rPr>
                <w:sz w:val="20"/>
                <w:szCs w:val="20"/>
              </w:rPr>
              <w:t>Observational study, selected cohort, mixed methods comparing 2 groups. Non-risk (no PTSD) n=112, risk group (partial, n=46 or full PTSD, n=2).</w:t>
            </w:r>
          </w:p>
          <w:p w14:paraId="26231EEC" w14:textId="77777777" w:rsidR="00512367" w:rsidRPr="007E6BD5" w:rsidRDefault="00512367" w:rsidP="00E53B2F">
            <w:pPr>
              <w:spacing w:after="80"/>
              <w:rPr>
                <w:sz w:val="20"/>
                <w:szCs w:val="20"/>
              </w:rPr>
            </w:pPr>
            <w:r w:rsidRPr="007E6BD5">
              <w:rPr>
                <w:b/>
                <w:sz w:val="20"/>
                <w:szCs w:val="20"/>
              </w:rPr>
              <w:t xml:space="preserve">Subjective measures </w:t>
            </w:r>
            <w:r w:rsidRPr="007E6BD5">
              <w:rPr>
                <w:sz w:val="20"/>
                <w:szCs w:val="20"/>
              </w:rPr>
              <w:t>Subjective assessment scales. Article states there is an interview, but interview data not presented in this paper or referenced.</w:t>
            </w:r>
          </w:p>
          <w:p w14:paraId="2C661735" w14:textId="77777777" w:rsidR="00512367" w:rsidRPr="007E6BD5" w:rsidRDefault="00512367" w:rsidP="00E53B2F">
            <w:pPr>
              <w:spacing w:after="80"/>
              <w:rPr>
                <w:sz w:val="20"/>
                <w:szCs w:val="20"/>
              </w:rPr>
            </w:pPr>
            <w:r w:rsidRPr="007E6BD5">
              <w:rPr>
                <w:b/>
                <w:sz w:val="20"/>
                <w:szCs w:val="20"/>
              </w:rPr>
              <w:t xml:space="preserve">Objective measures </w:t>
            </w:r>
            <w:r w:rsidRPr="007E6BD5">
              <w:rPr>
                <w:sz w:val="20"/>
                <w:szCs w:val="20"/>
              </w:rPr>
              <w:t>Demographics using Anamnestic Schedule.</w:t>
            </w:r>
          </w:p>
          <w:p w14:paraId="63950D11" w14:textId="77777777" w:rsidR="00512367" w:rsidRPr="007E6BD5" w:rsidRDefault="00512367" w:rsidP="00E53B2F">
            <w:pPr>
              <w:spacing w:after="80"/>
              <w:rPr>
                <w:sz w:val="20"/>
                <w:szCs w:val="20"/>
              </w:rPr>
            </w:pPr>
            <w:r w:rsidRPr="007E6BD5">
              <w:rPr>
                <w:b/>
                <w:sz w:val="20"/>
                <w:szCs w:val="20"/>
              </w:rPr>
              <w:t xml:space="preserve">Blinding used </w:t>
            </w:r>
            <w:r w:rsidRPr="007E6BD5">
              <w:rPr>
                <w:sz w:val="20"/>
                <w:szCs w:val="20"/>
              </w:rPr>
              <w:t>n/a.</w:t>
            </w:r>
          </w:p>
          <w:p w14:paraId="68232395" w14:textId="77777777" w:rsidR="00512367" w:rsidRPr="007E6BD5" w:rsidRDefault="00512367" w:rsidP="00E53B2F">
            <w:pPr>
              <w:spacing w:after="80"/>
              <w:rPr>
                <w:b/>
                <w:sz w:val="20"/>
                <w:szCs w:val="20"/>
              </w:rPr>
            </w:pPr>
            <w:r w:rsidRPr="007E6BD5">
              <w:rPr>
                <w:b/>
                <w:sz w:val="20"/>
                <w:szCs w:val="20"/>
              </w:rPr>
              <w:t xml:space="preserve">Data collection </w:t>
            </w:r>
            <w:r w:rsidRPr="007E6BD5">
              <w:rPr>
                <w:sz w:val="20"/>
                <w:szCs w:val="20"/>
              </w:rPr>
              <w:t>Survey and semi-structured interview</w:t>
            </w:r>
          </w:p>
          <w:p w14:paraId="2719063D" w14:textId="77777777" w:rsidR="00512367" w:rsidRPr="007E6BD5" w:rsidRDefault="00512367" w:rsidP="00E53B2F">
            <w:pPr>
              <w:spacing w:after="80"/>
              <w:rPr>
                <w:sz w:val="20"/>
                <w:szCs w:val="20"/>
              </w:rPr>
            </w:pPr>
            <w:r w:rsidRPr="007E6BD5">
              <w:rPr>
                <w:b/>
                <w:sz w:val="20"/>
                <w:szCs w:val="20"/>
              </w:rPr>
              <w:t>Confounding factors</w:t>
            </w:r>
            <w:r w:rsidRPr="007E6BD5">
              <w:rPr>
                <w:sz w:val="20"/>
                <w:szCs w:val="20"/>
              </w:rPr>
              <w:t xml:space="preserve"> Not discussed.</w:t>
            </w:r>
          </w:p>
          <w:p w14:paraId="06111659" w14:textId="77777777" w:rsidR="00512367" w:rsidRPr="007E6BD5" w:rsidRDefault="00512367" w:rsidP="00E53B2F">
            <w:pPr>
              <w:spacing w:after="80"/>
              <w:rPr>
                <w:b/>
                <w:sz w:val="20"/>
                <w:szCs w:val="20"/>
              </w:rPr>
            </w:pPr>
            <w:r w:rsidRPr="007E6BD5">
              <w:rPr>
                <w:b/>
                <w:sz w:val="20"/>
                <w:szCs w:val="20"/>
              </w:rPr>
              <w:t xml:space="preserve">Analysis </w:t>
            </w:r>
            <w:r w:rsidRPr="007E6BD5">
              <w:rPr>
                <w:sz w:val="20"/>
                <w:szCs w:val="20"/>
              </w:rPr>
              <w:t>Correlation statistics, Mann-Whitney and Rho of spearman. Comparisons using t-test. No details re analysis of interviews</w:t>
            </w:r>
          </w:p>
        </w:tc>
        <w:tc>
          <w:tcPr>
            <w:tcW w:w="2925" w:type="dxa"/>
          </w:tcPr>
          <w:p w14:paraId="5893130C" w14:textId="77777777" w:rsidR="00512367" w:rsidRPr="007E6BD5" w:rsidRDefault="00512367" w:rsidP="00E53B2F">
            <w:pPr>
              <w:pStyle w:val="NormalWeb"/>
              <w:spacing w:before="0" w:beforeAutospacing="0" w:after="80" w:afterAutospacing="0"/>
              <w:rPr>
                <w:sz w:val="20"/>
                <w:szCs w:val="20"/>
              </w:rPr>
            </w:pPr>
            <w:r w:rsidRPr="007E6BD5">
              <w:rPr>
                <w:b/>
                <w:sz w:val="20"/>
                <w:szCs w:val="20"/>
              </w:rPr>
              <w:t xml:space="preserve">Results </w:t>
            </w:r>
            <w:r w:rsidRPr="007E6BD5">
              <w:rPr>
                <w:rFonts w:eastAsiaTheme="minorHAnsi"/>
                <w:color w:val="000000"/>
                <w:sz w:val="20"/>
                <w:szCs w:val="20"/>
              </w:rPr>
              <w:t>Only quantitative results presented, discussed.</w:t>
            </w:r>
            <w:r w:rsidRPr="007E6BD5">
              <w:rPr>
                <w:color w:val="000000"/>
                <w:sz w:val="20"/>
                <w:szCs w:val="20"/>
              </w:rPr>
              <w:t xml:space="preserve"> Factors which contribute significantly to PTSD-PC: Unmet desired support from midwife. However, perceived support from midwife is not significant. NB only 2 participants had clinically significant PTSD, 46 had varying levels of PTS symptoms, 112 had no symptoms.</w:t>
            </w:r>
          </w:p>
          <w:p w14:paraId="1D4E8E7A" w14:textId="77777777" w:rsidR="00512367" w:rsidRPr="007E6BD5" w:rsidRDefault="00512367" w:rsidP="00E53B2F">
            <w:pPr>
              <w:spacing w:after="80"/>
              <w:rPr>
                <w:b/>
                <w:sz w:val="20"/>
                <w:szCs w:val="20"/>
              </w:rPr>
            </w:pPr>
            <w:r w:rsidRPr="007E6BD5">
              <w:rPr>
                <w:b/>
                <w:sz w:val="20"/>
                <w:szCs w:val="20"/>
              </w:rPr>
              <w:t xml:space="preserve">Application to local population </w:t>
            </w:r>
            <w:r w:rsidRPr="007E6BD5">
              <w:rPr>
                <w:sz w:val="20"/>
                <w:szCs w:val="20"/>
              </w:rPr>
              <w:t>Yes, local childbearing women.</w:t>
            </w:r>
          </w:p>
          <w:p w14:paraId="69BC8D00" w14:textId="77777777" w:rsidR="00512367" w:rsidRPr="007E6BD5" w:rsidRDefault="00512367" w:rsidP="00E53B2F">
            <w:pPr>
              <w:spacing w:after="80"/>
              <w:rPr>
                <w:sz w:val="20"/>
                <w:szCs w:val="20"/>
              </w:rPr>
            </w:pPr>
            <w:r w:rsidRPr="007E6BD5">
              <w:rPr>
                <w:b/>
                <w:sz w:val="20"/>
                <w:szCs w:val="20"/>
              </w:rPr>
              <w:t xml:space="preserve">Fit with other findings </w:t>
            </w:r>
            <w:r w:rsidRPr="007E6BD5">
              <w:rPr>
                <w:sz w:val="20"/>
                <w:szCs w:val="20"/>
              </w:rPr>
              <w:t>Yes, in terms of support being important.</w:t>
            </w:r>
          </w:p>
          <w:p w14:paraId="017A1910"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PTSD is a complex situation, but higher scores are associated with stronger desire for support, often then perceived as not being met.</w:t>
            </w:r>
          </w:p>
          <w:p w14:paraId="4420290B" w14:textId="77777777" w:rsidR="00512367" w:rsidRPr="007E6BD5" w:rsidRDefault="00512367" w:rsidP="00E53B2F">
            <w:pPr>
              <w:spacing w:after="80"/>
              <w:rPr>
                <w:sz w:val="20"/>
                <w:szCs w:val="20"/>
              </w:rPr>
            </w:pPr>
            <w:r w:rsidRPr="007E6BD5">
              <w:rPr>
                <w:b/>
                <w:sz w:val="20"/>
                <w:szCs w:val="20"/>
              </w:rPr>
              <w:t xml:space="preserve">Limitations observed </w:t>
            </w:r>
            <w:r w:rsidRPr="007E6BD5">
              <w:rPr>
                <w:sz w:val="20"/>
                <w:szCs w:val="20"/>
              </w:rPr>
              <w:t>Finding re support and PTSD, are only small part of the study.</w:t>
            </w:r>
          </w:p>
          <w:p w14:paraId="20D3679C" w14:textId="77777777" w:rsidR="00512367" w:rsidRPr="007E6BD5" w:rsidRDefault="00512367" w:rsidP="00E53B2F">
            <w:pPr>
              <w:spacing w:after="80"/>
              <w:rPr>
                <w:sz w:val="20"/>
                <w:szCs w:val="20"/>
              </w:rPr>
            </w:pPr>
          </w:p>
          <w:p w14:paraId="693A9E17" w14:textId="77777777" w:rsidR="00512367" w:rsidRPr="007E6BD5" w:rsidRDefault="00512367" w:rsidP="00E53B2F">
            <w:pPr>
              <w:spacing w:after="80"/>
              <w:rPr>
                <w:sz w:val="20"/>
                <w:szCs w:val="20"/>
              </w:rPr>
            </w:pPr>
          </w:p>
        </w:tc>
        <w:tc>
          <w:tcPr>
            <w:tcW w:w="1606" w:type="dxa"/>
          </w:tcPr>
          <w:p w14:paraId="08CFD112" w14:textId="77777777" w:rsidR="00512367" w:rsidRPr="007E6BD5" w:rsidRDefault="00512367" w:rsidP="00E53B2F">
            <w:pPr>
              <w:rPr>
                <w:b/>
                <w:sz w:val="20"/>
                <w:szCs w:val="20"/>
              </w:rPr>
            </w:pPr>
            <w:r w:rsidRPr="007E6BD5">
              <w:rPr>
                <w:b/>
                <w:sz w:val="20"/>
                <w:szCs w:val="20"/>
              </w:rPr>
              <w:t>CASP rating</w:t>
            </w:r>
          </w:p>
          <w:p w14:paraId="2794448E" w14:textId="77777777" w:rsidR="00512367" w:rsidRPr="007E6BD5" w:rsidRDefault="00512367" w:rsidP="00E53B2F">
            <w:pPr>
              <w:spacing w:after="80"/>
              <w:rPr>
                <w:sz w:val="20"/>
                <w:szCs w:val="20"/>
              </w:rPr>
            </w:pPr>
            <w:r w:rsidRPr="007E6BD5">
              <w:rPr>
                <w:sz w:val="20"/>
                <w:szCs w:val="20"/>
              </w:rPr>
              <w:t>Moderate</w:t>
            </w:r>
          </w:p>
          <w:p w14:paraId="7E16CB15" w14:textId="77777777" w:rsidR="00512367" w:rsidRPr="007E6BD5" w:rsidRDefault="00512367" w:rsidP="00E53B2F">
            <w:pPr>
              <w:spacing w:after="80"/>
              <w:rPr>
                <w:b/>
                <w:sz w:val="20"/>
                <w:szCs w:val="20"/>
              </w:rPr>
            </w:pPr>
            <w:r w:rsidRPr="007E6BD5">
              <w:rPr>
                <w:b/>
                <w:sz w:val="20"/>
                <w:szCs w:val="20"/>
              </w:rPr>
              <w:t xml:space="preserve">Implications for practice  </w:t>
            </w:r>
          </w:p>
          <w:p w14:paraId="4B79DA1E" w14:textId="77777777" w:rsidR="00512367" w:rsidRPr="007E6BD5" w:rsidRDefault="00512367" w:rsidP="00E53B2F">
            <w:pPr>
              <w:spacing w:after="80"/>
              <w:rPr>
                <w:sz w:val="20"/>
                <w:szCs w:val="20"/>
              </w:rPr>
            </w:pPr>
            <w:r w:rsidRPr="007E6BD5">
              <w:rPr>
                <w:sz w:val="20"/>
                <w:szCs w:val="20"/>
              </w:rPr>
              <w:t>Effective social interventions, need targeted consultation at end of pregnancy and early parenthood with both mother and her potential support network.</w:t>
            </w:r>
          </w:p>
        </w:tc>
      </w:tr>
    </w:tbl>
    <w:p w14:paraId="611052BF" w14:textId="77777777" w:rsidR="00512367" w:rsidRDefault="00512367" w:rsidP="00512367">
      <w:pPr>
        <w:spacing w:after="80"/>
        <w:rPr>
          <w:sz w:val="20"/>
          <w:szCs w:val="20"/>
        </w:rPr>
      </w:pPr>
    </w:p>
    <w:p w14:paraId="4A434EC4" w14:textId="77777777" w:rsidR="00512367" w:rsidRDefault="00512367" w:rsidP="00512367">
      <w:pPr>
        <w:spacing w:after="80"/>
        <w:rPr>
          <w:sz w:val="20"/>
          <w:szCs w:val="20"/>
        </w:rPr>
      </w:pPr>
    </w:p>
    <w:p w14:paraId="133185D4" w14:textId="77777777" w:rsidR="00512367" w:rsidRDefault="00512367" w:rsidP="00512367">
      <w:pPr>
        <w:spacing w:after="80"/>
        <w:rPr>
          <w:sz w:val="20"/>
          <w:szCs w:val="20"/>
        </w:rPr>
      </w:pPr>
    </w:p>
    <w:p w14:paraId="6DE7DA93" w14:textId="77777777" w:rsidR="00512367" w:rsidRPr="007E6BD5" w:rsidRDefault="00512367" w:rsidP="00512367">
      <w:pPr>
        <w:spacing w:after="80"/>
        <w:rPr>
          <w:sz w:val="20"/>
          <w:szCs w:val="20"/>
        </w:rPr>
      </w:pPr>
    </w:p>
    <w:tbl>
      <w:tblPr>
        <w:tblStyle w:val="TableGrid"/>
        <w:tblW w:w="143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0F528CD0" w14:textId="77777777" w:rsidTr="00E53B2F">
        <w:tc>
          <w:tcPr>
            <w:tcW w:w="1234" w:type="dxa"/>
          </w:tcPr>
          <w:p w14:paraId="72B91AF5" w14:textId="77777777" w:rsidR="00512367" w:rsidRPr="007E6BD5" w:rsidRDefault="00512367" w:rsidP="00E53B2F">
            <w:pPr>
              <w:spacing w:after="80"/>
              <w:rPr>
                <w:sz w:val="20"/>
                <w:szCs w:val="20"/>
              </w:rPr>
            </w:pPr>
            <w:r w:rsidRPr="007E6BD5">
              <w:rPr>
                <w:b/>
                <w:sz w:val="20"/>
                <w:szCs w:val="20"/>
              </w:rPr>
              <w:lastRenderedPageBreak/>
              <w:t>De Schepper et al.  2015</w:t>
            </w:r>
            <w:r w:rsidRPr="007E6BD5">
              <w:rPr>
                <w:b/>
                <w:sz w:val="20"/>
                <w:szCs w:val="20"/>
              </w:rPr>
              <w:br/>
            </w:r>
            <w:r w:rsidRPr="007E6BD5">
              <w:rPr>
                <w:sz w:val="20"/>
                <w:szCs w:val="20"/>
              </w:rPr>
              <w:t xml:space="preserve">Post-Traumatic Stress Disorder after childbirth and the influence of maternity team care during labour and birth: A cohort study </w:t>
            </w:r>
          </w:p>
          <w:p w14:paraId="424C1606" w14:textId="77777777" w:rsidR="00512367" w:rsidRPr="007E6BD5" w:rsidRDefault="00512367" w:rsidP="00E53B2F">
            <w:pPr>
              <w:spacing w:after="80"/>
              <w:rPr>
                <w:b/>
                <w:sz w:val="20"/>
                <w:szCs w:val="20"/>
              </w:rPr>
            </w:pPr>
          </w:p>
          <w:p w14:paraId="7BF5C91B" w14:textId="77777777" w:rsidR="00512367" w:rsidRPr="007E6BD5" w:rsidRDefault="00512367" w:rsidP="00E53B2F">
            <w:pPr>
              <w:spacing w:after="80"/>
              <w:rPr>
                <w:b/>
                <w:sz w:val="20"/>
                <w:szCs w:val="20"/>
              </w:rPr>
            </w:pPr>
            <w:r w:rsidRPr="007E6BD5">
              <w:rPr>
                <w:b/>
                <w:sz w:val="20"/>
                <w:szCs w:val="20"/>
              </w:rPr>
              <w:t>Belgium</w:t>
            </w:r>
          </w:p>
        </w:tc>
        <w:tc>
          <w:tcPr>
            <w:tcW w:w="2476" w:type="dxa"/>
          </w:tcPr>
          <w:p w14:paraId="1F31045A"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 xml:space="preserve">340 women in first week 229 women at 6 weeks. </w:t>
            </w:r>
          </w:p>
          <w:p w14:paraId="3680A7C5" w14:textId="77777777" w:rsidR="00512367" w:rsidRPr="007E6BD5" w:rsidRDefault="00512367" w:rsidP="00E53B2F">
            <w:pPr>
              <w:spacing w:after="80"/>
              <w:rPr>
                <w:sz w:val="20"/>
                <w:szCs w:val="20"/>
              </w:rPr>
            </w:pPr>
            <w:r w:rsidRPr="007E6BD5">
              <w:rPr>
                <w:b/>
                <w:sz w:val="20"/>
                <w:szCs w:val="20"/>
              </w:rPr>
              <w:t xml:space="preserve">Sample represents defined population </w:t>
            </w:r>
            <w:r w:rsidRPr="007E6BD5">
              <w:rPr>
                <w:sz w:val="20"/>
                <w:szCs w:val="20"/>
              </w:rPr>
              <w:t xml:space="preserve">Yes, random sample from across 13 maternity postnatal wards. </w:t>
            </w:r>
          </w:p>
          <w:p w14:paraId="00B0F774"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420 invited, 340 agreed to first phase and of these 229 agreed to the second phase. The cohort of 340 and the cohort of 229 were similar demographically and in terms of PTSD.</w:t>
            </w:r>
          </w:p>
          <w:p w14:paraId="2011CA2D" w14:textId="77777777" w:rsidR="00512367" w:rsidRPr="007E6BD5" w:rsidRDefault="00512367" w:rsidP="00E53B2F">
            <w:pPr>
              <w:spacing w:after="80"/>
              <w:rPr>
                <w:b/>
                <w:sz w:val="20"/>
                <w:szCs w:val="20"/>
              </w:rPr>
            </w:pPr>
            <w:r w:rsidRPr="007E6BD5">
              <w:rPr>
                <w:b/>
                <w:sz w:val="20"/>
                <w:szCs w:val="20"/>
              </w:rPr>
              <w:t xml:space="preserve">Ethical Approval </w:t>
            </w:r>
            <w:r w:rsidRPr="007E6BD5">
              <w:rPr>
                <w:sz w:val="20"/>
                <w:szCs w:val="20"/>
              </w:rPr>
              <w:t>Antwerp</w:t>
            </w:r>
            <w:r w:rsidRPr="007E6BD5">
              <w:rPr>
                <w:b/>
                <w:sz w:val="20"/>
                <w:szCs w:val="20"/>
              </w:rPr>
              <w:t xml:space="preserve"> </w:t>
            </w:r>
            <w:r w:rsidRPr="007E6BD5">
              <w:rPr>
                <w:sz w:val="20"/>
                <w:szCs w:val="20"/>
              </w:rPr>
              <w:t xml:space="preserve">University Hospital. Info provided and consent obtained. </w:t>
            </w:r>
          </w:p>
        </w:tc>
        <w:tc>
          <w:tcPr>
            <w:tcW w:w="1473" w:type="dxa"/>
          </w:tcPr>
          <w:p w14:paraId="6585DA31" w14:textId="77777777" w:rsidR="00512367" w:rsidRPr="007E6BD5" w:rsidRDefault="00512367" w:rsidP="00E53B2F">
            <w:pPr>
              <w:spacing w:after="80"/>
              <w:rPr>
                <w:sz w:val="20"/>
                <w:szCs w:val="20"/>
              </w:rPr>
            </w:pPr>
            <w:r w:rsidRPr="007E6BD5">
              <w:rPr>
                <w:b/>
                <w:sz w:val="20"/>
                <w:szCs w:val="20"/>
              </w:rPr>
              <w:t xml:space="preserve">Focus </w:t>
            </w:r>
            <w:r w:rsidRPr="007E6BD5">
              <w:rPr>
                <w:sz w:val="20"/>
                <w:szCs w:val="20"/>
              </w:rPr>
              <w:t>Main focus is role of midwifery team care factors, also examines Prevalence of PTSD and personal and obstetric factors. AIM to inform midwives about PTSD as a possible postpartum complication.</w:t>
            </w:r>
          </w:p>
          <w:p w14:paraId="5B1077D5" w14:textId="77777777" w:rsidR="00512367" w:rsidRPr="007E6BD5" w:rsidRDefault="00512367" w:rsidP="00E53B2F">
            <w:pPr>
              <w:spacing w:after="80"/>
              <w:rPr>
                <w:b/>
                <w:sz w:val="20"/>
                <w:szCs w:val="20"/>
              </w:rPr>
            </w:pPr>
            <w:r w:rsidRPr="007E6BD5">
              <w:rPr>
                <w:b/>
                <w:sz w:val="20"/>
                <w:szCs w:val="20"/>
              </w:rPr>
              <w:t xml:space="preserve">Population </w:t>
            </w:r>
            <w:r w:rsidRPr="007E6BD5">
              <w:rPr>
                <w:sz w:val="20"/>
                <w:szCs w:val="20"/>
              </w:rPr>
              <w:t>Age &gt; 18, Dutch Speaking. Excluded stillbirth, pre-term &lt;24 weeks and intrapartum psychosis.</w:t>
            </w:r>
          </w:p>
        </w:tc>
        <w:tc>
          <w:tcPr>
            <w:tcW w:w="1663" w:type="dxa"/>
          </w:tcPr>
          <w:p w14:paraId="21D20970"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 xml:space="preserve">At 1 week (day1-4) and 6 weeks IES-R </w:t>
            </w:r>
            <w:r w:rsidRPr="00165DC5">
              <w:rPr>
                <w:color w:val="4472C4" w:themeColor="accent1"/>
                <w:sz w:val="18"/>
                <w:szCs w:val="18"/>
              </w:rPr>
              <w:fldChar w:fldCharType="begin"/>
            </w:r>
            <w:r w:rsidRPr="00165DC5">
              <w:rPr>
                <w:color w:val="4472C4" w:themeColor="accent1"/>
                <w:sz w:val="18"/>
                <w:szCs w:val="18"/>
              </w:rPr>
              <w:instrText xml:space="preserve"> ADDIN EN.CITE &lt;EndNote&gt;&lt;Cite&gt;&lt;Author&gt;Weiss&lt;/Author&gt;&lt;Year&gt;1997&lt;/Year&gt;&lt;RecNum&gt;1300&lt;/RecNum&gt;&lt;DisplayText&gt;(Weiss &amp;amp; Marmar, 1997)&lt;/DisplayText&gt;&lt;record&gt;&lt;rec-number&gt;1300&lt;/rec-number&gt;&lt;foreign-keys&gt;&lt;key app="EN" db-id="59z2d20v1205eueea50pwxwet002arrpvxsp" timestamp="1489927233"&gt;1300&lt;/key&gt;&lt;/foreign-keys&gt;&lt;ref-type name="Book Section"&gt;5&lt;/ref-type&gt;&lt;contributors&gt;&lt;authors&gt;&lt;author&gt;Weiss, Daniel S.&lt;/author&gt;&lt;author&gt;Marmar, Charles R.&lt;/author&gt;&lt;/authors&gt;&lt;secondary-authors&gt;&lt;author&gt;Wilson, John Preston&lt;/author&gt;&lt;author&gt;Keane, Terence Martin&lt;/author&gt;&lt;/secondary-authors&gt;&lt;/contributors&gt;&lt;titles&gt;&lt;title&gt;The Impact of Event Scale—Revised&lt;/title&gt;&lt;secondary-title&gt;Assessing psychological trauma and PTSD.&lt;/secondary-title&gt;&lt;/titles&gt;&lt;pages&gt;399-411&lt;/pages&gt;&lt;keywords&gt;&lt;keyword&gt;development of Impact of Event Scale-Revised&lt;/keyword&gt;&lt;keyword&gt;assessment of symptomatic response to specific traumatic stressors&lt;/keyword&gt;&lt;keyword&gt;1997&lt;/keyword&gt;&lt;keyword&gt;Experiences (Events)&lt;/keyword&gt;&lt;keyword&gt;Rating Scales&lt;/keyword&gt;&lt;keyword&gt;Self-Report&lt;/keyword&gt;&lt;keyword&gt;Stress Reactions&lt;/keyword&gt;&lt;keyword&gt;Test Construction&lt;/keyword&gt;&lt;keyword&gt;Posttraumatic Stress Disorder&lt;/keyword&gt;&lt;keyword&gt;Symptom Checklists&lt;/keyword&gt;&lt;/keywords&gt;&lt;dates&gt;&lt;year&gt;1997&lt;/year&gt;&lt;/dates&gt;&lt;pub-location&gt;New York, NY, US&lt;/pub-location&gt;&lt;publisher&gt;Guilford Press&lt;/publisher&gt;&lt;isbn&gt;1-57230-162-7&lt;/isbn&gt;&lt;accession-num&gt;1997-97162-013&lt;/accession-num&gt;&lt;urls&gt;&lt;related-urls&gt;&lt;url&gt;https://login.ezproxy.napier.ac.uk/login?url=http://search.ebscohost.com/login.aspx?direct=true&amp;amp;db=psyh&amp;amp;AN=1997-97162-013&amp;amp;site=ehost-live&lt;/url&gt;&lt;/related-urls&gt;&lt;/urls&gt;&lt;remote-database-name&gt;psyh&lt;/remote-database-name&gt;&lt;remote-database-provider&gt;EBSCOhost&lt;/remote-database-provider&gt;&lt;/record&gt;&lt;/Cite&gt;&lt;/EndNote&gt;</w:instrText>
            </w:r>
            <w:r w:rsidRPr="00165DC5">
              <w:rPr>
                <w:color w:val="4472C4" w:themeColor="accent1"/>
                <w:sz w:val="18"/>
                <w:szCs w:val="18"/>
              </w:rPr>
              <w:fldChar w:fldCharType="separate"/>
            </w:r>
            <w:r w:rsidRPr="00165DC5">
              <w:rPr>
                <w:noProof/>
                <w:color w:val="4472C4" w:themeColor="accent1"/>
                <w:sz w:val="18"/>
                <w:szCs w:val="18"/>
              </w:rPr>
              <w:t>(Weiss &amp; Marmar, 1997)</w:t>
            </w:r>
            <w:r w:rsidRPr="00165DC5">
              <w:rPr>
                <w:color w:val="4472C4" w:themeColor="accent1"/>
                <w:sz w:val="18"/>
                <w:szCs w:val="18"/>
              </w:rPr>
              <w:fldChar w:fldCharType="end"/>
            </w:r>
            <w:r w:rsidRPr="00165DC5">
              <w:rPr>
                <w:color w:val="4472C4" w:themeColor="accent1"/>
                <w:sz w:val="20"/>
                <w:szCs w:val="20"/>
              </w:rPr>
              <w:t xml:space="preserve"> </w:t>
            </w:r>
            <w:r w:rsidRPr="007E6BD5">
              <w:rPr>
                <w:sz w:val="20"/>
                <w:szCs w:val="20"/>
              </w:rPr>
              <w:t>(cut-off</w:t>
            </w:r>
            <w:r>
              <w:rPr>
                <w:sz w:val="20"/>
                <w:szCs w:val="20"/>
              </w:rPr>
              <w:t xml:space="preserve"> </w:t>
            </w:r>
            <w:r w:rsidRPr="007E6BD5">
              <w:rPr>
                <w:sz w:val="20"/>
                <w:szCs w:val="20"/>
              </w:rPr>
              <w:t>=</w:t>
            </w:r>
            <w:r>
              <w:rPr>
                <w:sz w:val="20"/>
                <w:szCs w:val="20"/>
              </w:rPr>
              <w:t xml:space="preserve"> </w:t>
            </w:r>
            <w:r w:rsidRPr="007E6BD5">
              <w:rPr>
                <w:sz w:val="20"/>
                <w:szCs w:val="20"/>
              </w:rPr>
              <w:t xml:space="preserve">24) and the TES </w:t>
            </w:r>
            <w:r w:rsidRPr="00165DC5">
              <w:rPr>
                <w:color w:val="4472C4" w:themeColor="accent1"/>
                <w:sz w:val="18"/>
                <w:szCs w:val="18"/>
              </w:rPr>
              <w:fldChar w:fldCharType="begin">
                <w:fldData xml:space="preserve">PEVuZE5vdGU+PENpdGU+PEF1dGhvcj5XaWptYTwvQXV0aG9yPjxZZWFyPjE5OTc8L1llYXI+PFJl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</w:fldData>
              </w:fldChar>
            </w:r>
            <w:r w:rsidRPr="00165DC5">
              <w:rPr>
                <w:color w:val="4472C4" w:themeColor="accent1"/>
                <w:sz w:val="18"/>
                <w:szCs w:val="18"/>
              </w:rPr>
              <w:instrText xml:space="preserve"> ADDIN EN.CITE </w:instrText>
            </w:r>
            <w:r w:rsidRPr="00165DC5">
              <w:rPr>
                <w:color w:val="4472C4" w:themeColor="accent1"/>
                <w:sz w:val="18"/>
                <w:szCs w:val="18"/>
              </w:rPr>
              <w:fldChar w:fldCharType="begin">
                <w:fldData xml:space="preserve">PEVuZE5vdGU+PENpdGU+PEF1dGhvcj5XaWptYTwvQXV0aG9yPjxZZWFyPjE5OTc8L1llYXI+PFJl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</w:fldData>
              </w:fldChar>
            </w:r>
            <w:r w:rsidRPr="00165DC5">
              <w:rPr>
                <w:color w:val="4472C4" w:themeColor="accent1"/>
                <w:sz w:val="18"/>
                <w:szCs w:val="18"/>
              </w:rPr>
              <w:instrText xml:space="preserve"> ADDIN EN.CITE.DATA </w:instrText>
            </w:r>
            <w:r w:rsidRPr="00165DC5">
              <w:rPr>
                <w:color w:val="4472C4" w:themeColor="accent1"/>
                <w:sz w:val="18"/>
                <w:szCs w:val="18"/>
              </w:rPr>
            </w:r>
            <w:r w:rsidRPr="00165DC5">
              <w:rPr>
                <w:color w:val="4472C4" w:themeColor="accent1"/>
                <w:sz w:val="18"/>
                <w:szCs w:val="18"/>
              </w:rPr>
              <w:fldChar w:fldCharType="end"/>
            </w:r>
            <w:r w:rsidRPr="00165DC5">
              <w:rPr>
                <w:color w:val="4472C4" w:themeColor="accent1"/>
                <w:sz w:val="18"/>
                <w:szCs w:val="18"/>
              </w:rPr>
            </w:r>
            <w:r w:rsidRPr="00165DC5">
              <w:rPr>
                <w:color w:val="4472C4" w:themeColor="accent1"/>
                <w:sz w:val="18"/>
                <w:szCs w:val="18"/>
              </w:rPr>
              <w:fldChar w:fldCharType="separate"/>
            </w:r>
            <w:r w:rsidRPr="00165DC5">
              <w:rPr>
                <w:noProof/>
                <w:color w:val="4472C4" w:themeColor="accent1"/>
                <w:sz w:val="18"/>
                <w:szCs w:val="18"/>
              </w:rPr>
              <w:t>(Wijma, Söderquist, &amp; Wijma, 1997)</w:t>
            </w:r>
            <w:r w:rsidRPr="00165DC5">
              <w:rPr>
                <w:color w:val="4472C4" w:themeColor="accent1"/>
                <w:sz w:val="18"/>
                <w:szCs w:val="18"/>
              </w:rPr>
              <w:fldChar w:fldCharType="end"/>
            </w:r>
            <w:r w:rsidRPr="00C0113C">
              <w:rPr>
                <w:color w:val="FF0000"/>
                <w:sz w:val="20"/>
                <w:szCs w:val="20"/>
              </w:rPr>
              <w:t xml:space="preserve"> </w:t>
            </w:r>
            <w:r w:rsidRPr="00165DC5">
              <w:rPr>
                <w:color w:val="000000" w:themeColor="text1"/>
                <w:sz w:val="20"/>
                <w:szCs w:val="20"/>
              </w:rPr>
              <w:t xml:space="preserve">Designed for general PTSD </w:t>
            </w:r>
            <w:r>
              <w:rPr>
                <w:sz w:val="20"/>
                <w:szCs w:val="20"/>
              </w:rPr>
              <w:t xml:space="preserve">(cut-off </w:t>
            </w:r>
            <w:r w:rsidRPr="007E6BD5">
              <w:rPr>
                <w:sz w:val="20"/>
                <w:szCs w:val="20"/>
              </w:rPr>
              <w:t xml:space="preserve">is not </w:t>
            </w:r>
            <w:r>
              <w:rPr>
                <w:sz w:val="20"/>
                <w:szCs w:val="20"/>
              </w:rPr>
              <w:t>specified</w:t>
            </w:r>
            <w:r w:rsidRPr="007E6BD5">
              <w:rPr>
                <w:sz w:val="20"/>
                <w:szCs w:val="20"/>
              </w:rPr>
              <w:t xml:space="preserve">). </w:t>
            </w:r>
          </w:p>
          <w:p w14:paraId="11C0C61D" w14:textId="77777777" w:rsidR="00512367" w:rsidRDefault="00512367" w:rsidP="00E53B2F">
            <w:pPr>
              <w:spacing w:after="80"/>
              <w:rPr>
                <w:sz w:val="20"/>
                <w:szCs w:val="20"/>
              </w:rPr>
            </w:pPr>
            <w:r w:rsidRPr="007E6BD5">
              <w:rPr>
                <w:sz w:val="20"/>
                <w:szCs w:val="20"/>
              </w:rPr>
              <w:t>PTSD assessment questionnaires completed a few days after birth and at 6 weeks, via telephone call or email.</w:t>
            </w:r>
          </w:p>
          <w:p w14:paraId="2B7CF165" w14:textId="77777777" w:rsidR="00512367" w:rsidRDefault="00512367" w:rsidP="00E53B2F">
            <w:pPr>
              <w:spacing w:after="80"/>
              <w:rPr>
                <w:sz w:val="20"/>
                <w:szCs w:val="20"/>
              </w:rPr>
            </w:pPr>
          </w:p>
          <w:p w14:paraId="734585A2" w14:textId="77777777" w:rsidR="00512367" w:rsidRPr="007E6BD5" w:rsidRDefault="00512367" w:rsidP="00E53B2F">
            <w:pPr>
              <w:spacing w:after="80"/>
              <w:rPr>
                <w:sz w:val="20"/>
                <w:szCs w:val="20"/>
              </w:rPr>
            </w:pPr>
          </w:p>
        </w:tc>
        <w:tc>
          <w:tcPr>
            <w:tcW w:w="2951" w:type="dxa"/>
          </w:tcPr>
          <w:p w14:paraId="4D247ECD" w14:textId="77777777" w:rsidR="00512367" w:rsidRPr="007E6BD5" w:rsidRDefault="00512367" w:rsidP="00E53B2F">
            <w:pPr>
              <w:spacing w:after="80"/>
              <w:rPr>
                <w:sz w:val="20"/>
                <w:szCs w:val="20"/>
              </w:rPr>
            </w:pPr>
            <w:r w:rsidRPr="007E6BD5">
              <w:rPr>
                <w:b/>
                <w:sz w:val="20"/>
                <w:szCs w:val="20"/>
              </w:rPr>
              <w:t xml:space="preserve">Method </w:t>
            </w:r>
            <w:r w:rsidRPr="007E6BD5">
              <w:rPr>
                <w:sz w:val="20"/>
                <w:szCs w:val="20"/>
              </w:rPr>
              <w:t>Quantitative Prospective Cohort study.</w:t>
            </w:r>
          </w:p>
          <w:p w14:paraId="0C216E7E" w14:textId="77777777" w:rsidR="00512367" w:rsidRPr="007E6BD5" w:rsidRDefault="00512367" w:rsidP="00E53B2F">
            <w:pPr>
              <w:spacing w:after="80"/>
              <w:rPr>
                <w:sz w:val="20"/>
                <w:szCs w:val="20"/>
              </w:rPr>
            </w:pPr>
            <w:r w:rsidRPr="007E6BD5">
              <w:rPr>
                <w:b/>
                <w:sz w:val="20"/>
                <w:szCs w:val="20"/>
              </w:rPr>
              <w:t xml:space="preserve">Subjective measures </w:t>
            </w:r>
            <w:r w:rsidRPr="007E6BD5">
              <w:rPr>
                <w:sz w:val="20"/>
                <w:szCs w:val="20"/>
              </w:rPr>
              <w:t>Likert scales MW team care for perception of fear, experience of birth, care received, admission process, level of info, freedom to ask questions, trust in and respect for midwife, support, reassurance, respect, locus of control, perception of team being in control, and participation in birth process.</w:t>
            </w:r>
          </w:p>
          <w:p w14:paraId="7998A073" w14:textId="77777777" w:rsidR="00512367" w:rsidRPr="007E6BD5" w:rsidRDefault="00512367" w:rsidP="00E53B2F">
            <w:pPr>
              <w:spacing w:after="80"/>
              <w:rPr>
                <w:sz w:val="20"/>
                <w:szCs w:val="20"/>
              </w:rPr>
            </w:pPr>
            <w:r w:rsidRPr="007E6BD5">
              <w:rPr>
                <w:b/>
                <w:sz w:val="20"/>
                <w:szCs w:val="20"/>
              </w:rPr>
              <w:t xml:space="preserve">Objective measures </w:t>
            </w:r>
            <w:r w:rsidRPr="007E6BD5">
              <w:rPr>
                <w:sz w:val="20"/>
                <w:szCs w:val="20"/>
              </w:rPr>
              <w:t>Demographics, mode of birth, complications, medical and obstetric history.</w:t>
            </w:r>
          </w:p>
          <w:p w14:paraId="6F506352" w14:textId="77777777" w:rsidR="00512367" w:rsidRPr="007E6BD5" w:rsidRDefault="00512367" w:rsidP="00E53B2F">
            <w:pPr>
              <w:spacing w:after="80"/>
              <w:rPr>
                <w:b/>
                <w:sz w:val="20"/>
                <w:szCs w:val="20"/>
              </w:rPr>
            </w:pPr>
            <w:r w:rsidRPr="007E6BD5">
              <w:rPr>
                <w:b/>
                <w:sz w:val="20"/>
                <w:szCs w:val="20"/>
              </w:rPr>
              <w:t xml:space="preserve">Blinding used </w:t>
            </w:r>
            <w:r w:rsidRPr="007E6BD5">
              <w:rPr>
                <w:sz w:val="20"/>
                <w:szCs w:val="20"/>
              </w:rPr>
              <w:t>n/a</w:t>
            </w:r>
          </w:p>
          <w:p w14:paraId="79FF3141"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 xml:space="preserve">A few days after birth:   Questionnaire- Demographics, medical and obstetric history and midwifery team care. </w:t>
            </w:r>
          </w:p>
          <w:p w14:paraId="4E117D2E" w14:textId="77777777" w:rsidR="00512367" w:rsidRPr="007E6BD5" w:rsidRDefault="00512367" w:rsidP="00E53B2F">
            <w:pPr>
              <w:spacing w:after="80"/>
              <w:rPr>
                <w:sz w:val="20"/>
                <w:szCs w:val="20"/>
              </w:rPr>
            </w:pPr>
            <w:r w:rsidRPr="007E6BD5">
              <w:rPr>
                <w:b/>
                <w:sz w:val="20"/>
                <w:szCs w:val="20"/>
              </w:rPr>
              <w:t xml:space="preserve">Confounding factors </w:t>
            </w:r>
            <w:r w:rsidRPr="007E6BD5">
              <w:rPr>
                <w:sz w:val="20"/>
                <w:szCs w:val="20"/>
              </w:rPr>
              <w:t>Accounted for in focus.</w:t>
            </w:r>
          </w:p>
          <w:p w14:paraId="0FFC1D37" w14:textId="77777777" w:rsidR="00512367" w:rsidRPr="007E6BD5" w:rsidRDefault="00512367" w:rsidP="00E53B2F">
            <w:pPr>
              <w:spacing w:after="80"/>
              <w:rPr>
                <w:b/>
                <w:sz w:val="20"/>
                <w:szCs w:val="20"/>
              </w:rPr>
            </w:pPr>
            <w:r w:rsidRPr="007E6BD5">
              <w:rPr>
                <w:b/>
                <w:sz w:val="20"/>
                <w:szCs w:val="20"/>
              </w:rPr>
              <w:t xml:space="preserve">Analysis </w:t>
            </w:r>
            <w:r w:rsidRPr="007E6BD5">
              <w:rPr>
                <w:sz w:val="20"/>
                <w:szCs w:val="20"/>
              </w:rPr>
              <w:t>Descriptive, t-tests, one-way ANOVAs, X</w:t>
            </w:r>
            <w:r w:rsidRPr="007E6BD5">
              <w:rPr>
                <w:sz w:val="20"/>
                <w:szCs w:val="20"/>
                <w:vertAlign w:val="superscript"/>
              </w:rPr>
              <w:t>2</w:t>
            </w:r>
            <w:r w:rsidRPr="007E6BD5">
              <w:rPr>
                <w:sz w:val="20"/>
                <w:szCs w:val="20"/>
              </w:rPr>
              <w:t xml:space="preserve"> tests, Mann Whitney U, Spearman rank, multiple linear regression, and logistic regression.</w:t>
            </w:r>
          </w:p>
        </w:tc>
        <w:tc>
          <w:tcPr>
            <w:tcW w:w="2925" w:type="dxa"/>
          </w:tcPr>
          <w:p w14:paraId="55F96FBE" w14:textId="77777777" w:rsidR="00512367" w:rsidRPr="007E6BD5" w:rsidRDefault="00512367" w:rsidP="00E53B2F">
            <w:pPr>
              <w:spacing w:after="80"/>
              <w:rPr>
                <w:sz w:val="20"/>
                <w:szCs w:val="20"/>
              </w:rPr>
            </w:pPr>
            <w:r w:rsidRPr="007E6BD5">
              <w:rPr>
                <w:b/>
                <w:sz w:val="20"/>
                <w:szCs w:val="20"/>
              </w:rPr>
              <w:t xml:space="preserve">Results </w:t>
            </w:r>
            <w:r w:rsidRPr="007E6BD5">
              <w:rPr>
                <w:color w:val="000000"/>
                <w:sz w:val="20"/>
                <w:szCs w:val="20"/>
              </w:rPr>
              <w:t xml:space="preserve">At 6 weeks, factors which contribute significantly to lower PTSD-PC: perception of midwife being in control, being able to ask questions. </w:t>
            </w:r>
          </w:p>
          <w:p w14:paraId="5D409EAB" w14:textId="77777777" w:rsidR="00512367" w:rsidRPr="007E6BD5" w:rsidRDefault="00512367" w:rsidP="00E53B2F">
            <w:pPr>
              <w:spacing w:after="80"/>
              <w:rPr>
                <w:sz w:val="20"/>
                <w:szCs w:val="20"/>
              </w:rPr>
            </w:pPr>
            <w:r w:rsidRPr="007E6BD5">
              <w:rPr>
                <w:b/>
                <w:sz w:val="20"/>
                <w:szCs w:val="20"/>
              </w:rPr>
              <w:t xml:space="preserve">Application to local population </w:t>
            </w:r>
            <w:r w:rsidRPr="007E6BD5">
              <w:rPr>
                <w:sz w:val="20"/>
                <w:szCs w:val="20"/>
              </w:rPr>
              <w:t>Good sample size representing a balanced snapshot of Belgian childbearing women.</w:t>
            </w:r>
          </w:p>
          <w:p w14:paraId="1313ED60" w14:textId="77777777" w:rsidR="00512367" w:rsidRPr="007E6BD5" w:rsidRDefault="00512367" w:rsidP="00E53B2F">
            <w:pPr>
              <w:spacing w:after="80"/>
              <w:rPr>
                <w:sz w:val="20"/>
                <w:szCs w:val="20"/>
              </w:rPr>
            </w:pPr>
            <w:r w:rsidRPr="007E6BD5">
              <w:rPr>
                <w:b/>
                <w:sz w:val="20"/>
                <w:szCs w:val="20"/>
              </w:rPr>
              <w:t xml:space="preserve">Fit with other findings </w:t>
            </w:r>
            <w:r w:rsidRPr="007E6BD5">
              <w:rPr>
                <w:sz w:val="20"/>
                <w:szCs w:val="20"/>
              </w:rPr>
              <w:t>Consistent with other findings re importance of internal locus of control by being able to ask questions.</w:t>
            </w:r>
          </w:p>
          <w:p w14:paraId="7E863AE3"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Rate of PTS symptoms reduced between 1 and 6 weeks. PTSD at 6 weeks 0% (IES-R) and 4% (TES). Being able to ask questions is protective of PTSD as 6 weeks.</w:t>
            </w:r>
          </w:p>
          <w:p w14:paraId="7E8E0D73" w14:textId="77777777" w:rsidR="00512367" w:rsidRPr="007E6BD5" w:rsidRDefault="00512367" w:rsidP="00E53B2F">
            <w:pPr>
              <w:spacing w:after="80"/>
              <w:rPr>
                <w:b/>
                <w:sz w:val="20"/>
                <w:szCs w:val="20"/>
              </w:rPr>
            </w:pPr>
            <w:r w:rsidRPr="007E6BD5">
              <w:rPr>
                <w:b/>
                <w:sz w:val="20"/>
                <w:szCs w:val="20"/>
              </w:rPr>
              <w:t xml:space="preserve">Limitations </w:t>
            </w:r>
            <w:r w:rsidRPr="007E6BD5">
              <w:rPr>
                <w:sz w:val="20"/>
                <w:szCs w:val="20"/>
              </w:rPr>
              <w:t>Data</w:t>
            </w:r>
            <w:r w:rsidRPr="007E6BD5">
              <w:rPr>
                <w:b/>
                <w:sz w:val="20"/>
                <w:szCs w:val="20"/>
              </w:rPr>
              <w:t xml:space="preserve"> </w:t>
            </w:r>
            <w:r w:rsidRPr="007E6BD5">
              <w:rPr>
                <w:sz w:val="20"/>
                <w:szCs w:val="20"/>
              </w:rPr>
              <w:t>collected at 6 weeks, PTSD symptoms may decline by</w:t>
            </w:r>
            <w:r w:rsidRPr="007E6BD5">
              <w:rPr>
                <w:b/>
                <w:sz w:val="20"/>
                <w:szCs w:val="20"/>
              </w:rPr>
              <w:t xml:space="preserve"> </w:t>
            </w:r>
            <w:r w:rsidRPr="007E6BD5">
              <w:rPr>
                <w:sz w:val="20"/>
                <w:szCs w:val="20"/>
              </w:rPr>
              <w:t>3 months. Different scores on IES-R and TES, possibly TES takes account of more DSM-IV criteria. Telephone/email data collection may bias results. Excluding women with language barrier, may underestimate PTSD.</w:t>
            </w:r>
          </w:p>
        </w:tc>
        <w:tc>
          <w:tcPr>
            <w:tcW w:w="1606" w:type="dxa"/>
          </w:tcPr>
          <w:p w14:paraId="2AA6DFB4" w14:textId="77777777" w:rsidR="00512367" w:rsidRPr="007E6BD5" w:rsidRDefault="00512367" w:rsidP="00E53B2F">
            <w:pPr>
              <w:rPr>
                <w:b/>
                <w:sz w:val="20"/>
                <w:szCs w:val="20"/>
              </w:rPr>
            </w:pPr>
            <w:r w:rsidRPr="007E6BD5">
              <w:rPr>
                <w:b/>
                <w:sz w:val="20"/>
                <w:szCs w:val="20"/>
              </w:rPr>
              <w:t>CASP rating</w:t>
            </w:r>
          </w:p>
          <w:p w14:paraId="5EE0B7A8" w14:textId="77777777" w:rsidR="00512367" w:rsidRPr="007E6BD5" w:rsidRDefault="00512367" w:rsidP="00E53B2F">
            <w:pPr>
              <w:spacing w:after="80"/>
              <w:rPr>
                <w:sz w:val="20"/>
                <w:szCs w:val="20"/>
              </w:rPr>
            </w:pPr>
            <w:r w:rsidRPr="007E6BD5">
              <w:rPr>
                <w:sz w:val="20"/>
                <w:szCs w:val="20"/>
              </w:rPr>
              <w:t>High</w:t>
            </w:r>
          </w:p>
          <w:p w14:paraId="6DF29BDE" w14:textId="77777777" w:rsidR="00512367" w:rsidRPr="007E6BD5" w:rsidRDefault="00512367" w:rsidP="00E53B2F">
            <w:pPr>
              <w:spacing w:after="80"/>
              <w:rPr>
                <w:b/>
                <w:sz w:val="20"/>
                <w:szCs w:val="20"/>
              </w:rPr>
            </w:pPr>
            <w:r w:rsidRPr="007E6BD5">
              <w:rPr>
                <w:b/>
                <w:sz w:val="20"/>
                <w:szCs w:val="20"/>
              </w:rPr>
              <w:t xml:space="preserve">Implications for practice </w:t>
            </w:r>
            <w:r w:rsidRPr="007E6BD5">
              <w:rPr>
                <w:sz w:val="20"/>
                <w:szCs w:val="20"/>
              </w:rPr>
              <w:t xml:space="preserve">First assessment of MW team care factors. </w:t>
            </w:r>
            <w:r w:rsidRPr="007E6BD5">
              <w:rPr>
                <w:color w:val="000000"/>
                <w:sz w:val="20"/>
                <w:szCs w:val="20"/>
              </w:rPr>
              <w:t>Can be influenced by MW</w:t>
            </w:r>
            <w:r w:rsidRPr="007E6BD5">
              <w:rPr>
                <w:sz w:val="20"/>
                <w:szCs w:val="20"/>
              </w:rPr>
              <w:t>. Calls for research into QPI. Highlight PTSD-PC to MW and medical students. MWs need to be aware of the impact of care provision on woman’s well-being. Take caution with interventions to let the women be in control as much as possible.</w:t>
            </w:r>
          </w:p>
        </w:tc>
      </w:tr>
    </w:tbl>
    <w:p w14:paraId="6CF0B019" w14:textId="77777777" w:rsidR="00512367" w:rsidRPr="007E6BD5" w:rsidRDefault="00512367" w:rsidP="00512367">
      <w:pPr>
        <w:spacing w:after="80"/>
        <w:rPr>
          <w:sz w:val="20"/>
          <w:szCs w:val="20"/>
        </w:rPr>
      </w:pPr>
    </w:p>
    <w:tbl>
      <w:tblPr>
        <w:tblStyle w:val="TableGrid"/>
        <w:tblW w:w="143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51E0977A" w14:textId="77777777" w:rsidTr="00E53B2F">
        <w:trPr>
          <w:trHeight w:val="1412"/>
        </w:trPr>
        <w:tc>
          <w:tcPr>
            <w:tcW w:w="1234" w:type="dxa"/>
          </w:tcPr>
          <w:p w14:paraId="68A0932F" w14:textId="77777777" w:rsidR="00512367" w:rsidRPr="007E6BD5" w:rsidRDefault="00512367" w:rsidP="00E53B2F">
            <w:pPr>
              <w:spacing w:after="80"/>
              <w:rPr>
                <w:sz w:val="20"/>
                <w:szCs w:val="20"/>
              </w:rPr>
            </w:pPr>
            <w:r w:rsidRPr="007E6BD5">
              <w:rPr>
                <w:b/>
                <w:sz w:val="20"/>
                <w:szCs w:val="20"/>
              </w:rPr>
              <w:lastRenderedPageBreak/>
              <w:t>Ford and Ayers 2011</w:t>
            </w:r>
            <w:r w:rsidRPr="007E6BD5">
              <w:rPr>
                <w:b/>
                <w:sz w:val="20"/>
                <w:szCs w:val="20"/>
              </w:rPr>
              <w:br/>
            </w:r>
            <w:r w:rsidRPr="007E6BD5">
              <w:rPr>
                <w:sz w:val="20"/>
                <w:szCs w:val="20"/>
              </w:rPr>
              <w:t xml:space="preserve">Support during birth interacts with prior trauma and birth intervention to predict postnatal post-traumatic stress symptoms </w:t>
            </w:r>
          </w:p>
          <w:p w14:paraId="733B65B0" w14:textId="77777777" w:rsidR="00512367" w:rsidRPr="007E6BD5" w:rsidRDefault="00512367" w:rsidP="00E53B2F">
            <w:pPr>
              <w:spacing w:after="80"/>
              <w:rPr>
                <w:b/>
                <w:sz w:val="20"/>
                <w:szCs w:val="20"/>
              </w:rPr>
            </w:pPr>
          </w:p>
          <w:p w14:paraId="48B8F531" w14:textId="77777777" w:rsidR="00512367" w:rsidRPr="007E6BD5" w:rsidRDefault="00512367" w:rsidP="00E53B2F">
            <w:pPr>
              <w:spacing w:after="80"/>
              <w:rPr>
                <w:b/>
                <w:sz w:val="20"/>
                <w:szCs w:val="20"/>
              </w:rPr>
            </w:pPr>
            <w:r w:rsidRPr="007E6BD5">
              <w:rPr>
                <w:b/>
                <w:sz w:val="20"/>
                <w:szCs w:val="20"/>
              </w:rPr>
              <w:t>UK</w:t>
            </w:r>
          </w:p>
          <w:p w14:paraId="7AA33423" w14:textId="77777777" w:rsidR="00512367" w:rsidRPr="007E6BD5" w:rsidRDefault="00512367" w:rsidP="00E53B2F">
            <w:pPr>
              <w:widowControl w:val="0"/>
              <w:autoSpaceDE w:val="0"/>
              <w:autoSpaceDN w:val="0"/>
              <w:adjustRightInd w:val="0"/>
              <w:spacing w:after="80"/>
              <w:rPr>
                <w:b/>
                <w:sz w:val="20"/>
                <w:szCs w:val="20"/>
              </w:rPr>
            </w:pPr>
          </w:p>
        </w:tc>
        <w:tc>
          <w:tcPr>
            <w:tcW w:w="2476" w:type="dxa"/>
          </w:tcPr>
          <w:p w14:paraId="62140CA9" w14:textId="77777777" w:rsidR="00512367" w:rsidRPr="007E6BD5" w:rsidRDefault="00512367" w:rsidP="00E53B2F">
            <w:pPr>
              <w:spacing w:after="80"/>
              <w:rPr>
                <w:b/>
                <w:sz w:val="20"/>
                <w:szCs w:val="20"/>
              </w:rPr>
            </w:pPr>
            <w:r w:rsidRPr="007E6BD5">
              <w:rPr>
                <w:b/>
                <w:sz w:val="20"/>
                <w:szCs w:val="20"/>
              </w:rPr>
              <w:t xml:space="preserve">Sample size </w:t>
            </w:r>
            <w:r w:rsidRPr="007E6BD5">
              <w:rPr>
                <w:sz w:val="20"/>
                <w:szCs w:val="20"/>
              </w:rPr>
              <w:t>138</w:t>
            </w:r>
          </w:p>
          <w:p w14:paraId="3636A99A" w14:textId="77777777" w:rsidR="00512367" w:rsidRPr="007E6BD5" w:rsidRDefault="00512367" w:rsidP="00E53B2F">
            <w:pPr>
              <w:spacing w:after="80"/>
              <w:rPr>
                <w:sz w:val="20"/>
                <w:szCs w:val="20"/>
              </w:rPr>
            </w:pPr>
            <w:r w:rsidRPr="007E6BD5">
              <w:rPr>
                <w:b/>
                <w:sz w:val="20"/>
                <w:szCs w:val="20"/>
              </w:rPr>
              <w:t>Sample represents defined population</w:t>
            </w:r>
            <w:r w:rsidRPr="007E6BD5">
              <w:rPr>
                <w:sz w:val="20"/>
                <w:szCs w:val="20"/>
              </w:rPr>
              <w:t xml:space="preserve"> Recruited from UK NHS Maternity units.</w:t>
            </w:r>
          </w:p>
          <w:p w14:paraId="6A155C99" w14:textId="77777777" w:rsidR="00512367" w:rsidRPr="007E6BD5" w:rsidRDefault="00512367" w:rsidP="00E53B2F">
            <w:pPr>
              <w:spacing w:after="80"/>
              <w:rPr>
                <w:sz w:val="20"/>
                <w:szCs w:val="20"/>
              </w:rPr>
            </w:pPr>
            <w:r w:rsidRPr="007E6BD5">
              <w:rPr>
                <w:b/>
                <w:sz w:val="20"/>
                <w:szCs w:val="20"/>
              </w:rPr>
              <w:t>Drop-outs</w:t>
            </w:r>
            <w:r w:rsidRPr="007E6BD5">
              <w:rPr>
                <w:sz w:val="20"/>
                <w:szCs w:val="20"/>
              </w:rPr>
              <w:t xml:space="preserve"> 215 recruited, 138 completed at least one questionnaire: at 33-37 weeks pregnant (136); at 3 weeks PC (125); at 3 months PC (109). Only demographic difference between responders and non-responders was responders had fewer children.</w:t>
            </w:r>
          </w:p>
          <w:p w14:paraId="508E49C0"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University research governance committee and NHS local research ethics committee. No mention of info given or consent obtained</w:t>
            </w:r>
          </w:p>
          <w:p w14:paraId="7DB0215D" w14:textId="77777777" w:rsidR="00512367" w:rsidRPr="007E6BD5" w:rsidRDefault="00512367" w:rsidP="00E53B2F">
            <w:pPr>
              <w:spacing w:after="80"/>
              <w:rPr>
                <w:sz w:val="20"/>
                <w:szCs w:val="20"/>
              </w:rPr>
            </w:pPr>
          </w:p>
        </w:tc>
        <w:tc>
          <w:tcPr>
            <w:tcW w:w="1473" w:type="dxa"/>
          </w:tcPr>
          <w:p w14:paraId="68FCEC16" w14:textId="77777777" w:rsidR="00512367" w:rsidRPr="007E6BD5" w:rsidRDefault="00512367" w:rsidP="00E53B2F">
            <w:pPr>
              <w:spacing w:after="80"/>
              <w:rPr>
                <w:sz w:val="20"/>
                <w:szCs w:val="20"/>
              </w:rPr>
            </w:pPr>
            <w:r w:rsidRPr="007E6BD5">
              <w:rPr>
                <w:b/>
                <w:sz w:val="20"/>
                <w:szCs w:val="20"/>
              </w:rPr>
              <w:t xml:space="preserve">Focus </w:t>
            </w:r>
            <w:r w:rsidRPr="007E6BD5">
              <w:rPr>
                <w:sz w:val="20"/>
                <w:szCs w:val="20"/>
              </w:rPr>
              <w:t>Role of midwife support and personal control during birth as predictors of PTSD-PC whilst controlling for previous trauma, antenatal depression (AND), self-efficacy, external locus of control and interventions.</w:t>
            </w:r>
          </w:p>
          <w:p w14:paraId="49F9F935"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Lack of research into midwife role in PTSD-PC.</w:t>
            </w:r>
          </w:p>
          <w:p w14:paraId="15DA51B4" w14:textId="77777777" w:rsidR="00512367" w:rsidRPr="007E6BD5" w:rsidRDefault="00512367" w:rsidP="00E53B2F">
            <w:pPr>
              <w:spacing w:after="80"/>
              <w:rPr>
                <w:b/>
                <w:sz w:val="20"/>
                <w:szCs w:val="20"/>
              </w:rPr>
            </w:pPr>
            <w:r w:rsidRPr="007E6BD5">
              <w:rPr>
                <w:b/>
                <w:sz w:val="20"/>
                <w:szCs w:val="20"/>
              </w:rPr>
              <w:t xml:space="preserve">Population </w:t>
            </w:r>
            <w:r>
              <w:rPr>
                <w:sz w:val="20"/>
                <w:szCs w:val="20"/>
              </w:rPr>
              <w:t xml:space="preserve">Age &gt;18, 33-37wks pregnant, </w:t>
            </w:r>
            <w:r w:rsidRPr="007E6BD5">
              <w:rPr>
                <w:sz w:val="20"/>
                <w:szCs w:val="20"/>
              </w:rPr>
              <w:t>a</w:t>
            </w:r>
            <w:r>
              <w:rPr>
                <w:sz w:val="20"/>
                <w:szCs w:val="20"/>
              </w:rPr>
              <w:t xml:space="preserve">ble to understand </w:t>
            </w:r>
            <w:r w:rsidRPr="007E6BD5">
              <w:rPr>
                <w:sz w:val="20"/>
                <w:szCs w:val="20"/>
              </w:rPr>
              <w:t>questionnaires</w:t>
            </w:r>
            <w:r>
              <w:rPr>
                <w:sz w:val="20"/>
                <w:szCs w:val="20"/>
              </w:rPr>
              <w:t>.</w:t>
            </w:r>
          </w:p>
          <w:p w14:paraId="737D2BFF" w14:textId="77777777" w:rsidR="00512367" w:rsidRPr="007E6BD5" w:rsidRDefault="00512367" w:rsidP="00E53B2F">
            <w:pPr>
              <w:spacing w:after="80"/>
              <w:rPr>
                <w:sz w:val="20"/>
                <w:szCs w:val="20"/>
              </w:rPr>
            </w:pPr>
            <w:r w:rsidRPr="007E6BD5">
              <w:rPr>
                <w:sz w:val="20"/>
                <w:szCs w:val="20"/>
              </w:rPr>
              <w:t xml:space="preserve"> </w:t>
            </w:r>
          </w:p>
        </w:tc>
        <w:tc>
          <w:tcPr>
            <w:tcW w:w="1663" w:type="dxa"/>
          </w:tcPr>
          <w:p w14:paraId="240DCC07"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 xml:space="preserve">PTSD diagnostic scale (PDS) </w:t>
            </w:r>
            <w:r w:rsidRPr="00165DC5">
              <w:rPr>
                <w:color w:val="4472C4" w:themeColor="accent1"/>
                <w:sz w:val="18"/>
                <w:szCs w:val="18"/>
              </w:rPr>
              <w:fldChar w:fldCharType="begin"/>
            </w:r>
            <w:r w:rsidRPr="00165DC5">
              <w:rPr>
                <w:color w:val="4472C4" w:themeColor="accent1"/>
                <w:sz w:val="18"/>
                <w:szCs w:val="18"/>
              </w:rPr>
              <w:instrText xml:space="preserve"> ADDIN EN.CITE &lt;EndNote&gt;&lt;Cite&gt;&lt;Author&gt;Foa&lt;/Author&gt;&lt;Year&gt;1997&lt;/Year&gt;&lt;RecNum&gt;1275&lt;/RecNum&gt;&lt;DisplayText&gt;(Foa, Cashman, Jaycox, &amp;amp; Perry, 1997)&lt;/DisplayText&gt;&lt;record&gt;&lt;rec-number&gt;1275&lt;/rec-number&gt;&lt;foreign-keys&gt;&lt;key app="EN" db-id="59z2d20v1205eueea50pwxwet002arrpvxsp" timestamp="1487862667"&gt;1275&lt;/key&gt;&lt;/foreign-keys&gt;&lt;ref-type name="Journal Article"&gt;17&lt;/ref-type&gt;&lt;contributors&gt;&lt;authors&gt;&lt;author&gt;Foa, Edna B.&lt;/author&gt;&lt;author&gt;Cashman, Laurie&lt;/author&gt;&lt;author&gt;Jaycox, Lisa&lt;/author&gt;&lt;author&gt;Perry, Kevin&lt;/author&gt;&lt;/authors&gt;&lt;/contributors&gt;&lt;titles&gt;&lt;title&gt;The validation of a self-report measure of posttraumatic stress disorder: The Posttraumatic Diagnostic Scale&lt;/title&gt;&lt;secondary-title&gt;Psychological Assessment&lt;/secondary-title&gt;&lt;/titles&gt;&lt;periodical&gt;&lt;full-title&gt;Psychological Assessment&lt;/full-title&gt;&lt;/periodical&gt;&lt;pages&gt;445-451&lt;/pages&gt;&lt;volume&gt;9&lt;/volume&gt;&lt;number&gt;4&lt;/number&gt;&lt;keywords&gt;&lt;keyword&gt;development &amp;amp; validity &amp;amp; reliability of Posttraumatic Diagnostic Scale&lt;/keyword&gt;&lt;keyword&gt;self report diagnosis &amp;amp; symptom severity of PTSD&lt;/keyword&gt;&lt;keyword&gt;18–65 yr olds who had experienced traumas&lt;/keyword&gt;&lt;keyword&gt;1997&lt;/keyword&gt;&lt;keyword&gt;Posttraumatic Stress Disorder&lt;/keyword&gt;&lt;keyword&gt;Questionnaires&lt;/keyword&gt;&lt;keyword&gt;Self-Report&lt;/keyword&gt;&lt;keyword&gt;Symptoms&lt;/keyword&gt;&lt;keyword&gt;Test Construction&lt;/keyword&gt;&lt;keyword&gt;Test Reliability&lt;/keyword&gt;&lt;keyword&gt;Test Validity&lt;/keyword&gt;&lt;/keywords&gt;&lt;dates&gt;&lt;year&gt;1997&lt;/year&gt;&lt;/dates&gt;&lt;pub-location&gt;US&lt;/pub-location&gt;&lt;publisher&gt;American Psychological Association&lt;/publisher&gt;&lt;isbn&gt;1040-3590&amp;#xD;1939-134X&lt;/isbn&gt;&lt;accession-num&gt;1997-43856-013&lt;/accession-num&gt;&lt;urls&gt;&lt;related-urls&gt;&lt;url&gt;https://login.ezproxy.napier.ac.uk/login?url=http://search.ebscohost.com/login.aspx?direct=true&amp;amp;db=psyh&amp;amp;AN=1997-43856-013&amp;amp;site=ehost-live&lt;/url&gt;&lt;/related-urls&gt;&lt;/urls&gt;&lt;electronic-resource-num&gt;10.1037/1040-3590.9.4.445&lt;/electronic-resource-num&gt;&lt;remote-database-name&gt;psyh&lt;/remote-database-name&gt;&lt;remote-database-provider&gt;EBSCOhost&lt;/remote-database-provider&gt;&lt;/record&gt;&lt;/Cite&gt;&lt;/EndNote&gt;</w:instrText>
            </w:r>
            <w:r w:rsidRPr="00165DC5">
              <w:rPr>
                <w:color w:val="4472C4" w:themeColor="accent1"/>
                <w:sz w:val="18"/>
                <w:szCs w:val="18"/>
              </w:rPr>
              <w:fldChar w:fldCharType="separate"/>
            </w:r>
            <w:r w:rsidRPr="00165DC5">
              <w:rPr>
                <w:noProof/>
                <w:color w:val="4472C4" w:themeColor="accent1"/>
                <w:sz w:val="18"/>
                <w:szCs w:val="18"/>
              </w:rPr>
              <w:t>(Foa, Cashman, Jaycox, &amp; Perry, 1997)</w:t>
            </w:r>
            <w:r w:rsidRPr="00165DC5">
              <w:rPr>
                <w:color w:val="4472C4" w:themeColor="accent1"/>
                <w:sz w:val="18"/>
                <w:szCs w:val="18"/>
              </w:rPr>
              <w:fldChar w:fldCharType="end"/>
            </w:r>
            <w:r w:rsidRPr="00165DC5">
              <w:rPr>
                <w:color w:val="4472C4" w:themeColor="accent1"/>
                <w:sz w:val="20"/>
                <w:szCs w:val="20"/>
              </w:rPr>
              <w:t xml:space="preserve"> </w:t>
            </w:r>
            <w:r w:rsidRPr="00165DC5">
              <w:rPr>
                <w:color w:val="000000" w:themeColor="text1"/>
                <w:sz w:val="20"/>
                <w:szCs w:val="20"/>
              </w:rPr>
              <w:t xml:space="preserve">adapted for postnatal women, </w:t>
            </w:r>
            <w:r w:rsidRPr="007E6BD5">
              <w:rPr>
                <w:sz w:val="20"/>
                <w:szCs w:val="20"/>
              </w:rPr>
              <w:t xml:space="preserve">at 3 weeks and 3 months PC. </w:t>
            </w:r>
          </w:p>
          <w:p w14:paraId="4058DBB8" w14:textId="77777777" w:rsidR="00512367" w:rsidRPr="007E6BD5" w:rsidRDefault="00512367" w:rsidP="00E53B2F">
            <w:pPr>
              <w:spacing w:after="80"/>
              <w:rPr>
                <w:sz w:val="20"/>
                <w:szCs w:val="20"/>
              </w:rPr>
            </w:pPr>
            <w:r w:rsidRPr="007E6BD5">
              <w:rPr>
                <w:b/>
                <w:sz w:val="20"/>
                <w:szCs w:val="20"/>
              </w:rPr>
              <w:t xml:space="preserve">Other scales used  </w:t>
            </w:r>
            <w:r w:rsidRPr="007E6BD5">
              <w:rPr>
                <w:sz w:val="20"/>
                <w:szCs w:val="20"/>
              </w:rPr>
              <w:t xml:space="preserve"> EPDS, MHLC scale, SES, IIS, SCIB.</w:t>
            </w:r>
          </w:p>
          <w:p w14:paraId="2BF1FE02" w14:textId="77777777" w:rsidR="00512367" w:rsidRPr="007E6BD5" w:rsidRDefault="00512367" w:rsidP="00E53B2F">
            <w:pPr>
              <w:spacing w:after="80"/>
              <w:rPr>
                <w:sz w:val="20"/>
                <w:szCs w:val="20"/>
              </w:rPr>
            </w:pPr>
          </w:p>
        </w:tc>
        <w:tc>
          <w:tcPr>
            <w:tcW w:w="2951" w:type="dxa"/>
          </w:tcPr>
          <w:p w14:paraId="7DAA563C" w14:textId="77777777" w:rsidR="00512367" w:rsidRPr="007E6BD5" w:rsidRDefault="00512367" w:rsidP="00E53B2F">
            <w:pPr>
              <w:spacing w:after="80"/>
              <w:rPr>
                <w:b/>
                <w:sz w:val="20"/>
                <w:szCs w:val="20"/>
              </w:rPr>
            </w:pPr>
            <w:r w:rsidRPr="007E6BD5">
              <w:rPr>
                <w:b/>
                <w:sz w:val="20"/>
                <w:szCs w:val="20"/>
              </w:rPr>
              <w:t xml:space="preserve">Method </w:t>
            </w:r>
            <w:r w:rsidRPr="007E6BD5">
              <w:rPr>
                <w:sz w:val="20"/>
                <w:szCs w:val="20"/>
              </w:rPr>
              <w:t>Quantitative Cohort Prospective longitudinal study</w:t>
            </w:r>
            <w:r w:rsidRPr="007E6BD5">
              <w:rPr>
                <w:b/>
                <w:sz w:val="20"/>
                <w:szCs w:val="20"/>
              </w:rPr>
              <w:t xml:space="preserve"> </w:t>
            </w:r>
          </w:p>
          <w:p w14:paraId="0ABB2EE4" w14:textId="77777777" w:rsidR="00512367" w:rsidRPr="007E6BD5" w:rsidRDefault="00512367" w:rsidP="00E53B2F">
            <w:pPr>
              <w:spacing w:after="80"/>
              <w:rPr>
                <w:sz w:val="20"/>
                <w:szCs w:val="20"/>
              </w:rPr>
            </w:pPr>
            <w:r w:rsidRPr="007E6BD5">
              <w:rPr>
                <w:b/>
                <w:sz w:val="20"/>
                <w:szCs w:val="20"/>
              </w:rPr>
              <w:t xml:space="preserve">Subjective measures </w:t>
            </w:r>
            <w:r w:rsidRPr="007E6BD5">
              <w:rPr>
                <w:sz w:val="20"/>
                <w:szCs w:val="20"/>
              </w:rPr>
              <w:t>Various scales as listed in previous column</w:t>
            </w:r>
          </w:p>
          <w:p w14:paraId="4A02944E" w14:textId="77777777" w:rsidR="00512367" w:rsidRPr="007E6BD5" w:rsidRDefault="00512367" w:rsidP="00E53B2F">
            <w:pPr>
              <w:spacing w:after="80"/>
              <w:rPr>
                <w:sz w:val="20"/>
                <w:szCs w:val="20"/>
              </w:rPr>
            </w:pPr>
            <w:r w:rsidRPr="007E6BD5">
              <w:rPr>
                <w:b/>
                <w:sz w:val="20"/>
                <w:szCs w:val="20"/>
              </w:rPr>
              <w:t xml:space="preserve">Objective measures </w:t>
            </w:r>
            <w:r w:rsidRPr="007E6BD5">
              <w:rPr>
                <w:sz w:val="20"/>
                <w:szCs w:val="20"/>
              </w:rPr>
              <w:t>Demographics, prior trauma and birth interventions.</w:t>
            </w:r>
          </w:p>
          <w:p w14:paraId="60004602" w14:textId="77777777" w:rsidR="00512367" w:rsidRPr="007E6BD5" w:rsidRDefault="00512367" w:rsidP="00E53B2F">
            <w:pPr>
              <w:spacing w:after="80"/>
              <w:rPr>
                <w:sz w:val="20"/>
                <w:szCs w:val="20"/>
              </w:rPr>
            </w:pPr>
            <w:r w:rsidRPr="007E6BD5">
              <w:rPr>
                <w:b/>
                <w:sz w:val="20"/>
                <w:szCs w:val="20"/>
              </w:rPr>
              <w:t xml:space="preserve">Blinding used </w:t>
            </w:r>
            <w:r w:rsidRPr="007E6BD5">
              <w:rPr>
                <w:sz w:val="20"/>
                <w:szCs w:val="20"/>
              </w:rPr>
              <w:t>n/a.</w:t>
            </w:r>
          </w:p>
          <w:p w14:paraId="058A941F" w14:textId="77777777" w:rsidR="00512367" w:rsidRPr="007E6BD5" w:rsidRDefault="00512367" w:rsidP="00E53B2F">
            <w:pPr>
              <w:spacing w:after="80"/>
              <w:rPr>
                <w:sz w:val="20"/>
                <w:szCs w:val="20"/>
              </w:rPr>
            </w:pPr>
            <w:r w:rsidRPr="007E6BD5">
              <w:rPr>
                <w:b/>
                <w:sz w:val="20"/>
                <w:szCs w:val="20"/>
              </w:rPr>
              <w:t xml:space="preserve">Confounding factors </w:t>
            </w:r>
            <w:r w:rsidRPr="007E6BD5">
              <w:rPr>
                <w:sz w:val="20"/>
                <w:szCs w:val="20"/>
              </w:rPr>
              <w:t>Accounted for in focus.</w:t>
            </w:r>
          </w:p>
          <w:p w14:paraId="30611120" w14:textId="77777777" w:rsidR="00512367" w:rsidRPr="007E6BD5" w:rsidRDefault="00512367" w:rsidP="00E53B2F">
            <w:pPr>
              <w:spacing w:after="80"/>
              <w:rPr>
                <w:sz w:val="20"/>
                <w:szCs w:val="20"/>
              </w:rPr>
            </w:pPr>
            <w:r w:rsidRPr="007E6BD5">
              <w:rPr>
                <w:b/>
                <w:sz w:val="20"/>
                <w:szCs w:val="20"/>
              </w:rPr>
              <w:t xml:space="preserve">Analysis </w:t>
            </w:r>
            <w:r w:rsidRPr="007E6BD5">
              <w:rPr>
                <w:sz w:val="20"/>
                <w:szCs w:val="20"/>
              </w:rPr>
              <w:t>Correlations (statistic not identified). Hierarchical multiple regressions.</w:t>
            </w:r>
          </w:p>
          <w:p w14:paraId="16DAC461" w14:textId="77777777" w:rsidR="00512367" w:rsidRPr="007E6BD5" w:rsidRDefault="00512367" w:rsidP="00E53B2F">
            <w:pPr>
              <w:spacing w:after="80"/>
              <w:rPr>
                <w:sz w:val="20"/>
                <w:szCs w:val="20"/>
              </w:rPr>
            </w:pPr>
          </w:p>
        </w:tc>
        <w:tc>
          <w:tcPr>
            <w:tcW w:w="2925" w:type="dxa"/>
          </w:tcPr>
          <w:p w14:paraId="61AC8937" w14:textId="77777777" w:rsidR="00512367" w:rsidRPr="007E6BD5" w:rsidRDefault="00512367" w:rsidP="00E53B2F">
            <w:pPr>
              <w:pStyle w:val="NormalWeb"/>
              <w:spacing w:before="0" w:beforeAutospacing="0" w:after="80" w:afterAutospacing="0"/>
              <w:rPr>
                <w:rFonts w:eastAsiaTheme="minorHAnsi"/>
                <w:color w:val="000000"/>
                <w:sz w:val="20"/>
                <w:szCs w:val="20"/>
              </w:rPr>
            </w:pPr>
            <w:r w:rsidRPr="007E6BD5">
              <w:rPr>
                <w:b/>
                <w:sz w:val="20"/>
                <w:szCs w:val="20"/>
              </w:rPr>
              <w:t xml:space="preserve">Results </w:t>
            </w:r>
            <w:r w:rsidRPr="007E6BD5">
              <w:rPr>
                <w:color w:val="000000"/>
                <w:sz w:val="20"/>
                <w:szCs w:val="20"/>
              </w:rPr>
              <w:t>Factors which contribute significantly to PTSD-PC</w:t>
            </w:r>
            <w:r w:rsidRPr="007E6BD5">
              <w:rPr>
                <w:rFonts w:eastAsiaTheme="minorHAnsi"/>
                <w:color w:val="000000"/>
                <w:sz w:val="20"/>
                <w:szCs w:val="20"/>
              </w:rPr>
              <w:t>: Low midwife support in women with prior trauma, or average, or above average level of birth interventions. Significant correlations: midwife support &amp; internal locus of control; midwife support &amp; external locus of control; midwife support &amp; PTSD.</w:t>
            </w:r>
          </w:p>
          <w:p w14:paraId="3318E3DD" w14:textId="77777777" w:rsidR="00512367" w:rsidRPr="007E6BD5" w:rsidRDefault="00512367" w:rsidP="00E53B2F">
            <w:pPr>
              <w:spacing w:after="80"/>
              <w:rPr>
                <w:sz w:val="20"/>
                <w:szCs w:val="20"/>
              </w:rPr>
            </w:pPr>
            <w:r w:rsidRPr="007E6BD5">
              <w:rPr>
                <w:b/>
                <w:sz w:val="20"/>
                <w:szCs w:val="20"/>
              </w:rPr>
              <w:t>Application to local population</w:t>
            </w:r>
            <w:r w:rsidRPr="007E6BD5">
              <w:rPr>
                <w:sz w:val="20"/>
                <w:szCs w:val="20"/>
              </w:rPr>
              <w:t xml:space="preserve"> findings not generalisable to local population.</w:t>
            </w:r>
          </w:p>
          <w:p w14:paraId="5CEA69CE" w14:textId="77777777" w:rsidR="00512367" w:rsidRPr="009D0C65" w:rsidRDefault="00512367" w:rsidP="00E53B2F">
            <w:pPr>
              <w:spacing w:after="80"/>
              <w:rPr>
                <w:b/>
                <w:color w:val="4472C4" w:themeColor="accent1"/>
                <w:sz w:val="18"/>
                <w:szCs w:val="18"/>
              </w:rPr>
            </w:pPr>
            <w:r w:rsidRPr="007E6BD5">
              <w:rPr>
                <w:b/>
                <w:sz w:val="20"/>
                <w:szCs w:val="20"/>
              </w:rPr>
              <w:t xml:space="preserve">Fit with other findings </w:t>
            </w:r>
            <w:r w:rsidRPr="007E6BD5">
              <w:rPr>
                <w:color w:val="000000"/>
                <w:sz w:val="20"/>
                <w:szCs w:val="20"/>
              </w:rPr>
              <w:t>other findings: control related to interpersonal e.g. midwife support</w:t>
            </w:r>
            <w:r>
              <w:t xml:space="preserve"> </w:t>
            </w:r>
            <w:r w:rsidRPr="009D0C65">
              <w:rPr>
                <w:color w:val="4472C4" w:themeColor="accent1"/>
                <w:sz w:val="18"/>
                <w:szCs w:val="18"/>
              </w:rPr>
              <w:fldChar w:fldCharType="begin">
                <w:fldData xml:space="preserve">PEVuZE5vdGU+PENpdGU+PEF1dGhvcj5HcmVlbjwvQXV0aG9yPjxZZWFyPjIwMDM8L1llYXI+PFJl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=
</w:fldData>
              </w:fldChar>
            </w:r>
            <w:r w:rsidRPr="009D0C65">
              <w:rPr>
                <w:color w:val="4472C4" w:themeColor="accent1"/>
                <w:sz w:val="18"/>
                <w:szCs w:val="18"/>
              </w:rPr>
              <w:instrText xml:space="preserve"> ADDIN EN.CITE </w:instrText>
            </w:r>
            <w:r w:rsidRPr="009D0C65">
              <w:rPr>
                <w:color w:val="4472C4" w:themeColor="accent1"/>
                <w:sz w:val="18"/>
                <w:szCs w:val="18"/>
              </w:rPr>
              <w:fldChar w:fldCharType="begin">
                <w:fldData xml:space="preserve">PEVuZE5vdGU+PENpdGU+PEF1dGhvcj5HcmVlbjwvQXV0aG9yPjxZZWFyPjIwMDM8L1llYXI+PFJl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=
</w:fldData>
              </w:fldChar>
            </w:r>
            <w:r w:rsidRPr="009D0C65">
              <w:rPr>
                <w:color w:val="4472C4" w:themeColor="accent1"/>
                <w:sz w:val="18"/>
                <w:szCs w:val="18"/>
              </w:rPr>
              <w:instrText xml:space="preserve"> ADDIN EN.CITE.DATA </w:instrText>
            </w:r>
            <w:r w:rsidRPr="009D0C65">
              <w:rPr>
                <w:color w:val="4472C4" w:themeColor="accent1"/>
                <w:sz w:val="18"/>
                <w:szCs w:val="18"/>
              </w:rPr>
            </w:r>
            <w:r w:rsidRPr="009D0C65">
              <w:rPr>
                <w:color w:val="4472C4" w:themeColor="accent1"/>
                <w:sz w:val="18"/>
                <w:szCs w:val="18"/>
              </w:rPr>
              <w:fldChar w:fldCharType="end"/>
            </w:r>
            <w:r w:rsidRPr="009D0C65">
              <w:rPr>
                <w:color w:val="4472C4" w:themeColor="accent1"/>
                <w:sz w:val="18"/>
                <w:szCs w:val="18"/>
              </w:rPr>
            </w:r>
            <w:r w:rsidRPr="009D0C65">
              <w:rPr>
                <w:color w:val="4472C4" w:themeColor="accent1"/>
                <w:sz w:val="18"/>
                <w:szCs w:val="18"/>
              </w:rPr>
              <w:fldChar w:fldCharType="separate"/>
            </w:r>
            <w:r w:rsidRPr="009D0C65">
              <w:rPr>
                <w:noProof/>
                <w:color w:val="4472C4" w:themeColor="accent1"/>
                <w:sz w:val="18"/>
                <w:szCs w:val="18"/>
              </w:rPr>
              <w:t>(Green &amp; Baston, 2003)</w:t>
            </w:r>
            <w:r w:rsidRPr="009D0C65">
              <w:rPr>
                <w:color w:val="4472C4" w:themeColor="accent1"/>
                <w:sz w:val="18"/>
                <w:szCs w:val="18"/>
              </w:rPr>
              <w:fldChar w:fldCharType="end"/>
            </w:r>
            <w:r w:rsidRPr="009D0C65">
              <w:rPr>
                <w:color w:val="4472C4" w:themeColor="accent1"/>
                <w:sz w:val="18"/>
                <w:szCs w:val="18"/>
              </w:rPr>
              <w:t xml:space="preserve">. </w:t>
            </w:r>
          </w:p>
          <w:p w14:paraId="27E9D97B"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 xml:space="preserve">Prioritise support rather than control </w:t>
            </w:r>
          </w:p>
          <w:p w14:paraId="51490EC3" w14:textId="77777777" w:rsidR="00512367" w:rsidRPr="007E6BD5" w:rsidRDefault="00512367" w:rsidP="00E53B2F">
            <w:pPr>
              <w:spacing w:after="80"/>
              <w:rPr>
                <w:b/>
                <w:sz w:val="20"/>
                <w:szCs w:val="20"/>
              </w:rPr>
            </w:pPr>
            <w:r w:rsidRPr="007E6BD5">
              <w:rPr>
                <w:b/>
                <w:sz w:val="20"/>
                <w:szCs w:val="20"/>
              </w:rPr>
              <w:t xml:space="preserve">Limitations observed </w:t>
            </w:r>
            <w:r w:rsidRPr="007E6BD5">
              <w:rPr>
                <w:sz w:val="20"/>
                <w:szCs w:val="20"/>
              </w:rPr>
              <w:t>High attrition rate. Low power, although sample size appropriate to find a difference. Unknown if correlation between midwife support and external control is due to bias or nature of challenging conditions</w:t>
            </w:r>
          </w:p>
        </w:tc>
        <w:tc>
          <w:tcPr>
            <w:tcW w:w="1606" w:type="dxa"/>
          </w:tcPr>
          <w:p w14:paraId="7AC828D3" w14:textId="77777777" w:rsidR="00512367" w:rsidRPr="007E6BD5" w:rsidRDefault="00512367" w:rsidP="00E53B2F">
            <w:pPr>
              <w:rPr>
                <w:b/>
                <w:sz w:val="20"/>
                <w:szCs w:val="20"/>
              </w:rPr>
            </w:pPr>
            <w:r w:rsidRPr="007E6BD5">
              <w:rPr>
                <w:b/>
                <w:sz w:val="20"/>
                <w:szCs w:val="20"/>
              </w:rPr>
              <w:t>CASP rating</w:t>
            </w:r>
          </w:p>
          <w:p w14:paraId="6BD32C9F" w14:textId="77777777" w:rsidR="00512367" w:rsidRPr="007E6BD5" w:rsidRDefault="00512367" w:rsidP="00E53B2F">
            <w:pPr>
              <w:spacing w:after="80"/>
              <w:rPr>
                <w:sz w:val="20"/>
                <w:szCs w:val="20"/>
              </w:rPr>
            </w:pPr>
            <w:r w:rsidRPr="007E6BD5">
              <w:rPr>
                <w:sz w:val="20"/>
                <w:szCs w:val="20"/>
              </w:rPr>
              <w:t>High</w:t>
            </w:r>
          </w:p>
          <w:p w14:paraId="1F63C746" w14:textId="77777777" w:rsidR="00512367" w:rsidRPr="007E6BD5" w:rsidRDefault="00512367" w:rsidP="00E53B2F">
            <w:pPr>
              <w:spacing w:after="80"/>
              <w:rPr>
                <w:sz w:val="20"/>
                <w:szCs w:val="20"/>
              </w:rPr>
            </w:pPr>
            <w:r w:rsidRPr="007E6BD5">
              <w:rPr>
                <w:b/>
                <w:sz w:val="20"/>
                <w:szCs w:val="20"/>
              </w:rPr>
              <w:t xml:space="preserve">Implications for practice </w:t>
            </w:r>
            <w:r w:rsidRPr="007E6BD5">
              <w:rPr>
                <w:sz w:val="20"/>
                <w:szCs w:val="20"/>
              </w:rPr>
              <w:t>Calls for one-to-one supportive care being necessary to maximise positive psychological outcomes for women.</w:t>
            </w:r>
          </w:p>
        </w:tc>
      </w:tr>
    </w:tbl>
    <w:p w14:paraId="3020155D" w14:textId="77777777" w:rsidR="00512367" w:rsidRPr="007E6BD5" w:rsidRDefault="00512367" w:rsidP="00512367">
      <w:pPr>
        <w:spacing w:after="80"/>
        <w:rPr>
          <w:sz w:val="20"/>
          <w:szCs w:val="20"/>
        </w:rPr>
      </w:pPr>
    </w:p>
    <w:p w14:paraId="59E055CB" w14:textId="77777777" w:rsidR="00512367" w:rsidRPr="007E6BD5" w:rsidRDefault="00512367" w:rsidP="00512367">
      <w:pPr>
        <w:tabs>
          <w:tab w:val="left" w:pos="1340"/>
        </w:tabs>
        <w:spacing w:after="80"/>
        <w:rPr>
          <w:sz w:val="20"/>
          <w:szCs w:val="20"/>
        </w:rPr>
      </w:pPr>
    </w:p>
    <w:tbl>
      <w:tblPr>
        <w:tblStyle w:val="TableGrid"/>
        <w:tblW w:w="1456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3161"/>
        <w:gridCol w:w="1606"/>
      </w:tblGrid>
      <w:tr w:rsidR="00512367" w:rsidRPr="007E6BD5" w14:paraId="622CDB9F" w14:textId="77777777" w:rsidTr="00E53B2F">
        <w:tc>
          <w:tcPr>
            <w:tcW w:w="1234" w:type="dxa"/>
          </w:tcPr>
          <w:p w14:paraId="0E4831C1" w14:textId="77777777" w:rsidR="00512367" w:rsidRPr="007E6BD5" w:rsidRDefault="00512367" w:rsidP="00E53B2F">
            <w:pPr>
              <w:spacing w:after="80"/>
              <w:rPr>
                <w:sz w:val="20"/>
                <w:szCs w:val="20"/>
              </w:rPr>
            </w:pPr>
            <w:r w:rsidRPr="007E6BD5">
              <w:rPr>
                <w:b/>
                <w:sz w:val="20"/>
                <w:szCs w:val="20"/>
              </w:rPr>
              <w:lastRenderedPageBreak/>
              <w:t>Harris and Ayers 2012</w:t>
            </w:r>
            <w:r w:rsidRPr="007E6BD5">
              <w:rPr>
                <w:b/>
                <w:sz w:val="20"/>
                <w:szCs w:val="20"/>
              </w:rPr>
              <w:br/>
            </w:r>
            <w:r w:rsidRPr="007E6BD5">
              <w:rPr>
                <w:sz w:val="20"/>
                <w:szCs w:val="20"/>
              </w:rPr>
              <w:t xml:space="preserve">What makes labour and birth traumatic? A survey of intrapartum ‘hotspots’ </w:t>
            </w:r>
          </w:p>
          <w:p w14:paraId="02A966E6" w14:textId="77777777" w:rsidR="00512367" w:rsidRPr="007E6BD5" w:rsidRDefault="00512367" w:rsidP="00E53B2F">
            <w:pPr>
              <w:spacing w:after="80"/>
              <w:rPr>
                <w:b/>
                <w:sz w:val="20"/>
                <w:szCs w:val="20"/>
              </w:rPr>
            </w:pPr>
            <w:r w:rsidRPr="007E6BD5">
              <w:rPr>
                <w:b/>
                <w:sz w:val="20"/>
                <w:szCs w:val="20"/>
              </w:rPr>
              <w:t xml:space="preserve"> </w:t>
            </w:r>
          </w:p>
          <w:p w14:paraId="37DD385B" w14:textId="77777777" w:rsidR="00512367" w:rsidRPr="007E6BD5" w:rsidRDefault="00512367" w:rsidP="00E53B2F">
            <w:pPr>
              <w:spacing w:after="80"/>
              <w:rPr>
                <w:b/>
                <w:sz w:val="20"/>
                <w:szCs w:val="20"/>
              </w:rPr>
            </w:pPr>
            <w:r w:rsidRPr="007E6BD5">
              <w:rPr>
                <w:b/>
                <w:sz w:val="20"/>
                <w:szCs w:val="20"/>
              </w:rPr>
              <w:t>UK</w:t>
            </w:r>
          </w:p>
          <w:p w14:paraId="3CC7DABF" w14:textId="77777777" w:rsidR="00512367" w:rsidRPr="007E6BD5" w:rsidRDefault="00512367" w:rsidP="00E53B2F">
            <w:pPr>
              <w:spacing w:after="80"/>
              <w:rPr>
                <w:b/>
                <w:sz w:val="20"/>
                <w:szCs w:val="20"/>
              </w:rPr>
            </w:pPr>
          </w:p>
          <w:p w14:paraId="5A1F9A24" w14:textId="77777777" w:rsidR="00512367" w:rsidRPr="007E6BD5" w:rsidRDefault="00512367" w:rsidP="00E53B2F">
            <w:pPr>
              <w:spacing w:after="80"/>
              <w:rPr>
                <w:sz w:val="20"/>
                <w:szCs w:val="20"/>
              </w:rPr>
            </w:pPr>
          </w:p>
        </w:tc>
        <w:tc>
          <w:tcPr>
            <w:tcW w:w="2476" w:type="dxa"/>
          </w:tcPr>
          <w:p w14:paraId="09693F3B"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Purposive recruitment via internet support groups n=675.</w:t>
            </w:r>
          </w:p>
          <w:p w14:paraId="25AB8058" w14:textId="77777777" w:rsidR="00512367" w:rsidRPr="007E6BD5" w:rsidRDefault="00512367" w:rsidP="00E53B2F">
            <w:pPr>
              <w:spacing w:after="80"/>
              <w:rPr>
                <w:sz w:val="20"/>
                <w:szCs w:val="20"/>
              </w:rPr>
            </w:pPr>
            <w:r w:rsidRPr="007E6BD5">
              <w:rPr>
                <w:b/>
                <w:sz w:val="20"/>
                <w:szCs w:val="20"/>
              </w:rPr>
              <w:t>Sample represents defined population</w:t>
            </w:r>
            <w:r w:rsidRPr="007E6BD5">
              <w:rPr>
                <w:sz w:val="20"/>
                <w:szCs w:val="20"/>
              </w:rPr>
              <w:t xml:space="preserve"> Childbearing women in UK.</w:t>
            </w:r>
          </w:p>
          <w:p w14:paraId="3F677581"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699 recruited 24 excluded due to substantial missing data.</w:t>
            </w:r>
          </w:p>
          <w:p w14:paraId="7F139EEA"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University research ethics committee.  No mention of info given or consent obtained.</w:t>
            </w:r>
          </w:p>
          <w:p w14:paraId="2EC47B08" w14:textId="77777777" w:rsidR="00512367" w:rsidRPr="007E6BD5" w:rsidRDefault="00512367" w:rsidP="00E53B2F">
            <w:pPr>
              <w:spacing w:after="80"/>
              <w:rPr>
                <w:sz w:val="20"/>
                <w:szCs w:val="20"/>
              </w:rPr>
            </w:pPr>
          </w:p>
        </w:tc>
        <w:tc>
          <w:tcPr>
            <w:tcW w:w="1473" w:type="dxa"/>
          </w:tcPr>
          <w:p w14:paraId="42B0BDD8" w14:textId="77777777" w:rsidR="00512367" w:rsidRPr="007E6BD5" w:rsidRDefault="00512367" w:rsidP="00E53B2F">
            <w:pPr>
              <w:spacing w:after="80"/>
              <w:rPr>
                <w:sz w:val="20"/>
                <w:szCs w:val="20"/>
              </w:rPr>
            </w:pPr>
            <w:r w:rsidRPr="007E6BD5">
              <w:rPr>
                <w:b/>
                <w:sz w:val="20"/>
                <w:szCs w:val="20"/>
              </w:rPr>
              <w:t xml:space="preserve">Focus </w:t>
            </w:r>
            <w:r w:rsidRPr="007E6BD5">
              <w:rPr>
                <w:sz w:val="20"/>
                <w:szCs w:val="20"/>
              </w:rPr>
              <w:t>Identifying frequency of hotspots, content of hotspots, cognitions and emotions during hotspots, and PTSD symptoms in women with traumatic birth experiences.</w:t>
            </w:r>
          </w:p>
          <w:p w14:paraId="116FDC71" w14:textId="77777777" w:rsidR="00512367" w:rsidRPr="007E6BD5" w:rsidRDefault="00512367" w:rsidP="00E53B2F">
            <w:pPr>
              <w:spacing w:after="80"/>
              <w:rPr>
                <w:b/>
                <w:sz w:val="20"/>
                <w:szCs w:val="20"/>
              </w:rPr>
            </w:pPr>
            <w:r w:rsidRPr="007E6BD5">
              <w:rPr>
                <w:b/>
                <w:sz w:val="20"/>
                <w:szCs w:val="20"/>
              </w:rPr>
              <w:t>Population</w:t>
            </w:r>
            <w:r w:rsidRPr="007E6BD5">
              <w:rPr>
                <w:sz w:val="20"/>
                <w:szCs w:val="20"/>
              </w:rPr>
              <w:t xml:space="preserve"> Age &gt; 18, had given birth, can read/write English fluently.</w:t>
            </w:r>
          </w:p>
          <w:p w14:paraId="0B688DC8" w14:textId="77777777" w:rsidR="00512367" w:rsidRPr="007E6BD5" w:rsidRDefault="00512367" w:rsidP="00E53B2F">
            <w:pPr>
              <w:spacing w:after="80"/>
              <w:rPr>
                <w:b/>
                <w:sz w:val="20"/>
                <w:szCs w:val="20"/>
              </w:rPr>
            </w:pPr>
          </w:p>
        </w:tc>
        <w:tc>
          <w:tcPr>
            <w:tcW w:w="1663" w:type="dxa"/>
          </w:tcPr>
          <w:p w14:paraId="4513E402"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PTSD diagnostic scale (PDS)</w:t>
            </w:r>
            <w:r w:rsidRPr="00165DC5">
              <w:rPr>
                <w:color w:val="4472C4" w:themeColor="accent1"/>
                <w:sz w:val="20"/>
                <w:szCs w:val="20"/>
              </w:rPr>
              <w:t xml:space="preserve"> </w:t>
            </w:r>
            <w:r w:rsidRPr="00165DC5">
              <w:rPr>
                <w:color w:val="4472C4" w:themeColor="accent1"/>
                <w:sz w:val="20"/>
                <w:szCs w:val="20"/>
              </w:rPr>
              <w:fldChar w:fldCharType="begin"/>
            </w:r>
            <w:r w:rsidRPr="00165DC5">
              <w:rPr>
                <w:color w:val="4472C4" w:themeColor="accent1"/>
                <w:sz w:val="20"/>
                <w:szCs w:val="20"/>
              </w:rPr>
              <w:instrText xml:space="preserve"> ADDIN EN.CITE &lt;EndNote&gt;&lt;Cite&gt;&lt;Author&gt;Foa&lt;/Author&gt;&lt;Year&gt;1997&lt;/Year&gt;&lt;RecNum&gt;1275&lt;/RecNum&gt;&lt;DisplayText&gt;(Foa et al., 1997)&lt;/DisplayText&gt;&lt;record&gt;&lt;rec-number&gt;1275&lt;/rec-number&gt;&lt;foreign-keys&gt;&lt;key app="EN" db-id="59z2d20v1205eueea50pwxwet002arrpvxsp" timestamp="1487862667"&gt;1275&lt;/key&gt;&lt;/foreign-keys&gt;&lt;ref-type name="Journal Article"&gt;17&lt;/ref-type&gt;&lt;contributors&gt;&lt;authors&gt;&lt;author&gt;Foa, Edna B.&lt;/author&gt;&lt;author&gt;Cashman, Laurie&lt;/author&gt;&lt;author&gt;Jaycox, Lisa&lt;/author&gt;&lt;author&gt;Perry, Kevin&lt;/author&gt;&lt;/authors&gt;&lt;/contributors&gt;&lt;titles&gt;&lt;title&gt;The validation of a self-report measure of posttraumatic stress disorder: The Posttraumatic Diagnostic Scale&lt;/title&gt;&lt;secondary-title&gt;Psychological Assessment&lt;/secondary-title&gt;&lt;/titles&gt;&lt;periodical&gt;&lt;full-title&gt;Psychological Assessment&lt;/full-title&gt;&lt;/periodical&gt;&lt;pages&gt;445-451&lt;/pages&gt;&lt;volume&gt;9&lt;/volume&gt;&lt;number&gt;4&lt;/number&gt;&lt;keywords&gt;&lt;keyword&gt;development &amp;amp; validity &amp;amp; reliability of Posttraumatic Diagnostic Scale&lt;/keyword&gt;&lt;keyword&gt;self report diagnosis &amp;amp; symptom severity of PTSD&lt;/keyword&gt;&lt;keyword&gt;18–65 yr olds who had experienced traumas&lt;/keyword&gt;&lt;keyword&gt;1997&lt;/keyword&gt;&lt;keyword&gt;Posttraumatic Stress Disorder&lt;/keyword&gt;&lt;keyword&gt;Questionnaires&lt;/keyword&gt;&lt;keyword&gt;Self-Report&lt;/keyword&gt;&lt;keyword&gt;Symptoms&lt;/keyword&gt;&lt;keyword&gt;Test Construction&lt;/keyword&gt;&lt;keyword&gt;Test Reliability&lt;/keyword&gt;&lt;keyword&gt;Test Validity&lt;/keyword&gt;&lt;/keywords&gt;&lt;dates&gt;&lt;year&gt;1997&lt;/year&gt;&lt;/dates&gt;&lt;pub-location&gt;US&lt;/pub-location&gt;&lt;publisher&gt;American Psychological Association&lt;/publisher&gt;&lt;isbn&gt;1040-3590&amp;#xD;1939-134X&lt;/isbn&gt;&lt;accession-num&gt;1997-43856-013&lt;/accession-num&gt;&lt;urls&gt;&lt;related-urls&gt;&lt;url&gt;https://login.ezproxy.napier.ac.uk/login?url=http://search.ebscohost.com/login.aspx?direct=true&amp;amp;db=psyh&amp;amp;AN=1997-43856-013&amp;amp;site=ehost-live&lt;/url&gt;&lt;/related-urls&gt;&lt;/urls&gt;&lt;electronic-resource-num&gt;10.1037/1040-3590.9.4.445&lt;/electronic-resource-num&gt;&lt;remote-database-name&gt;psyh&lt;/remote-database-name&gt;&lt;remote-database-provider&gt;EBSCOhost&lt;/remote-database-provider&gt;&lt;/record&gt;&lt;/Cite&gt;&lt;/EndNote&gt;</w:instrText>
            </w:r>
            <w:r w:rsidRPr="00165DC5">
              <w:rPr>
                <w:color w:val="4472C4" w:themeColor="accent1"/>
                <w:sz w:val="20"/>
                <w:szCs w:val="20"/>
              </w:rPr>
              <w:fldChar w:fldCharType="separate"/>
            </w:r>
            <w:r w:rsidRPr="00165DC5">
              <w:rPr>
                <w:noProof/>
                <w:color w:val="4472C4" w:themeColor="accent1"/>
                <w:sz w:val="20"/>
                <w:szCs w:val="20"/>
              </w:rPr>
              <w:t>(Foa et al., 1997)</w:t>
            </w:r>
            <w:r w:rsidRPr="00165DC5">
              <w:rPr>
                <w:color w:val="4472C4" w:themeColor="accent1"/>
                <w:sz w:val="20"/>
                <w:szCs w:val="20"/>
              </w:rPr>
              <w:fldChar w:fldCharType="end"/>
            </w:r>
            <w:r w:rsidRPr="00D743A0">
              <w:rPr>
                <w:color w:val="FF0000"/>
                <w:sz w:val="20"/>
                <w:szCs w:val="20"/>
              </w:rPr>
              <w:t xml:space="preserve"> </w:t>
            </w:r>
            <w:r w:rsidRPr="00165DC5">
              <w:rPr>
                <w:color w:val="000000" w:themeColor="text1"/>
                <w:sz w:val="20"/>
                <w:szCs w:val="20"/>
              </w:rPr>
              <w:t xml:space="preserve">adapted for postnatal women. </w:t>
            </w:r>
            <w:r w:rsidRPr="007E6BD5">
              <w:rPr>
                <w:sz w:val="20"/>
                <w:szCs w:val="20"/>
              </w:rPr>
              <w:t>Assessed at least 1 month PC.</w:t>
            </w:r>
          </w:p>
          <w:p w14:paraId="271EFCF7" w14:textId="77777777" w:rsidR="00512367" w:rsidRPr="007E6BD5" w:rsidRDefault="00512367" w:rsidP="00E53B2F">
            <w:pPr>
              <w:spacing w:after="80"/>
              <w:rPr>
                <w:sz w:val="20"/>
                <w:szCs w:val="20"/>
              </w:rPr>
            </w:pPr>
            <w:r w:rsidRPr="007E6BD5">
              <w:rPr>
                <w:b/>
                <w:sz w:val="20"/>
                <w:szCs w:val="20"/>
              </w:rPr>
              <w:t xml:space="preserve">Other measures </w:t>
            </w:r>
            <w:r w:rsidRPr="007E6BD5">
              <w:rPr>
                <w:sz w:val="20"/>
                <w:szCs w:val="20"/>
              </w:rPr>
              <w:t>Cognitions and emotions during hotspots were measured using the ‘Initial reactions’ sub-scale of the ‘Potential Stressful Events Interview’ (adapted) (Resnick et al 1996).</w:t>
            </w:r>
          </w:p>
          <w:p w14:paraId="6ADB5A35" w14:textId="77777777" w:rsidR="00512367" w:rsidRPr="007E6BD5" w:rsidRDefault="00512367" w:rsidP="00E53B2F">
            <w:pPr>
              <w:spacing w:after="80"/>
              <w:rPr>
                <w:sz w:val="20"/>
                <w:szCs w:val="20"/>
              </w:rPr>
            </w:pPr>
          </w:p>
        </w:tc>
        <w:tc>
          <w:tcPr>
            <w:tcW w:w="2951" w:type="dxa"/>
          </w:tcPr>
          <w:p w14:paraId="7C209238" w14:textId="77777777" w:rsidR="00512367" w:rsidRPr="007E6BD5" w:rsidRDefault="00512367" w:rsidP="00E53B2F">
            <w:pPr>
              <w:spacing w:after="80"/>
              <w:rPr>
                <w:sz w:val="20"/>
                <w:szCs w:val="20"/>
              </w:rPr>
            </w:pPr>
            <w:r w:rsidRPr="007E6BD5">
              <w:rPr>
                <w:b/>
                <w:sz w:val="20"/>
                <w:szCs w:val="20"/>
              </w:rPr>
              <w:t>Method</w:t>
            </w:r>
            <w:r w:rsidRPr="007E6BD5">
              <w:rPr>
                <w:sz w:val="20"/>
                <w:szCs w:val="20"/>
              </w:rPr>
              <w:t xml:space="preserve"> Quantitative cross-sectional internet survey.</w:t>
            </w:r>
          </w:p>
          <w:p w14:paraId="08966F00" w14:textId="77777777" w:rsidR="00512367" w:rsidRPr="007E6BD5" w:rsidRDefault="00512367" w:rsidP="00E53B2F">
            <w:pPr>
              <w:spacing w:after="80"/>
              <w:rPr>
                <w:sz w:val="20"/>
                <w:szCs w:val="20"/>
              </w:rPr>
            </w:pPr>
            <w:r w:rsidRPr="007E6BD5">
              <w:rPr>
                <w:b/>
                <w:sz w:val="20"/>
                <w:szCs w:val="20"/>
              </w:rPr>
              <w:t xml:space="preserve">Subjective measure </w:t>
            </w:r>
            <w:r w:rsidRPr="007E6BD5">
              <w:rPr>
                <w:sz w:val="20"/>
                <w:szCs w:val="20"/>
              </w:rPr>
              <w:t>Hotspots, questionnaire based on previous studies. Identifying hotspots of emotional distress in the trauma. Description of worst hotspot.</w:t>
            </w:r>
          </w:p>
          <w:p w14:paraId="0E2D01D5" w14:textId="77777777" w:rsidR="00512367" w:rsidRPr="007E6BD5" w:rsidRDefault="00512367" w:rsidP="00E53B2F">
            <w:pPr>
              <w:spacing w:after="80"/>
              <w:rPr>
                <w:sz w:val="20"/>
                <w:szCs w:val="20"/>
              </w:rPr>
            </w:pPr>
            <w:r w:rsidRPr="007E6BD5">
              <w:rPr>
                <w:b/>
                <w:sz w:val="20"/>
                <w:szCs w:val="20"/>
              </w:rPr>
              <w:t xml:space="preserve">Objective measures </w:t>
            </w:r>
            <w:r w:rsidRPr="007E6BD5">
              <w:rPr>
                <w:sz w:val="20"/>
                <w:szCs w:val="20"/>
              </w:rPr>
              <w:t>Mode of birth, parity, previous traumatic events, and time since birth.</w:t>
            </w:r>
          </w:p>
          <w:p w14:paraId="6FAC1002" w14:textId="77777777" w:rsidR="00512367" w:rsidRPr="007E6BD5" w:rsidRDefault="00512367" w:rsidP="00E53B2F">
            <w:pPr>
              <w:spacing w:after="80"/>
              <w:rPr>
                <w:sz w:val="20"/>
                <w:szCs w:val="20"/>
              </w:rPr>
            </w:pPr>
            <w:r w:rsidRPr="007E6BD5">
              <w:rPr>
                <w:b/>
                <w:sz w:val="20"/>
                <w:szCs w:val="20"/>
              </w:rPr>
              <w:t xml:space="preserve">Blinding used </w:t>
            </w:r>
            <w:r w:rsidRPr="007E6BD5">
              <w:rPr>
                <w:sz w:val="20"/>
                <w:szCs w:val="20"/>
              </w:rPr>
              <w:t>n/a</w:t>
            </w:r>
          </w:p>
          <w:p w14:paraId="36EF0F71"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Online questionnaires.</w:t>
            </w:r>
          </w:p>
          <w:p w14:paraId="0C303F7D" w14:textId="77777777" w:rsidR="00512367" w:rsidRPr="007E6BD5" w:rsidRDefault="00512367" w:rsidP="00E53B2F">
            <w:pPr>
              <w:spacing w:after="80"/>
              <w:rPr>
                <w:sz w:val="20"/>
                <w:szCs w:val="20"/>
              </w:rPr>
            </w:pPr>
            <w:r w:rsidRPr="007E6BD5">
              <w:rPr>
                <w:b/>
                <w:sz w:val="20"/>
                <w:szCs w:val="20"/>
              </w:rPr>
              <w:t xml:space="preserve">Confounding factors </w:t>
            </w:r>
            <w:r w:rsidRPr="007E6BD5">
              <w:rPr>
                <w:sz w:val="20"/>
                <w:szCs w:val="20"/>
              </w:rPr>
              <w:t xml:space="preserve">A range built into the regression models. </w:t>
            </w:r>
          </w:p>
          <w:p w14:paraId="3200654B" w14:textId="77777777" w:rsidR="00512367" w:rsidRPr="007E6BD5" w:rsidRDefault="00512367" w:rsidP="00E53B2F">
            <w:pPr>
              <w:spacing w:after="80"/>
              <w:rPr>
                <w:sz w:val="20"/>
                <w:szCs w:val="20"/>
              </w:rPr>
            </w:pPr>
            <w:r w:rsidRPr="007E6BD5">
              <w:rPr>
                <w:b/>
                <w:sz w:val="20"/>
                <w:szCs w:val="20"/>
              </w:rPr>
              <w:t>Analysis</w:t>
            </w:r>
            <w:r w:rsidRPr="007E6BD5">
              <w:rPr>
                <w:sz w:val="20"/>
                <w:szCs w:val="20"/>
              </w:rPr>
              <w:t xml:space="preserve"> Coding the description of the worst hotspots according to most prominent theme, based on coding schedule developed by the authors in a pilot study. Principal components analysis. Non-parametric tests (Kruskal-Wallis, Chi Square). Backward stepwise logistic regression.</w:t>
            </w:r>
          </w:p>
          <w:p w14:paraId="543AC1A4" w14:textId="77777777" w:rsidR="00512367" w:rsidRPr="007E6BD5" w:rsidRDefault="00512367" w:rsidP="00E53B2F">
            <w:pPr>
              <w:spacing w:after="80"/>
              <w:rPr>
                <w:b/>
                <w:sz w:val="20"/>
                <w:szCs w:val="20"/>
              </w:rPr>
            </w:pPr>
          </w:p>
        </w:tc>
        <w:tc>
          <w:tcPr>
            <w:tcW w:w="3161" w:type="dxa"/>
          </w:tcPr>
          <w:p w14:paraId="6D2390C9" w14:textId="77777777" w:rsidR="00512367" w:rsidRPr="007E6BD5" w:rsidRDefault="00512367" w:rsidP="00E53B2F">
            <w:pPr>
              <w:spacing w:after="80"/>
              <w:rPr>
                <w:rFonts w:eastAsiaTheme="minorHAnsi"/>
                <w:sz w:val="20"/>
                <w:szCs w:val="20"/>
              </w:rPr>
            </w:pPr>
            <w:r w:rsidRPr="007E6BD5">
              <w:rPr>
                <w:b/>
                <w:sz w:val="20"/>
                <w:szCs w:val="20"/>
              </w:rPr>
              <w:t xml:space="preserve">Results </w:t>
            </w:r>
            <w:r w:rsidRPr="007E6BD5">
              <w:rPr>
                <w:sz w:val="20"/>
                <w:szCs w:val="20"/>
              </w:rPr>
              <w:t>3</w:t>
            </w:r>
            <w:r w:rsidRPr="007E6BD5">
              <w:rPr>
                <w:rFonts w:eastAsiaTheme="minorHAnsi"/>
                <w:color w:val="000000"/>
                <w:sz w:val="20"/>
                <w:szCs w:val="20"/>
              </w:rPr>
              <w:t xml:space="preserve"> categories of worst hotspot: interpersonal difficulties (INT), obstetric compl (OBS), and neonatal compl (NEO).</w:t>
            </w:r>
            <w:r w:rsidRPr="007E6BD5">
              <w:rPr>
                <w:rFonts w:eastAsiaTheme="minorHAnsi"/>
                <w:sz w:val="20"/>
                <w:szCs w:val="20"/>
              </w:rPr>
              <w:t xml:space="preserve"> </w:t>
            </w:r>
            <w:r w:rsidRPr="007E6BD5">
              <w:rPr>
                <w:rFonts w:eastAsiaTheme="minorHAnsi"/>
                <w:color w:val="000000"/>
                <w:sz w:val="20"/>
                <w:szCs w:val="20"/>
              </w:rPr>
              <w:t xml:space="preserve">INT most freq content of worst hotspot: being ignored, lack of support, poor communication, (abandoned, under pressure), </w:t>
            </w:r>
            <w:r w:rsidRPr="007E6BD5">
              <w:rPr>
                <w:color w:val="000000"/>
                <w:sz w:val="20"/>
                <w:szCs w:val="20"/>
              </w:rPr>
              <w:t>sig higher no. cases PTSD, sig distress</w:t>
            </w:r>
            <w:r w:rsidRPr="007E6BD5">
              <w:rPr>
                <w:rFonts w:eastAsiaTheme="minorHAnsi"/>
                <w:color w:val="000000"/>
                <w:sz w:val="20"/>
                <w:szCs w:val="20"/>
              </w:rPr>
              <w:t>, sig impairment, total symptoms, anger and conflict. INT gave 4xrisk PTSD vs NEO. OBS gave 3xrisk of PTSD vs NEO.</w:t>
            </w:r>
          </w:p>
          <w:p w14:paraId="0876518E" w14:textId="77777777" w:rsidR="00512367" w:rsidRPr="007E6BD5" w:rsidRDefault="00512367" w:rsidP="00E53B2F">
            <w:pPr>
              <w:spacing w:after="80"/>
              <w:rPr>
                <w:b/>
                <w:sz w:val="20"/>
                <w:szCs w:val="20"/>
              </w:rPr>
            </w:pPr>
            <w:r w:rsidRPr="007E6BD5">
              <w:rPr>
                <w:b/>
                <w:sz w:val="20"/>
                <w:szCs w:val="20"/>
              </w:rPr>
              <w:t>Application to local population</w:t>
            </w:r>
            <w:r w:rsidRPr="007E6BD5">
              <w:rPr>
                <w:sz w:val="20"/>
                <w:szCs w:val="20"/>
              </w:rPr>
              <w:t xml:space="preserve"> Mainly white women, not easy to generalise.</w:t>
            </w:r>
          </w:p>
          <w:p w14:paraId="3E2362AB" w14:textId="77777777" w:rsidR="00512367" w:rsidRPr="007E6BD5" w:rsidRDefault="00512367" w:rsidP="00E53B2F">
            <w:pPr>
              <w:spacing w:after="80"/>
              <w:rPr>
                <w:b/>
                <w:sz w:val="20"/>
                <w:szCs w:val="20"/>
              </w:rPr>
            </w:pPr>
            <w:r w:rsidRPr="007E6BD5">
              <w:rPr>
                <w:b/>
                <w:sz w:val="20"/>
                <w:szCs w:val="20"/>
              </w:rPr>
              <w:t xml:space="preserve">Fit with other findings </w:t>
            </w:r>
            <w:r w:rsidRPr="007E6BD5">
              <w:rPr>
                <w:sz w:val="20"/>
                <w:szCs w:val="20"/>
              </w:rPr>
              <w:t xml:space="preserve">Only hotspot study. Findings re INT and lack support, consistent with previous findings in PTSD-PC and general PTSD. </w:t>
            </w:r>
          </w:p>
          <w:p w14:paraId="6E8D08CB" w14:textId="77777777" w:rsidR="00512367" w:rsidRPr="007E6BD5" w:rsidRDefault="00512367" w:rsidP="00E53B2F">
            <w:pPr>
              <w:spacing w:after="80"/>
              <w:rPr>
                <w:b/>
                <w:sz w:val="20"/>
                <w:szCs w:val="20"/>
              </w:rPr>
            </w:pPr>
            <w:r w:rsidRPr="007E6BD5">
              <w:rPr>
                <w:b/>
                <w:sz w:val="20"/>
                <w:szCs w:val="20"/>
              </w:rPr>
              <w:t xml:space="preserve">Discussion of findings </w:t>
            </w:r>
            <w:r w:rsidRPr="007E6BD5">
              <w:rPr>
                <w:sz w:val="20"/>
                <w:szCs w:val="20"/>
              </w:rPr>
              <w:t xml:space="preserve">suggests hotspots involve emotions / cognitions beyond DSM diagnostic criteria: Anger, failure, and negative effect (sadness and guilt). </w:t>
            </w:r>
          </w:p>
          <w:p w14:paraId="3397494F" w14:textId="77777777" w:rsidR="00512367" w:rsidRPr="007E6BD5" w:rsidRDefault="00512367" w:rsidP="00E53B2F">
            <w:pPr>
              <w:spacing w:after="80"/>
              <w:rPr>
                <w:b/>
                <w:sz w:val="20"/>
                <w:szCs w:val="20"/>
              </w:rPr>
            </w:pPr>
            <w:r w:rsidRPr="007E6BD5">
              <w:rPr>
                <w:b/>
                <w:sz w:val="20"/>
                <w:szCs w:val="20"/>
              </w:rPr>
              <w:t xml:space="preserve">Limitations </w:t>
            </w:r>
            <w:r w:rsidRPr="007E6BD5">
              <w:rPr>
                <w:sz w:val="20"/>
                <w:szCs w:val="20"/>
              </w:rPr>
              <w:t>Retrospective design may make recall less accurate. Internet sampling, allows larger sample, but may limit range of postnatal women taking part</w:t>
            </w:r>
            <w:r w:rsidRPr="007E6BD5">
              <w:rPr>
                <w:b/>
                <w:sz w:val="20"/>
                <w:szCs w:val="20"/>
              </w:rPr>
              <w:t>.</w:t>
            </w:r>
          </w:p>
          <w:p w14:paraId="4DE43563" w14:textId="77777777" w:rsidR="00512367" w:rsidRPr="007E6BD5" w:rsidRDefault="00512367" w:rsidP="00E53B2F">
            <w:pPr>
              <w:spacing w:after="80"/>
              <w:rPr>
                <w:b/>
                <w:sz w:val="20"/>
                <w:szCs w:val="20"/>
              </w:rPr>
            </w:pPr>
          </w:p>
        </w:tc>
        <w:tc>
          <w:tcPr>
            <w:tcW w:w="1606" w:type="dxa"/>
          </w:tcPr>
          <w:p w14:paraId="46E10110" w14:textId="77777777" w:rsidR="00512367" w:rsidRPr="007E6BD5" w:rsidRDefault="00512367" w:rsidP="00E53B2F">
            <w:pPr>
              <w:rPr>
                <w:b/>
                <w:sz w:val="20"/>
                <w:szCs w:val="20"/>
              </w:rPr>
            </w:pPr>
            <w:r w:rsidRPr="007E6BD5">
              <w:rPr>
                <w:b/>
                <w:sz w:val="20"/>
                <w:szCs w:val="20"/>
              </w:rPr>
              <w:t>CASP rating</w:t>
            </w:r>
          </w:p>
          <w:p w14:paraId="40F2A472" w14:textId="77777777" w:rsidR="00512367" w:rsidRPr="007E6BD5" w:rsidRDefault="00512367" w:rsidP="00E53B2F">
            <w:pPr>
              <w:spacing w:after="80"/>
              <w:rPr>
                <w:sz w:val="20"/>
                <w:szCs w:val="20"/>
              </w:rPr>
            </w:pPr>
            <w:r w:rsidRPr="007E6BD5">
              <w:rPr>
                <w:sz w:val="20"/>
                <w:szCs w:val="20"/>
              </w:rPr>
              <w:t>High</w:t>
            </w:r>
          </w:p>
          <w:p w14:paraId="379B76E4" w14:textId="77777777" w:rsidR="00512367" w:rsidRPr="007E6BD5" w:rsidRDefault="00512367" w:rsidP="00E53B2F">
            <w:pPr>
              <w:spacing w:after="80"/>
              <w:rPr>
                <w:sz w:val="20"/>
                <w:szCs w:val="20"/>
              </w:rPr>
            </w:pPr>
            <w:r w:rsidRPr="007E6BD5">
              <w:rPr>
                <w:b/>
                <w:sz w:val="20"/>
                <w:szCs w:val="20"/>
              </w:rPr>
              <w:t xml:space="preserve">Implications for practice </w:t>
            </w:r>
            <w:r w:rsidRPr="007E6BD5">
              <w:rPr>
                <w:sz w:val="20"/>
                <w:szCs w:val="20"/>
              </w:rPr>
              <w:t>Significance of interpersonal factors suggests reassurance, support, identifying and dealing with interpersonal difficulties, may prevent birth being experienced as traumatic. Future research needed around dissociation.</w:t>
            </w:r>
          </w:p>
        </w:tc>
      </w:tr>
    </w:tbl>
    <w:p w14:paraId="6DF257F2" w14:textId="77777777" w:rsidR="00512367" w:rsidRPr="007E6BD5" w:rsidRDefault="00512367" w:rsidP="00512367">
      <w:pPr>
        <w:spacing w:after="80"/>
        <w:rPr>
          <w:sz w:val="20"/>
          <w:szCs w:val="20"/>
        </w:rPr>
      </w:pPr>
    </w:p>
    <w:tbl>
      <w:tblPr>
        <w:tblStyle w:val="TableGrid"/>
        <w:tblW w:w="143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2410"/>
        <w:gridCol w:w="1497"/>
        <w:gridCol w:w="1531"/>
        <w:gridCol w:w="3002"/>
        <w:gridCol w:w="2868"/>
        <w:gridCol w:w="1593"/>
      </w:tblGrid>
      <w:tr w:rsidR="00512367" w:rsidRPr="007E6BD5" w14:paraId="6136A40D" w14:textId="77777777" w:rsidTr="00E53B2F">
        <w:tc>
          <w:tcPr>
            <w:tcW w:w="1409" w:type="dxa"/>
          </w:tcPr>
          <w:p w14:paraId="0524E26B" w14:textId="77777777" w:rsidR="00512367" w:rsidRPr="007E6BD5" w:rsidRDefault="00512367" w:rsidP="00E53B2F">
            <w:pPr>
              <w:spacing w:after="80"/>
              <w:rPr>
                <w:sz w:val="20"/>
                <w:szCs w:val="20"/>
              </w:rPr>
            </w:pPr>
            <w:r w:rsidRPr="007E6BD5">
              <w:rPr>
                <w:b/>
                <w:sz w:val="20"/>
                <w:szCs w:val="20"/>
              </w:rPr>
              <w:lastRenderedPageBreak/>
              <w:t>Menage 1993</w:t>
            </w:r>
            <w:r w:rsidRPr="007E6BD5">
              <w:rPr>
                <w:b/>
                <w:sz w:val="20"/>
                <w:szCs w:val="20"/>
              </w:rPr>
              <w:br/>
            </w:r>
            <w:r w:rsidRPr="007E6BD5">
              <w:rPr>
                <w:color w:val="262626"/>
                <w:sz w:val="20"/>
                <w:szCs w:val="20"/>
              </w:rPr>
              <w:t xml:space="preserve">Post-traumatic stress disorder in </w:t>
            </w:r>
            <w:r w:rsidRPr="007E6BD5">
              <w:rPr>
                <w:bCs/>
                <w:color w:val="262626"/>
                <w:sz w:val="20"/>
                <w:szCs w:val="20"/>
              </w:rPr>
              <w:t>women</w:t>
            </w:r>
            <w:r w:rsidRPr="007E6BD5">
              <w:rPr>
                <w:color w:val="262626"/>
                <w:sz w:val="20"/>
                <w:szCs w:val="20"/>
              </w:rPr>
              <w:t xml:space="preserve"> </w:t>
            </w:r>
            <w:r w:rsidRPr="007E6BD5">
              <w:rPr>
                <w:bCs/>
                <w:color w:val="262626"/>
                <w:sz w:val="20"/>
                <w:szCs w:val="20"/>
              </w:rPr>
              <w:t>who</w:t>
            </w:r>
            <w:r w:rsidRPr="007E6BD5">
              <w:rPr>
                <w:color w:val="262626"/>
                <w:sz w:val="20"/>
                <w:szCs w:val="20"/>
              </w:rPr>
              <w:t xml:space="preserve"> have </w:t>
            </w:r>
            <w:r w:rsidRPr="007E6BD5">
              <w:rPr>
                <w:bCs/>
                <w:color w:val="262626"/>
                <w:sz w:val="20"/>
                <w:szCs w:val="20"/>
              </w:rPr>
              <w:t>undergone</w:t>
            </w:r>
            <w:r w:rsidRPr="007E6BD5">
              <w:rPr>
                <w:color w:val="262626"/>
                <w:sz w:val="20"/>
                <w:szCs w:val="20"/>
              </w:rPr>
              <w:t xml:space="preserve"> </w:t>
            </w:r>
            <w:r w:rsidRPr="007E6BD5">
              <w:rPr>
                <w:bCs/>
                <w:color w:val="262626"/>
                <w:sz w:val="20"/>
                <w:szCs w:val="20"/>
              </w:rPr>
              <w:t>obstetric</w:t>
            </w:r>
            <w:r w:rsidRPr="007E6BD5">
              <w:rPr>
                <w:color w:val="262626"/>
                <w:sz w:val="20"/>
                <w:szCs w:val="20"/>
              </w:rPr>
              <w:t xml:space="preserve"> and/or gynaecological procedures: A consecutive series of 30 cases of PTSD</w:t>
            </w:r>
          </w:p>
          <w:p w14:paraId="730ECDF4" w14:textId="77777777" w:rsidR="00512367" w:rsidRPr="007E6BD5" w:rsidRDefault="00512367" w:rsidP="00E53B2F">
            <w:pPr>
              <w:spacing w:after="80"/>
              <w:rPr>
                <w:b/>
                <w:sz w:val="20"/>
                <w:szCs w:val="20"/>
              </w:rPr>
            </w:pPr>
          </w:p>
          <w:p w14:paraId="19FFF47E" w14:textId="77777777" w:rsidR="00512367" w:rsidRPr="007E6BD5" w:rsidRDefault="00512367" w:rsidP="00E53B2F">
            <w:pPr>
              <w:spacing w:after="80"/>
              <w:rPr>
                <w:b/>
                <w:sz w:val="20"/>
                <w:szCs w:val="20"/>
              </w:rPr>
            </w:pPr>
            <w:r w:rsidRPr="007E6BD5">
              <w:rPr>
                <w:b/>
                <w:sz w:val="20"/>
                <w:szCs w:val="20"/>
              </w:rPr>
              <w:t>UK</w:t>
            </w:r>
          </w:p>
          <w:p w14:paraId="0B533A27" w14:textId="77777777" w:rsidR="00512367" w:rsidRPr="007E6BD5" w:rsidRDefault="00512367" w:rsidP="00E53B2F">
            <w:pPr>
              <w:spacing w:after="80"/>
              <w:rPr>
                <w:sz w:val="20"/>
                <w:szCs w:val="20"/>
              </w:rPr>
            </w:pPr>
          </w:p>
        </w:tc>
        <w:tc>
          <w:tcPr>
            <w:tcW w:w="2414" w:type="dxa"/>
          </w:tcPr>
          <w:p w14:paraId="12EA9C5F" w14:textId="77777777" w:rsidR="00512367" w:rsidRPr="007E6BD5" w:rsidRDefault="00512367" w:rsidP="00E53B2F">
            <w:pPr>
              <w:spacing w:after="80"/>
              <w:rPr>
                <w:b/>
                <w:sz w:val="20"/>
                <w:szCs w:val="20"/>
              </w:rPr>
            </w:pPr>
            <w:r w:rsidRPr="007E6BD5">
              <w:rPr>
                <w:b/>
                <w:sz w:val="20"/>
                <w:szCs w:val="20"/>
              </w:rPr>
              <w:t xml:space="preserve">Sample size </w:t>
            </w:r>
            <w:r w:rsidRPr="007E6BD5">
              <w:rPr>
                <w:sz w:val="20"/>
                <w:szCs w:val="20"/>
              </w:rPr>
              <w:t>30</w:t>
            </w:r>
          </w:p>
          <w:p w14:paraId="4D7DB6D0" w14:textId="77777777" w:rsidR="00512367" w:rsidRPr="007E6BD5" w:rsidRDefault="00512367" w:rsidP="00E53B2F">
            <w:pPr>
              <w:spacing w:after="80"/>
              <w:rPr>
                <w:sz w:val="20"/>
                <w:szCs w:val="20"/>
              </w:rPr>
            </w:pPr>
            <w:r w:rsidRPr="007E6BD5">
              <w:rPr>
                <w:b/>
                <w:sz w:val="20"/>
                <w:szCs w:val="20"/>
              </w:rPr>
              <w:t xml:space="preserve">Sample represents defined population </w:t>
            </w:r>
            <w:r w:rsidRPr="007E6BD5">
              <w:rPr>
                <w:sz w:val="20"/>
                <w:szCs w:val="20"/>
              </w:rPr>
              <w:t>Advertising for women volunteers. Research was described as investigating psychological stress caused by smear tests and vaginal examinations. Volunteers were age</w:t>
            </w:r>
            <w:r w:rsidRPr="007E6BD5">
              <w:rPr>
                <w:b/>
                <w:sz w:val="20"/>
                <w:szCs w:val="20"/>
              </w:rPr>
              <w:t xml:space="preserve"> </w:t>
            </w:r>
            <w:r w:rsidRPr="007E6BD5">
              <w:rPr>
                <w:sz w:val="20"/>
                <w:szCs w:val="20"/>
              </w:rPr>
              <w:t xml:space="preserve">18-60. </w:t>
            </w:r>
          </w:p>
          <w:p w14:paraId="6ADB1C48"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500 volunteered, 102 had a history which fulfilled criterion A of DSM-III-R, 30 fulfilled full PTSD criteria.</w:t>
            </w:r>
          </w:p>
          <w:p w14:paraId="72D8E45F"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Not specified</w:t>
            </w:r>
          </w:p>
          <w:p w14:paraId="05BE1836" w14:textId="77777777" w:rsidR="00512367" w:rsidRPr="007E6BD5" w:rsidRDefault="00512367" w:rsidP="00E53B2F">
            <w:pPr>
              <w:spacing w:after="80"/>
              <w:rPr>
                <w:sz w:val="20"/>
                <w:szCs w:val="20"/>
              </w:rPr>
            </w:pPr>
          </w:p>
        </w:tc>
        <w:tc>
          <w:tcPr>
            <w:tcW w:w="1497" w:type="dxa"/>
          </w:tcPr>
          <w:p w14:paraId="68B3814B" w14:textId="77777777" w:rsidR="00512367" w:rsidRPr="007E6BD5" w:rsidRDefault="00512367" w:rsidP="00E53B2F">
            <w:pPr>
              <w:spacing w:after="80"/>
              <w:rPr>
                <w:sz w:val="20"/>
                <w:szCs w:val="20"/>
              </w:rPr>
            </w:pPr>
            <w:r w:rsidRPr="007E6BD5">
              <w:rPr>
                <w:b/>
                <w:sz w:val="20"/>
                <w:szCs w:val="20"/>
              </w:rPr>
              <w:t xml:space="preserve">Focus </w:t>
            </w:r>
            <w:r w:rsidRPr="007E6BD5">
              <w:rPr>
                <w:sz w:val="20"/>
                <w:szCs w:val="20"/>
              </w:rPr>
              <w:t xml:space="preserve">Investigate whether the psychological stress caused by obstetric or gynaecological examinations could lead to PTSD. </w:t>
            </w:r>
          </w:p>
          <w:p w14:paraId="4974047F" w14:textId="77777777" w:rsidR="00512367" w:rsidRPr="007E6BD5" w:rsidRDefault="00512367" w:rsidP="00E53B2F">
            <w:pPr>
              <w:spacing w:after="80"/>
              <w:rPr>
                <w:b/>
                <w:sz w:val="20"/>
                <w:szCs w:val="20"/>
              </w:rPr>
            </w:pPr>
            <w:r w:rsidRPr="007E6BD5">
              <w:rPr>
                <w:b/>
                <w:sz w:val="20"/>
                <w:szCs w:val="20"/>
              </w:rPr>
              <w:t xml:space="preserve">Population </w:t>
            </w:r>
            <w:r w:rsidRPr="007E6BD5">
              <w:rPr>
                <w:sz w:val="20"/>
                <w:szCs w:val="20"/>
              </w:rPr>
              <w:t>Women volunteers predominately from across UK.</w:t>
            </w:r>
          </w:p>
          <w:p w14:paraId="02DD4559" w14:textId="77777777" w:rsidR="00512367" w:rsidRPr="007E6BD5" w:rsidRDefault="00512367" w:rsidP="00E53B2F">
            <w:pPr>
              <w:spacing w:after="80"/>
              <w:rPr>
                <w:sz w:val="20"/>
                <w:szCs w:val="20"/>
              </w:rPr>
            </w:pPr>
          </w:p>
        </w:tc>
        <w:tc>
          <w:tcPr>
            <w:tcW w:w="1533" w:type="dxa"/>
          </w:tcPr>
          <w:p w14:paraId="7DBA0633" w14:textId="5FECE1E9" w:rsidR="00512367" w:rsidRPr="006C65B7" w:rsidRDefault="00512367" w:rsidP="00E53B2F">
            <w:pPr>
              <w:spacing w:after="80"/>
              <w:rPr>
                <w:b/>
                <w:sz w:val="20"/>
                <w:szCs w:val="20"/>
              </w:rPr>
            </w:pPr>
            <w:r w:rsidRPr="007E6BD5">
              <w:rPr>
                <w:b/>
                <w:sz w:val="20"/>
                <w:szCs w:val="20"/>
              </w:rPr>
              <w:t>Measure of PTSD</w:t>
            </w:r>
            <w:r w:rsidRPr="007E6BD5">
              <w:rPr>
                <w:sz w:val="20"/>
                <w:szCs w:val="20"/>
              </w:rPr>
              <w:t xml:space="preserve"> </w:t>
            </w:r>
            <w:r>
              <w:rPr>
                <w:sz w:val="20"/>
                <w:szCs w:val="20"/>
              </w:rPr>
              <w:t xml:space="preserve">PTSD Interview </w:t>
            </w:r>
            <w:r w:rsidRPr="007E6BD5">
              <w:rPr>
                <w:sz w:val="20"/>
                <w:szCs w:val="20"/>
              </w:rPr>
              <w:t>PTSD-I</w:t>
            </w:r>
            <w:r>
              <w:rPr>
                <w:sz w:val="20"/>
                <w:szCs w:val="20"/>
              </w:rPr>
              <w:t xml:space="preserve"> </w:t>
            </w:r>
            <w:r w:rsidRPr="00165DC5">
              <w:rPr>
                <w:color w:val="4472C4" w:themeColor="accent1"/>
                <w:sz w:val="18"/>
                <w:szCs w:val="18"/>
              </w:rPr>
              <w:fldChar w:fldCharType="begin"/>
            </w:r>
            <w:r w:rsidRPr="00165DC5">
              <w:rPr>
                <w:color w:val="4472C4" w:themeColor="accent1"/>
                <w:sz w:val="18"/>
                <w:szCs w:val="18"/>
              </w:rPr>
              <w:instrText xml:space="preserve"> ADDIN EN.CITE &lt;EndNote&gt;&lt;Cite&gt;&lt;Author&gt;Watson&lt;/Author&gt;&lt;Year&gt;1991&lt;/Year&gt;&lt;RecNum&gt;1321&lt;/RecNum&gt;&lt;DisplayText&gt;(Watson, Juba, Manifold, Kucala, &amp;amp; Anderson, 1991)&lt;/DisplayText&gt;&lt;record&gt;&lt;rec-number&gt;1321&lt;/rec-number&gt;&lt;foreign-keys&gt;&lt;key app="EN" db-id="59z2d20v1205eueea50pwxwet002arrpvxsp" timestamp="1489937065"&gt;1321&lt;/key&gt;&lt;/foreign-keys&gt;&lt;ref-type name="Journal Article"&gt;17&lt;/ref-type&gt;&lt;contributors&gt;&lt;authors&gt;&lt;author&gt;Watson, Charles G.&lt;/author&gt;&lt;author&gt;Juba, Mark P.&lt;/author&gt;&lt;author&gt;Manifold, Victor.&lt;/author&gt;&lt;author&gt;Kucala, Teresa.&lt;/author&gt;&lt;author&gt;Anderson, Patricia E D.&lt;/author&gt;&lt;/authors&gt;&lt;/contributors&gt;&lt;titles&gt;&lt;title&gt;The PTSD interview: Rationale, description, reliability, and concurrent validity of a DSM-III based technique&lt;/title&gt;&lt;secondary-title&gt;Journal of Clinical Psychology&lt;/secondary-title&gt;&lt;/titles&gt;&lt;periodical&gt;&lt;full-title&gt;Journal of Clinical Psychology&lt;/full-title&gt;&lt;/periodical&gt;&lt;pages&gt;179-188&lt;/pages&gt;&lt;volume&gt;47&lt;/volume&gt;&lt;number&gt;2&lt;/number&gt;&lt;dates&gt;&lt;year&gt;1991&lt;/year&gt;&lt;/dates&gt;&lt;urls&gt;&lt;/urls&gt;&lt;/record&gt;&lt;/Cite&gt;&lt;/EndNote&gt;</w:instrText>
            </w:r>
            <w:r w:rsidRPr="00165DC5">
              <w:rPr>
                <w:color w:val="4472C4" w:themeColor="accent1"/>
                <w:sz w:val="18"/>
                <w:szCs w:val="18"/>
              </w:rPr>
              <w:fldChar w:fldCharType="separate"/>
            </w:r>
            <w:r w:rsidRPr="00165DC5">
              <w:rPr>
                <w:noProof/>
                <w:color w:val="4472C4" w:themeColor="accent1"/>
                <w:sz w:val="18"/>
                <w:szCs w:val="18"/>
              </w:rPr>
              <w:t>(Watson, Juba, Manifold, Kucala, &amp; Anderson, 1991)</w:t>
            </w:r>
            <w:r w:rsidRPr="00165DC5">
              <w:rPr>
                <w:color w:val="4472C4" w:themeColor="accent1"/>
                <w:sz w:val="18"/>
                <w:szCs w:val="18"/>
              </w:rPr>
              <w:fldChar w:fldCharType="end"/>
            </w:r>
            <w:r w:rsidR="00165DC5">
              <w:rPr>
                <w:b/>
                <w:color w:val="000000" w:themeColor="text1"/>
                <w:sz w:val="20"/>
                <w:szCs w:val="20"/>
              </w:rPr>
              <w:t>,</w:t>
            </w:r>
            <w:r w:rsidRPr="00165DC5">
              <w:rPr>
                <w:b/>
                <w:color w:val="4472C4" w:themeColor="accent1"/>
                <w:sz w:val="20"/>
                <w:szCs w:val="20"/>
              </w:rPr>
              <w:t xml:space="preserve"> </w:t>
            </w:r>
            <w:r w:rsidRPr="00165DC5">
              <w:rPr>
                <w:color w:val="000000" w:themeColor="text1"/>
                <w:sz w:val="20"/>
                <w:szCs w:val="20"/>
              </w:rPr>
              <w:t>designed for general PTSD</w:t>
            </w:r>
          </w:p>
        </w:tc>
        <w:tc>
          <w:tcPr>
            <w:tcW w:w="3008" w:type="dxa"/>
          </w:tcPr>
          <w:p w14:paraId="648CCC70" w14:textId="77777777" w:rsidR="00512367" w:rsidRPr="007E6BD5" w:rsidRDefault="00512367" w:rsidP="00E53B2F">
            <w:pPr>
              <w:spacing w:after="80"/>
              <w:rPr>
                <w:sz w:val="20"/>
                <w:szCs w:val="20"/>
              </w:rPr>
            </w:pPr>
            <w:r w:rsidRPr="007E6BD5">
              <w:rPr>
                <w:b/>
                <w:sz w:val="20"/>
                <w:szCs w:val="20"/>
              </w:rPr>
              <w:t>Method</w:t>
            </w:r>
            <w:r w:rsidRPr="007E6BD5">
              <w:rPr>
                <w:sz w:val="20"/>
                <w:szCs w:val="20"/>
              </w:rPr>
              <w:t xml:space="preserve"> Mixed</w:t>
            </w:r>
          </w:p>
          <w:p w14:paraId="088BC37A" w14:textId="77777777" w:rsidR="00512367" w:rsidRPr="007E6BD5" w:rsidRDefault="00512367" w:rsidP="00E53B2F">
            <w:pPr>
              <w:spacing w:after="80"/>
              <w:rPr>
                <w:sz w:val="20"/>
                <w:szCs w:val="20"/>
              </w:rPr>
            </w:pPr>
            <w:r w:rsidRPr="007E6BD5">
              <w:rPr>
                <w:b/>
                <w:sz w:val="20"/>
                <w:szCs w:val="20"/>
              </w:rPr>
              <w:t xml:space="preserve">Subjective measures </w:t>
            </w:r>
            <w:r w:rsidRPr="007E6BD5">
              <w:rPr>
                <w:sz w:val="20"/>
                <w:szCs w:val="20"/>
              </w:rPr>
              <w:t>Perception of obstetrical or gynaecological experience using response scales. Women were also asked to relate their experience.</w:t>
            </w:r>
          </w:p>
          <w:p w14:paraId="74D6CA2D" w14:textId="77777777" w:rsidR="00512367" w:rsidRPr="007E6BD5" w:rsidRDefault="00512367" w:rsidP="00E53B2F">
            <w:pPr>
              <w:spacing w:after="80"/>
              <w:rPr>
                <w:sz w:val="20"/>
                <w:szCs w:val="20"/>
              </w:rPr>
            </w:pPr>
            <w:r w:rsidRPr="007E6BD5">
              <w:rPr>
                <w:b/>
                <w:sz w:val="20"/>
                <w:szCs w:val="20"/>
              </w:rPr>
              <w:t xml:space="preserve">Objective measures </w:t>
            </w:r>
            <w:r w:rsidRPr="007E6BD5">
              <w:rPr>
                <w:sz w:val="20"/>
                <w:szCs w:val="20"/>
              </w:rPr>
              <w:t>Demographic measures.  For the 30 women with PTSD, history of previous trauma.</w:t>
            </w:r>
          </w:p>
          <w:p w14:paraId="6F171CA7" w14:textId="77777777" w:rsidR="00512367" w:rsidRPr="007E6BD5" w:rsidRDefault="00512367" w:rsidP="00E53B2F">
            <w:pPr>
              <w:spacing w:after="80"/>
              <w:rPr>
                <w:sz w:val="20"/>
                <w:szCs w:val="20"/>
              </w:rPr>
            </w:pPr>
            <w:r w:rsidRPr="007E6BD5">
              <w:rPr>
                <w:b/>
                <w:sz w:val="20"/>
                <w:szCs w:val="20"/>
              </w:rPr>
              <w:t xml:space="preserve">Blinding used </w:t>
            </w:r>
            <w:r w:rsidRPr="007E6BD5">
              <w:rPr>
                <w:sz w:val="20"/>
                <w:szCs w:val="20"/>
              </w:rPr>
              <w:t>n/a</w:t>
            </w:r>
          </w:p>
          <w:p w14:paraId="64B319B1" w14:textId="77777777" w:rsidR="00512367" w:rsidRPr="007E6BD5" w:rsidRDefault="00512367" w:rsidP="00E53B2F">
            <w:pPr>
              <w:rPr>
                <w:b/>
                <w:sz w:val="20"/>
                <w:szCs w:val="20"/>
              </w:rPr>
            </w:pPr>
            <w:r w:rsidRPr="007E6BD5">
              <w:rPr>
                <w:b/>
                <w:sz w:val="20"/>
                <w:szCs w:val="20"/>
              </w:rPr>
              <w:t xml:space="preserve">Confounding factors </w:t>
            </w:r>
          </w:p>
          <w:p w14:paraId="45ED9236" w14:textId="77777777" w:rsidR="00512367" w:rsidRPr="007E6BD5" w:rsidRDefault="00512367" w:rsidP="00E53B2F">
            <w:pPr>
              <w:spacing w:after="80"/>
              <w:rPr>
                <w:sz w:val="20"/>
                <w:szCs w:val="20"/>
              </w:rPr>
            </w:pPr>
            <w:r w:rsidRPr="007E6BD5">
              <w:rPr>
                <w:sz w:val="20"/>
                <w:szCs w:val="20"/>
              </w:rPr>
              <w:t>Previous trauma was included, but no measure of previous PTSD.</w:t>
            </w:r>
          </w:p>
          <w:p w14:paraId="460F0592" w14:textId="77777777" w:rsidR="00512367" w:rsidRPr="007E6BD5" w:rsidRDefault="00512367" w:rsidP="00E53B2F">
            <w:pPr>
              <w:spacing w:after="80"/>
              <w:rPr>
                <w:sz w:val="20"/>
                <w:szCs w:val="20"/>
              </w:rPr>
            </w:pPr>
            <w:r w:rsidRPr="007E6BD5">
              <w:rPr>
                <w:b/>
                <w:sz w:val="20"/>
                <w:szCs w:val="20"/>
              </w:rPr>
              <w:t xml:space="preserve">Analysis </w:t>
            </w:r>
            <w:r w:rsidRPr="007E6BD5">
              <w:rPr>
                <w:sz w:val="20"/>
                <w:szCs w:val="20"/>
              </w:rPr>
              <w:t>Descriptive statistics, 2-way mixed ANOVA.</w:t>
            </w:r>
          </w:p>
          <w:p w14:paraId="495597B7" w14:textId="77777777" w:rsidR="00512367" w:rsidRPr="007E6BD5" w:rsidRDefault="00512367" w:rsidP="00E53B2F">
            <w:pPr>
              <w:spacing w:after="80"/>
              <w:rPr>
                <w:sz w:val="20"/>
                <w:szCs w:val="20"/>
              </w:rPr>
            </w:pPr>
          </w:p>
        </w:tc>
        <w:tc>
          <w:tcPr>
            <w:tcW w:w="2873" w:type="dxa"/>
          </w:tcPr>
          <w:p w14:paraId="73AA33F9" w14:textId="77777777" w:rsidR="00512367" w:rsidRPr="007E6BD5" w:rsidRDefault="00512367" w:rsidP="00E53B2F">
            <w:pPr>
              <w:spacing w:after="80"/>
              <w:rPr>
                <w:rFonts w:eastAsiaTheme="minorHAnsi"/>
                <w:sz w:val="20"/>
                <w:szCs w:val="20"/>
              </w:rPr>
            </w:pPr>
            <w:r w:rsidRPr="007E6BD5">
              <w:rPr>
                <w:b/>
                <w:sz w:val="20"/>
                <w:szCs w:val="20"/>
              </w:rPr>
              <w:t xml:space="preserve">Results: </w:t>
            </w:r>
            <w:r w:rsidRPr="007E6BD5">
              <w:rPr>
                <w:color w:val="000000"/>
                <w:sz w:val="20"/>
                <w:szCs w:val="20"/>
              </w:rPr>
              <w:t>Factors significantly contributing to PTSD-PC</w:t>
            </w:r>
            <w:r w:rsidRPr="007E6BD5">
              <w:rPr>
                <w:bCs/>
                <w:color w:val="000000"/>
                <w:sz w:val="20"/>
                <w:szCs w:val="20"/>
              </w:rPr>
              <w:t>: hostile</w:t>
            </w:r>
            <w:r w:rsidRPr="007E6BD5">
              <w:rPr>
                <w:color w:val="000000"/>
                <w:sz w:val="20"/>
                <w:szCs w:val="20"/>
              </w:rPr>
              <w:t xml:space="preserve"> doctor attitude, powerlessness, being ignored, adequacy of info given, lack of consent</w:t>
            </w:r>
            <w:r w:rsidRPr="007E6BD5">
              <w:rPr>
                <w:sz w:val="20"/>
                <w:szCs w:val="20"/>
              </w:rPr>
              <w:t>.</w:t>
            </w:r>
            <w:r w:rsidRPr="007E6BD5">
              <w:rPr>
                <w:rFonts w:eastAsiaTheme="minorHAnsi"/>
                <w:b/>
                <w:bCs/>
                <w:color w:val="000000"/>
                <w:sz w:val="20"/>
                <w:szCs w:val="20"/>
              </w:rPr>
              <w:t xml:space="preserve"> Words used by women:</w:t>
            </w:r>
            <w:r w:rsidRPr="007E6BD5">
              <w:rPr>
                <w:rFonts w:eastAsiaTheme="minorHAnsi"/>
                <w:color w:val="000000"/>
                <w:sz w:val="20"/>
                <w:szCs w:val="20"/>
              </w:rPr>
              <w:t xml:space="preserve"> Dehumanizing</w:t>
            </w:r>
            <w:r w:rsidRPr="007E6BD5">
              <w:rPr>
                <w:rFonts w:eastAsiaTheme="minorHAnsi"/>
                <w:sz w:val="20"/>
                <w:szCs w:val="20"/>
              </w:rPr>
              <w:t xml:space="preserve">, </w:t>
            </w:r>
            <w:r w:rsidRPr="007E6BD5">
              <w:rPr>
                <w:rFonts w:eastAsiaTheme="minorHAnsi"/>
                <w:color w:val="000000"/>
                <w:sz w:val="20"/>
                <w:szCs w:val="20"/>
              </w:rPr>
              <w:t xml:space="preserve">degrading, distressing, dismissed, ignored, invaded, violated, brutal, excruciating, mutilated, held down, shouted at, humiliated, abused, terrifying, rape. </w:t>
            </w:r>
          </w:p>
          <w:p w14:paraId="6398D842" w14:textId="77777777" w:rsidR="00512367" w:rsidRPr="007E6BD5" w:rsidRDefault="00512367" w:rsidP="00E53B2F">
            <w:pPr>
              <w:spacing w:after="80"/>
              <w:rPr>
                <w:sz w:val="20"/>
                <w:szCs w:val="20"/>
              </w:rPr>
            </w:pPr>
            <w:r w:rsidRPr="007E6BD5">
              <w:rPr>
                <w:b/>
                <w:sz w:val="20"/>
                <w:szCs w:val="20"/>
              </w:rPr>
              <w:t>Application to local population</w:t>
            </w:r>
            <w:r w:rsidRPr="007E6BD5">
              <w:rPr>
                <w:sz w:val="20"/>
                <w:szCs w:val="20"/>
              </w:rPr>
              <w:t xml:space="preserve"> Limited to readership of advertising publications, a self-selected group, likely recognised stress in themselves.</w:t>
            </w:r>
          </w:p>
          <w:p w14:paraId="79AD3F1A" w14:textId="77777777" w:rsidR="00512367" w:rsidRPr="007E6BD5" w:rsidRDefault="00512367" w:rsidP="00E53B2F">
            <w:pPr>
              <w:spacing w:after="80"/>
              <w:rPr>
                <w:sz w:val="20"/>
                <w:szCs w:val="20"/>
              </w:rPr>
            </w:pPr>
            <w:r w:rsidRPr="007E6BD5">
              <w:rPr>
                <w:b/>
                <w:sz w:val="20"/>
                <w:szCs w:val="20"/>
              </w:rPr>
              <w:t xml:space="preserve">Fit with other findings </w:t>
            </w:r>
            <w:r w:rsidRPr="007E6BD5">
              <w:rPr>
                <w:sz w:val="20"/>
                <w:szCs w:val="20"/>
              </w:rPr>
              <w:t>Confirms other findings, especially re subjective experience.</w:t>
            </w:r>
          </w:p>
          <w:p w14:paraId="065AD491"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Particularly important for women with previous sexual abuse, which may be undisclosed or repressed.</w:t>
            </w:r>
          </w:p>
          <w:p w14:paraId="65996590" w14:textId="77777777" w:rsidR="00512367" w:rsidRPr="007E6BD5" w:rsidRDefault="00512367" w:rsidP="00E53B2F">
            <w:pPr>
              <w:rPr>
                <w:b/>
                <w:sz w:val="20"/>
                <w:szCs w:val="20"/>
              </w:rPr>
            </w:pPr>
            <w:r w:rsidRPr="007E6BD5">
              <w:rPr>
                <w:b/>
                <w:sz w:val="20"/>
                <w:szCs w:val="20"/>
              </w:rPr>
              <w:t xml:space="preserve">Limitations </w:t>
            </w:r>
          </w:p>
          <w:p w14:paraId="48DA2991" w14:textId="77777777" w:rsidR="00512367" w:rsidRPr="007E6BD5" w:rsidRDefault="00512367" w:rsidP="00E53B2F">
            <w:pPr>
              <w:spacing w:after="80"/>
              <w:rPr>
                <w:sz w:val="20"/>
                <w:szCs w:val="20"/>
              </w:rPr>
            </w:pPr>
            <w:r w:rsidRPr="007E6BD5">
              <w:rPr>
                <w:sz w:val="20"/>
                <w:szCs w:val="20"/>
              </w:rPr>
              <w:t>Does not address other psychological issues.</w:t>
            </w:r>
          </w:p>
        </w:tc>
        <w:tc>
          <w:tcPr>
            <w:tcW w:w="1594" w:type="dxa"/>
          </w:tcPr>
          <w:p w14:paraId="74797ADC" w14:textId="77777777" w:rsidR="00512367" w:rsidRPr="007E6BD5" w:rsidRDefault="00512367" w:rsidP="00E53B2F">
            <w:pPr>
              <w:rPr>
                <w:b/>
                <w:sz w:val="20"/>
                <w:szCs w:val="20"/>
              </w:rPr>
            </w:pPr>
            <w:r w:rsidRPr="007E6BD5">
              <w:rPr>
                <w:b/>
                <w:sz w:val="20"/>
                <w:szCs w:val="20"/>
              </w:rPr>
              <w:t>CASP rating</w:t>
            </w:r>
          </w:p>
          <w:p w14:paraId="736B4C4B" w14:textId="77777777" w:rsidR="00512367" w:rsidRPr="007E6BD5" w:rsidRDefault="00512367" w:rsidP="00E53B2F">
            <w:pPr>
              <w:spacing w:after="80"/>
              <w:rPr>
                <w:sz w:val="20"/>
                <w:szCs w:val="20"/>
              </w:rPr>
            </w:pPr>
            <w:r w:rsidRPr="007E6BD5">
              <w:rPr>
                <w:sz w:val="20"/>
                <w:szCs w:val="20"/>
              </w:rPr>
              <w:t>Moderate</w:t>
            </w:r>
          </w:p>
          <w:p w14:paraId="765ADB8B" w14:textId="77777777" w:rsidR="00512367" w:rsidRPr="007E6BD5" w:rsidRDefault="00512367" w:rsidP="00E53B2F">
            <w:pPr>
              <w:spacing w:after="80"/>
              <w:rPr>
                <w:sz w:val="20"/>
                <w:szCs w:val="20"/>
              </w:rPr>
            </w:pPr>
            <w:r w:rsidRPr="007E6BD5">
              <w:rPr>
                <w:b/>
                <w:sz w:val="20"/>
                <w:szCs w:val="20"/>
              </w:rPr>
              <w:t xml:space="preserve">Implications for practice </w:t>
            </w:r>
            <w:r w:rsidRPr="007E6BD5">
              <w:rPr>
                <w:sz w:val="20"/>
                <w:szCs w:val="20"/>
              </w:rPr>
              <w:t>Medical profession to be aware that women need to be listened to more carefully, to determine their needs and perceptions, and to be mindful that there could be a history of sexual abuse. Medico-legal implications following trauma.</w:t>
            </w:r>
          </w:p>
          <w:p w14:paraId="16A55EE8" w14:textId="77777777" w:rsidR="00512367" w:rsidRPr="007E6BD5" w:rsidRDefault="00512367" w:rsidP="00E53B2F">
            <w:pPr>
              <w:spacing w:after="80"/>
              <w:rPr>
                <w:b/>
                <w:sz w:val="20"/>
                <w:szCs w:val="20"/>
              </w:rPr>
            </w:pPr>
          </w:p>
        </w:tc>
      </w:tr>
    </w:tbl>
    <w:p w14:paraId="0840624A" w14:textId="77777777" w:rsidR="00512367" w:rsidRDefault="00512367" w:rsidP="00512367">
      <w:pPr>
        <w:spacing w:after="80"/>
        <w:rPr>
          <w:sz w:val="20"/>
          <w:szCs w:val="20"/>
        </w:rPr>
      </w:pPr>
    </w:p>
    <w:p w14:paraId="29076303" w14:textId="77777777" w:rsidR="00512367" w:rsidRPr="007E6BD5" w:rsidRDefault="00512367" w:rsidP="00512367">
      <w:pPr>
        <w:spacing w:after="80"/>
        <w:rPr>
          <w:sz w:val="20"/>
          <w:szCs w:val="20"/>
        </w:rPr>
      </w:pPr>
    </w:p>
    <w:tbl>
      <w:tblPr>
        <w:tblStyle w:val="TableGrid"/>
        <w:tblW w:w="143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18F249B4" w14:textId="77777777" w:rsidTr="00E53B2F">
        <w:tc>
          <w:tcPr>
            <w:tcW w:w="1234" w:type="dxa"/>
          </w:tcPr>
          <w:p w14:paraId="1B6E316D" w14:textId="77777777" w:rsidR="00512367" w:rsidRPr="007E6BD5" w:rsidRDefault="00512367" w:rsidP="00E53B2F">
            <w:pPr>
              <w:spacing w:after="80"/>
              <w:rPr>
                <w:sz w:val="20"/>
                <w:szCs w:val="20"/>
              </w:rPr>
            </w:pPr>
            <w:r w:rsidRPr="007E6BD5">
              <w:rPr>
                <w:b/>
                <w:sz w:val="20"/>
                <w:szCs w:val="20"/>
              </w:rPr>
              <w:lastRenderedPageBreak/>
              <w:t>Nicholls and Ayers 2007</w:t>
            </w:r>
            <w:r w:rsidRPr="007E6BD5">
              <w:rPr>
                <w:b/>
                <w:sz w:val="20"/>
                <w:szCs w:val="20"/>
              </w:rPr>
              <w:br/>
            </w:r>
            <w:r w:rsidRPr="007E6BD5">
              <w:rPr>
                <w:sz w:val="20"/>
                <w:szCs w:val="20"/>
              </w:rPr>
              <w:t xml:space="preserve">Childbirth-related post-traumatic stress disorder in couples: A qualitative study </w:t>
            </w:r>
          </w:p>
          <w:p w14:paraId="6D6AD313" w14:textId="77777777" w:rsidR="00512367" w:rsidRPr="007E6BD5" w:rsidRDefault="00512367" w:rsidP="00E53B2F">
            <w:pPr>
              <w:spacing w:after="80"/>
              <w:rPr>
                <w:b/>
                <w:sz w:val="20"/>
                <w:szCs w:val="20"/>
              </w:rPr>
            </w:pPr>
          </w:p>
          <w:p w14:paraId="36306DC0" w14:textId="77777777" w:rsidR="00512367" w:rsidRPr="007E6BD5" w:rsidRDefault="00512367" w:rsidP="00E53B2F">
            <w:pPr>
              <w:spacing w:after="80"/>
              <w:rPr>
                <w:b/>
                <w:sz w:val="20"/>
                <w:szCs w:val="20"/>
              </w:rPr>
            </w:pPr>
          </w:p>
          <w:p w14:paraId="7AEF1D50" w14:textId="77777777" w:rsidR="00512367" w:rsidRPr="007E6BD5" w:rsidRDefault="00512367" w:rsidP="00E53B2F">
            <w:pPr>
              <w:spacing w:after="80"/>
              <w:rPr>
                <w:b/>
                <w:sz w:val="20"/>
                <w:szCs w:val="20"/>
              </w:rPr>
            </w:pPr>
            <w:r w:rsidRPr="007E6BD5">
              <w:rPr>
                <w:b/>
                <w:sz w:val="20"/>
                <w:szCs w:val="20"/>
              </w:rPr>
              <w:t>UK</w:t>
            </w:r>
          </w:p>
          <w:p w14:paraId="4244799A" w14:textId="77777777" w:rsidR="00512367" w:rsidRPr="007E6BD5" w:rsidRDefault="00512367" w:rsidP="00E53B2F">
            <w:pPr>
              <w:spacing w:after="80"/>
              <w:rPr>
                <w:sz w:val="20"/>
                <w:szCs w:val="20"/>
              </w:rPr>
            </w:pPr>
          </w:p>
        </w:tc>
        <w:tc>
          <w:tcPr>
            <w:tcW w:w="2476" w:type="dxa"/>
          </w:tcPr>
          <w:p w14:paraId="57F9E661"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6 couples: 5 women and 3 men with PTSD-PC, 1 woman and 3 men without PTSD-PC. Time since birth event, 9 months to 2 years.</w:t>
            </w:r>
          </w:p>
          <w:p w14:paraId="2908047C" w14:textId="77777777" w:rsidR="00512367" w:rsidRPr="007E6BD5" w:rsidRDefault="00512367" w:rsidP="00E53B2F">
            <w:pPr>
              <w:spacing w:after="80"/>
              <w:rPr>
                <w:sz w:val="20"/>
                <w:szCs w:val="20"/>
              </w:rPr>
            </w:pPr>
            <w:r w:rsidRPr="007E6BD5">
              <w:rPr>
                <w:b/>
                <w:sz w:val="20"/>
                <w:szCs w:val="20"/>
              </w:rPr>
              <w:t xml:space="preserve">Selection process </w:t>
            </w:r>
            <w:r w:rsidRPr="007E6BD5">
              <w:rPr>
                <w:sz w:val="20"/>
                <w:szCs w:val="20"/>
              </w:rPr>
              <w:t>Age</w:t>
            </w:r>
            <w:r w:rsidRPr="007E6BD5">
              <w:rPr>
                <w:b/>
                <w:sz w:val="20"/>
                <w:szCs w:val="20"/>
              </w:rPr>
              <w:t xml:space="preserve"> </w:t>
            </w:r>
            <w:r w:rsidRPr="007E6BD5">
              <w:rPr>
                <w:sz w:val="20"/>
                <w:szCs w:val="20"/>
              </w:rPr>
              <w:t>&gt;18, read/speak English fluently, one member of couple had to have experienced traumatic birth &gt; 3 months ago, and one had to fulfil DSM-IV criteria for PTSD. Both had to be willing to be interviewed.</w:t>
            </w:r>
          </w:p>
          <w:p w14:paraId="33A0DC71" w14:textId="77777777" w:rsidR="00512367" w:rsidRPr="007E6BD5" w:rsidRDefault="00512367" w:rsidP="00E53B2F">
            <w:pPr>
              <w:spacing w:after="80"/>
              <w:rPr>
                <w:color w:val="000000" w:themeColor="text1"/>
                <w:sz w:val="20"/>
                <w:szCs w:val="20"/>
              </w:rPr>
            </w:pPr>
            <w:r w:rsidRPr="007E6BD5">
              <w:rPr>
                <w:b/>
                <w:sz w:val="20"/>
                <w:szCs w:val="20"/>
              </w:rPr>
              <w:t xml:space="preserve">Rationale </w:t>
            </w:r>
            <w:r w:rsidRPr="007E6BD5">
              <w:rPr>
                <w:color w:val="000000" w:themeColor="text1"/>
                <w:sz w:val="20"/>
                <w:szCs w:val="20"/>
              </w:rPr>
              <w:t>Explore experience of both partners re experience of PTSD-PC and traumatic birth.</w:t>
            </w:r>
          </w:p>
          <w:p w14:paraId="3D35BB42"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9 couples met incl. criteria, 6 consented. 3 partners did not consent.</w:t>
            </w:r>
          </w:p>
          <w:p w14:paraId="515DB582"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Sussex university. Info provided, consent obtained.</w:t>
            </w:r>
          </w:p>
        </w:tc>
        <w:tc>
          <w:tcPr>
            <w:tcW w:w="1473" w:type="dxa"/>
          </w:tcPr>
          <w:p w14:paraId="13091099" w14:textId="77777777" w:rsidR="00512367" w:rsidRPr="007E6BD5" w:rsidRDefault="00512367" w:rsidP="00E53B2F">
            <w:pPr>
              <w:spacing w:after="80"/>
              <w:rPr>
                <w:sz w:val="20"/>
                <w:szCs w:val="20"/>
              </w:rPr>
            </w:pPr>
            <w:r w:rsidRPr="007E6BD5">
              <w:rPr>
                <w:b/>
                <w:sz w:val="20"/>
                <w:szCs w:val="20"/>
              </w:rPr>
              <w:t xml:space="preserve">Goal </w:t>
            </w:r>
            <w:r w:rsidRPr="007E6BD5">
              <w:rPr>
                <w:sz w:val="20"/>
                <w:szCs w:val="20"/>
              </w:rPr>
              <w:t>Exploring subjective experience of PTSD-PC in couples, but also explored experience of women and their partners during birth.</w:t>
            </w:r>
          </w:p>
          <w:p w14:paraId="5DCE8549" w14:textId="77777777" w:rsidR="00512367" w:rsidRPr="007E6BD5" w:rsidRDefault="00512367" w:rsidP="00E53B2F">
            <w:pPr>
              <w:spacing w:after="80"/>
              <w:rPr>
                <w:sz w:val="20"/>
                <w:szCs w:val="20"/>
              </w:rPr>
            </w:pPr>
            <w:r w:rsidRPr="007E6BD5">
              <w:rPr>
                <w:b/>
                <w:sz w:val="20"/>
                <w:szCs w:val="20"/>
              </w:rPr>
              <w:t xml:space="preserve">Why important </w:t>
            </w:r>
            <w:r w:rsidRPr="007E6BD5">
              <w:rPr>
                <w:sz w:val="20"/>
                <w:szCs w:val="20"/>
              </w:rPr>
              <w:t>Need to extend knowledge re aetiology of PTSD-PC, the effect on women, men and parent-infant attachment</w:t>
            </w:r>
          </w:p>
          <w:p w14:paraId="56DC3B34" w14:textId="77777777" w:rsidR="00512367" w:rsidRPr="007E6BD5" w:rsidRDefault="00512367" w:rsidP="00E53B2F">
            <w:pPr>
              <w:spacing w:after="80"/>
              <w:rPr>
                <w:sz w:val="20"/>
                <w:szCs w:val="20"/>
              </w:rPr>
            </w:pPr>
            <w:r w:rsidRPr="007E6BD5">
              <w:rPr>
                <w:b/>
                <w:sz w:val="20"/>
                <w:szCs w:val="20"/>
              </w:rPr>
              <w:t xml:space="preserve">Relevance </w:t>
            </w:r>
            <w:r w:rsidRPr="007E6BD5">
              <w:rPr>
                <w:sz w:val="20"/>
                <w:szCs w:val="20"/>
              </w:rPr>
              <w:t>Developing knowledge re couples’ perspectives on traumatic birth/PTSD-PC.</w:t>
            </w:r>
          </w:p>
        </w:tc>
        <w:tc>
          <w:tcPr>
            <w:tcW w:w="1663" w:type="dxa"/>
          </w:tcPr>
          <w:p w14:paraId="59D81321"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PTSD diagnostic scale (PDS</w:t>
            </w:r>
            <w:r w:rsidRPr="009307E7">
              <w:rPr>
                <w:color w:val="4472C4" w:themeColor="accent1"/>
                <w:sz w:val="20"/>
                <w:szCs w:val="20"/>
              </w:rPr>
              <w:t xml:space="preserve">) </w:t>
            </w:r>
            <w:r w:rsidRPr="009307E7">
              <w:rPr>
                <w:color w:val="4472C4" w:themeColor="accent1"/>
                <w:sz w:val="18"/>
                <w:szCs w:val="18"/>
              </w:rPr>
              <w:fldChar w:fldCharType="begin"/>
            </w:r>
            <w:r w:rsidRPr="009307E7">
              <w:rPr>
                <w:color w:val="4472C4" w:themeColor="accent1"/>
                <w:sz w:val="18"/>
                <w:szCs w:val="18"/>
              </w:rPr>
              <w:instrText xml:space="preserve"> ADDIN EN.CITE &lt;EndNote&gt;&lt;Cite&gt;&lt;Author&gt;Foa&lt;/Author&gt;&lt;Year&gt;1997&lt;/Year&gt;&lt;RecNum&gt;1275&lt;/RecNum&gt;&lt;DisplayText&gt;(Foa et al., 1997)&lt;/DisplayText&gt;&lt;record&gt;&lt;rec-number&gt;1275&lt;/rec-number&gt;&lt;foreign-keys&gt;&lt;key app="EN" db-id="59z2d20v1205eueea50pwxwet002arrpvxsp" timestamp="1487862667"&gt;1275&lt;/key&gt;&lt;/foreign-keys&gt;&lt;ref-type name="Journal Article"&gt;17&lt;/ref-type&gt;&lt;contributors&gt;&lt;authors&gt;&lt;author&gt;Foa, Edna B.&lt;/author&gt;&lt;author&gt;Cashman, Laurie&lt;/author&gt;&lt;author&gt;Jaycox, Lisa&lt;/author&gt;&lt;author&gt;Perry, Kevin&lt;/author&gt;&lt;/authors&gt;&lt;/contributors&gt;&lt;titles&gt;&lt;title&gt;The validation of a self-report measure of posttraumatic stress disorder: The Posttraumatic Diagnostic Scale&lt;/title&gt;&lt;secondary-title&gt;Psychological Assessment&lt;/secondary-title&gt;&lt;/titles&gt;&lt;periodical&gt;&lt;full-title&gt;Psychological Assessment&lt;/full-title&gt;&lt;/periodical&gt;&lt;pages&gt;445-451&lt;/pages&gt;&lt;volume&gt;9&lt;/volume&gt;&lt;number&gt;4&lt;/number&gt;&lt;keywords&gt;&lt;keyword&gt;development &amp;amp; validity &amp;amp; reliability of Posttraumatic Diagnostic Scale&lt;/keyword&gt;&lt;keyword&gt;self report diagnosis &amp;amp; symptom severity of PTSD&lt;/keyword&gt;&lt;keyword&gt;18–65 yr olds who had experienced traumas&lt;/keyword&gt;&lt;keyword&gt;1997&lt;/keyword&gt;&lt;keyword&gt;Posttraumatic Stress Disorder&lt;/keyword&gt;&lt;keyword&gt;Questionnaires&lt;/keyword&gt;&lt;keyword&gt;Self-Report&lt;/keyword&gt;&lt;keyword&gt;Symptoms&lt;/keyword&gt;&lt;keyword&gt;Test Construction&lt;/keyword&gt;&lt;keyword&gt;Test Reliability&lt;/keyword&gt;&lt;keyword&gt;Test Validity&lt;/keyword&gt;&lt;/keywords&gt;&lt;dates&gt;&lt;year&gt;1997&lt;/year&gt;&lt;/dates&gt;&lt;pub-location&gt;US&lt;/pub-location&gt;&lt;publisher&gt;American Psychological Association&lt;/publisher&gt;&lt;isbn&gt;1040-3590&amp;#xD;1939-134X&lt;/isbn&gt;&lt;accession-num&gt;1997-43856-013&lt;/accession-num&gt;&lt;urls&gt;&lt;related-urls&gt;&lt;url&gt;https://login.ezproxy.napier.ac.uk/login?url=http://search.ebscohost.com/login.aspx?direct=true&amp;amp;db=psyh&amp;amp;AN=1997-43856-013&amp;amp;site=ehost-live&lt;/url&gt;&lt;/related-urls&gt;&lt;/urls&gt;&lt;electronic-resource-num&gt;10.1037/1040-3590.9.4.445&lt;/electronic-resource-num&gt;&lt;remote-database-name&gt;psyh&lt;/remote-database-name&gt;&lt;remote-database-provider&gt;EBSCOhost&lt;/remote-database-provider&gt;&lt;/record&gt;&lt;/Cite&gt;&lt;/EndNote&gt;</w:instrText>
            </w:r>
            <w:r w:rsidRPr="009307E7">
              <w:rPr>
                <w:color w:val="4472C4" w:themeColor="accent1"/>
                <w:sz w:val="18"/>
                <w:szCs w:val="18"/>
              </w:rPr>
              <w:fldChar w:fldCharType="separate"/>
            </w:r>
            <w:r w:rsidRPr="009307E7">
              <w:rPr>
                <w:noProof/>
                <w:color w:val="4472C4" w:themeColor="accent1"/>
                <w:sz w:val="18"/>
                <w:szCs w:val="18"/>
              </w:rPr>
              <w:t>(Foa et al., 1997)</w:t>
            </w:r>
            <w:r w:rsidRPr="009307E7">
              <w:rPr>
                <w:color w:val="4472C4" w:themeColor="accent1"/>
                <w:sz w:val="18"/>
                <w:szCs w:val="18"/>
              </w:rPr>
              <w:fldChar w:fldCharType="end"/>
            </w:r>
            <w:r w:rsidRPr="009307E7">
              <w:rPr>
                <w:color w:val="4472C4" w:themeColor="accent1"/>
                <w:sz w:val="20"/>
                <w:szCs w:val="20"/>
              </w:rPr>
              <w:t xml:space="preserve"> </w:t>
            </w:r>
            <w:r w:rsidRPr="009307E7">
              <w:rPr>
                <w:color w:val="000000" w:themeColor="text1"/>
                <w:sz w:val="20"/>
                <w:szCs w:val="20"/>
              </w:rPr>
              <w:t>adapted for postnatal women.</w:t>
            </w:r>
          </w:p>
          <w:p w14:paraId="5162BFA4" w14:textId="77777777" w:rsidR="00512367" w:rsidRPr="007E6BD5" w:rsidRDefault="00512367" w:rsidP="00E53B2F">
            <w:pPr>
              <w:spacing w:after="80"/>
              <w:rPr>
                <w:sz w:val="20"/>
                <w:szCs w:val="20"/>
              </w:rPr>
            </w:pPr>
          </w:p>
        </w:tc>
        <w:tc>
          <w:tcPr>
            <w:tcW w:w="2951" w:type="dxa"/>
          </w:tcPr>
          <w:p w14:paraId="545ECA92" w14:textId="77777777" w:rsidR="00512367" w:rsidRPr="007E6BD5" w:rsidRDefault="00512367" w:rsidP="00E53B2F">
            <w:pPr>
              <w:spacing w:after="80"/>
              <w:rPr>
                <w:b/>
                <w:sz w:val="20"/>
                <w:szCs w:val="20"/>
              </w:rPr>
            </w:pPr>
            <w:r w:rsidRPr="007E6BD5">
              <w:rPr>
                <w:b/>
                <w:sz w:val="20"/>
                <w:szCs w:val="20"/>
              </w:rPr>
              <w:t xml:space="preserve">Method </w:t>
            </w:r>
            <w:r w:rsidRPr="007E6BD5">
              <w:rPr>
                <w:sz w:val="20"/>
                <w:szCs w:val="20"/>
              </w:rPr>
              <w:t>Qualitative</w:t>
            </w:r>
          </w:p>
          <w:p w14:paraId="538E34A1" w14:textId="77777777" w:rsidR="00512367" w:rsidRPr="007E6BD5" w:rsidRDefault="00512367" w:rsidP="00E53B2F">
            <w:pPr>
              <w:spacing w:after="80"/>
              <w:rPr>
                <w:sz w:val="20"/>
                <w:szCs w:val="20"/>
              </w:rPr>
            </w:pPr>
            <w:r w:rsidRPr="007E6BD5">
              <w:rPr>
                <w:b/>
                <w:sz w:val="20"/>
                <w:szCs w:val="20"/>
              </w:rPr>
              <w:t>Design</w:t>
            </w:r>
            <w:r w:rsidRPr="007E6BD5">
              <w:rPr>
                <w:sz w:val="20"/>
                <w:szCs w:val="20"/>
              </w:rPr>
              <w:t xml:space="preserve"> Phenomenological</w:t>
            </w:r>
          </w:p>
          <w:p w14:paraId="1185EC6B"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Semi-structured interviews using 14 open questions.</w:t>
            </w:r>
          </w:p>
          <w:p w14:paraId="59CB75DF" w14:textId="77777777" w:rsidR="00512367" w:rsidRPr="007E6BD5" w:rsidRDefault="00512367" w:rsidP="00E53B2F">
            <w:pPr>
              <w:spacing w:after="80"/>
              <w:rPr>
                <w:b/>
                <w:sz w:val="20"/>
                <w:szCs w:val="20"/>
              </w:rPr>
            </w:pPr>
            <w:r w:rsidRPr="007E6BD5">
              <w:rPr>
                <w:b/>
                <w:sz w:val="20"/>
                <w:szCs w:val="20"/>
              </w:rPr>
              <w:t xml:space="preserve">Collection technique </w:t>
            </w:r>
            <w:r w:rsidRPr="007E6BD5">
              <w:rPr>
                <w:sz w:val="20"/>
                <w:szCs w:val="20"/>
              </w:rPr>
              <w:t>Not explicit about whether hand or audio recorded. Transcribed.</w:t>
            </w:r>
          </w:p>
          <w:p w14:paraId="6D75E445"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Exploring experience.</w:t>
            </w:r>
          </w:p>
          <w:p w14:paraId="5EC3195C" w14:textId="77777777" w:rsidR="00512367" w:rsidRPr="007E6BD5" w:rsidRDefault="00512367" w:rsidP="00E53B2F">
            <w:pPr>
              <w:spacing w:after="80"/>
              <w:rPr>
                <w:sz w:val="20"/>
                <w:szCs w:val="20"/>
              </w:rPr>
            </w:pPr>
            <w:r w:rsidRPr="007E6BD5">
              <w:rPr>
                <w:b/>
                <w:sz w:val="20"/>
                <w:szCs w:val="20"/>
              </w:rPr>
              <w:t xml:space="preserve">Analysis </w:t>
            </w:r>
            <w:r w:rsidRPr="007E6BD5">
              <w:rPr>
                <w:sz w:val="20"/>
                <w:szCs w:val="20"/>
              </w:rPr>
              <w:t>Thematic analysis per individual.</w:t>
            </w:r>
          </w:p>
          <w:p w14:paraId="7DB0C6A5" w14:textId="77777777" w:rsidR="00512367" w:rsidRPr="007E6BD5" w:rsidRDefault="00512367" w:rsidP="00E53B2F">
            <w:pPr>
              <w:spacing w:after="80"/>
              <w:rPr>
                <w:sz w:val="20"/>
                <w:szCs w:val="20"/>
              </w:rPr>
            </w:pPr>
            <w:r w:rsidRPr="007E6BD5">
              <w:rPr>
                <w:b/>
                <w:sz w:val="20"/>
                <w:szCs w:val="20"/>
              </w:rPr>
              <w:t xml:space="preserve">Reflexivity and reflection </w:t>
            </w:r>
            <w:r w:rsidRPr="007E6BD5">
              <w:rPr>
                <w:sz w:val="20"/>
                <w:szCs w:val="20"/>
              </w:rPr>
              <w:t>Not explicit, although independent coding by a 3</w:t>
            </w:r>
            <w:r w:rsidRPr="007E6BD5">
              <w:rPr>
                <w:sz w:val="20"/>
                <w:szCs w:val="20"/>
                <w:vertAlign w:val="superscript"/>
              </w:rPr>
              <w:t>rd</w:t>
            </w:r>
            <w:r w:rsidRPr="007E6BD5">
              <w:rPr>
                <w:sz w:val="20"/>
                <w:szCs w:val="20"/>
              </w:rPr>
              <w:t xml:space="preserve"> researcher.</w:t>
            </w:r>
          </w:p>
        </w:tc>
        <w:tc>
          <w:tcPr>
            <w:tcW w:w="2925" w:type="dxa"/>
          </w:tcPr>
          <w:p w14:paraId="01C19B2F" w14:textId="77777777" w:rsidR="00512367" w:rsidRPr="007E6BD5" w:rsidRDefault="00512367" w:rsidP="00E53B2F">
            <w:pPr>
              <w:spacing w:after="80"/>
              <w:rPr>
                <w:sz w:val="20"/>
                <w:szCs w:val="20"/>
              </w:rPr>
            </w:pPr>
            <w:r w:rsidRPr="007E6BD5">
              <w:rPr>
                <w:b/>
                <w:sz w:val="20"/>
                <w:szCs w:val="20"/>
              </w:rPr>
              <w:t xml:space="preserve">Clear statement of findings </w:t>
            </w:r>
            <w:r w:rsidRPr="007E6BD5">
              <w:rPr>
                <w:sz w:val="20"/>
                <w:szCs w:val="20"/>
              </w:rPr>
              <w:t>‘Quality of care’ (especially midwife attitude, information, environment) emerged as a major theme. Others were birth factors (pain, lack of choice, control, decision making, being restrained), perceived effect on relationship with partner/child.</w:t>
            </w:r>
          </w:p>
          <w:p w14:paraId="7B6B1BA2" w14:textId="77777777" w:rsidR="00512367" w:rsidRPr="007E6BD5" w:rsidRDefault="00512367" w:rsidP="00E53B2F">
            <w:pPr>
              <w:spacing w:after="80"/>
              <w:rPr>
                <w:color w:val="FF0000"/>
                <w:sz w:val="20"/>
                <w:szCs w:val="20"/>
              </w:rPr>
            </w:pPr>
            <w:r w:rsidRPr="007E6BD5">
              <w:rPr>
                <w:b/>
                <w:sz w:val="20"/>
                <w:szCs w:val="20"/>
              </w:rPr>
              <w:t xml:space="preserve">Consistent with other findings </w:t>
            </w:r>
            <w:r w:rsidRPr="007E6BD5">
              <w:rPr>
                <w:sz w:val="20"/>
                <w:szCs w:val="20"/>
              </w:rPr>
              <w:t>Lack of: control, communication, information, decision making.</w:t>
            </w:r>
          </w:p>
          <w:p w14:paraId="57101395"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Men reported more shock and helplessness. Women reported more fear, confusion, violation, dehumanisation, and anger. Authors highlight the emergence of ‘quality of care’ as a factor, which had not been asked about in the interview. Men and women differed in where they placed importance.</w:t>
            </w:r>
          </w:p>
          <w:p w14:paraId="1ECC241B" w14:textId="77777777" w:rsidR="00512367" w:rsidRPr="007E6BD5" w:rsidRDefault="00512367" w:rsidP="00E53B2F">
            <w:pPr>
              <w:spacing w:after="80"/>
              <w:rPr>
                <w:sz w:val="20"/>
                <w:szCs w:val="20"/>
              </w:rPr>
            </w:pPr>
            <w:r w:rsidRPr="007E6BD5">
              <w:rPr>
                <w:b/>
                <w:sz w:val="20"/>
                <w:szCs w:val="20"/>
              </w:rPr>
              <w:t>Limitations</w:t>
            </w:r>
            <w:r w:rsidRPr="007E6BD5">
              <w:rPr>
                <w:sz w:val="20"/>
                <w:szCs w:val="20"/>
              </w:rPr>
              <w:t xml:space="preserve"> No measure of pre-existing psychopathology and retrospective approach. Small sample, self-selected. Those who dropped out may have had more interpersonal difficulties</w:t>
            </w:r>
            <w:r w:rsidRPr="007E6BD5">
              <w:rPr>
                <w:b/>
                <w:sz w:val="20"/>
                <w:szCs w:val="20"/>
              </w:rPr>
              <w:t>.</w:t>
            </w:r>
          </w:p>
        </w:tc>
        <w:tc>
          <w:tcPr>
            <w:tcW w:w="1606" w:type="dxa"/>
          </w:tcPr>
          <w:p w14:paraId="1891E5A5" w14:textId="77777777" w:rsidR="00512367" w:rsidRPr="007E6BD5" w:rsidRDefault="00512367" w:rsidP="00E53B2F">
            <w:pPr>
              <w:rPr>
                <w:b/>
                <w:sz w:val="20"/>
                <w:szCs w:val="20"/>
              </w:rPr>
            </w:pPr>
            <w:r w:rsidRPr="007E6BD5">
              <w:rPr>
                <w:b/>
                <w:sz w:val="20"/>
                <w:szCs w:val="20"/>
              </w:rPr>
              <w:t>CASP rating</w:t>
            </w:r>
          </w:p>
          <w:p w14:paraId="3023A982" w14:textId="77777777" w:rsidR="00512367" w:rsidRPr="007E6BD5" w:rsidRDefault="00512367" w:rsidP="00E53B2F">
            <w:pPr>
              <w:spacing w:after="80"/>
              <w:rPr>
                <w:sz w:val="20"/>
                <w:szCs w:val="20"/>
              </w:rPr>
            </w:pPr>
            <w:r w:rsidRPr="007E6BD5">
              <w:rPr>
                <w:sz w:val="20"/>
                <w:szCs w:val="20"/>
              </w:rPr>
              <w:t>Moderate</w:t>
            </w:r>
          </w:p>
          <w:p w14:paraId="632AAD67" w14:textId="77777777" w:rsidR="00512367" w:rsidRPr="007E6BD5" w:rsidRDefault="00512367" w:rsidP="00E53B2F">
            <w:pPr>
              <w:spacing w:after="80"/>
              <w:rPr>
                <w:sz w:val="20"/>
                <w:szCs w:val="20"/>
              </w:rPr>
            </w:pPr>
            <w:r w:rsidRPr="007E6BD5">
              <w:rPr>
                <w:b/>
                <w:sz w:val="20"/>
                <w:szCs w:val="20"/>
              </w:rPr>
              <w:t>Value of the research</w:t>
            </w:r>
            <w:r w:rsidRPr="007E6BD5">
              <w:rPr>
                <w:sz w:val="20"/>
                <w:szCs w:val="20"/>
              </w:rPr>
              <w:t xml:space="preserve"> Quality of care as major theme was particularly important as not specifically asked about, yet was important for all participants.</w:t>
            </w:r>
          </w:p>
          <w:p w14:paraId="774B25B3" w14:textId="77777777" w:rsidR="00512367" w:rsidRPr="007E6BD5" w:rsidRDefault="00512367" w:rsidP="00E53B2F">
            <w:pPr>
              <w:spacing w:after="80"/>
              <w:rPr>
                <w:sz w:val="20"/>
                <w:szCs w:val="20"/>
              </w:rPr>
            </w:pPr>
            <w:r w:rsidRPr="007E6BD5">
              <w:rPr>
                <w:b/>
                <w:sz w:val="20"/>
                <w:szCs w:val="20"/>
              </w:rPr>
              <w:t xml:space="preserve">Implications </w:t>
            </w:r>
            <w:r w:rsidRPr="007E6BD5">
              <w:rPr>
                <w:sz w:val="20"/>
                <w:szCs w:val="20"/>
              </w:rPr>
              <w:t>Need to increase midwife awareness of PTSD and contributing practices. Acknowledge and include partners, recognise risk of dissociation. Include partners in screening for PTSD, and consider families.</w:t>
            </w:r>
          </w:p>
        </w:tc>
      </w:tr>
    </w:tbl>
    <w:p w14:paraId="220233AB" w14:textId="77777777" w:rsidR="00512367" w:rsidRDefault="00512367" w:rsidP="00512367">
      <w:pPr>
        <w:spacing w:after="80"/>
        <w:rPr>
          <w:sz w:val="20"/>
          <w:szCs w:val="20"/>
        </w:rPr>
      </w:pPr>
    </w:p>
    <w:p w14:paraId="4984E037" w14:textId="77777777" w:rsidR="00512367" w:rsidRPr="007E6BD5" w:rsidRDefault="00512367" w:rsidP="00512367">
      <w:pPr>
        <w:spacing w:after="80"/>
        <w:rPr>
          <w:sz w:val="20"/>
          <w:szCs w:val="20"/>
        </w:rPr>
      </w:pPr>
    </w:p>
    <w:tbl>
      <w:tblPr>
        <w:tblStyle w:val="TableGrid"/>
        <w:tblW w:w="143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2459"/>
        <w:gridCol w:w="1470"/>
        <w:gridCol w:w="1654"/>
        <w:gridCol w:w="2934"/>
        <w:gridCol w:w="2903"/>
        <w:gridCol w:w="1602"/>
      </w:tblGrid>
      <w:tr w:rsidR="00512367" w:rsidRPr="007E6BD5" w14:paraId="3A98EF3D" w14:textId="77777777" w:rsidTr="00E53B2F">
        <w:trPr>
          <w:trHeight w:val="577"/>
        </w:trPr>
        <w:tc>
          <w:tcPr>
            <w:tcW w:w="1234" w:type="dxa"/>
          </w:tcPr>
          <w:p w14:paraId="099A878F" w14:textId="77777777" w:rsidR="00512367" w:rsidRPr="007E6BD5" w:rsidRDefault="00512367" w:rsidP="00E53B2F">
            <w:pPr>
              <w:spacing w:after="80"/>
              <w:rPr>
                <w:sz w:val="20"/>
                <w:szCs w:val="20"/>
              </w:rPr>
            </w:pPr>
            <w:r w:rsidRPr="007E6BD5">
              <w:rPr>
                <w:b/>
                <w:sz w:val="20"/>
                <w:szCs w:val="20"/>
              </w:rPr>
              <w:lastRenderedPageBreak/>
              <w:t>Nyberg et al. 2010</w:t>
            </w:r>
            <w:r w:rsidRPr="007E6BD5">
              <w:rPr>
                <w:b/>
                <w:sz w:val="20"/>
                <w:szCs w:val="20"/>
              </w:rPr>
              <w:br/>
            </w:r>
            <w:r w:rsidRPr="007E6BD5">
              <w:rPr>
                <w:sz w:val="20"/>
                <w:szCs w:val="20"/>
              </w:rPr>
              <w:t xml:space="preserve">Midwives’ experience of encountering women with posttraumatic stress symptoms after childbirth </w:t>
            </w:r>
          </w:p>
          <w:p w14:paraId="084F29CE" w14:textId="77777777" w:rsidR="00512367" w:rsidRPr="007E6BD5" w:rsidRDefault="00512367" w:rsidP="00E53B2F">
            <w:pPr>
              <w:spacing w:after="80"/>
              <w:rPr>
                <w:b/>
                <w:sz w:val="20"/>
                <w:szCs w:val="20"/>
              </w:rPr>
            </w:pPr>
          </w:p>
          <w:p w14:paraId="600387CB" w14:textId="77777777" w:rsidR="00512367" w:rsidRPr="007E6BD5" w:rsidRDefault="00512367" w:rsidP="00E53B2F">
            <w:pPr>
              <w:spacing w:after="80"/>
              <w:rPr>
                <w:b/>
                <w:sz w:val="20"/>
                <w:szCs w:val="20"/>
              </w:rPr>
            </w:pPr>
          </w:p>
          <w:p w14:paraId="027D6D49" w14:textId="77777777" w:rsidR="00512367" w:rsidRPr="007E6BD5" w:rsidRDefault="00512367" w:rsidP="00E53B2F">
            <w:pPr>
              <w:spacing w:after="80"/>
              <w:rPr>
                <w:b/>
                <w:sz w:val="20"/>
                <w:szCs w:val="20"/>
              </w:rPr>
            </w:pPr>
            <w:r w:rsidRPr="007E6BD5">
              <w:rPr>
                <w:b/>
                <w:sz w:val="20"/>
                <w:szCs w:val="20"/>
              </w:rPr>
              <w:t>Sweden</w:t>
            </w:r>
          </w:p>
          <w:p w14:paraId="20D64AA2" w14:textId="77777777" w:rsidR="00512367" w:rsidRPr="007E6BD5" w:rsidRDefault="00512367" w:rsidP="00E53B2F">
            <w:pPr>
              <w:spacing w:after="80"/>
              <w:rPr>
                <w:b/>
                <w:sz w:val="20"/>
                <w:szCs w:val="20"/>
              </w:rPr>
            </w:pPr>
          </w:p>
        </w:tc>
        <w:tc>
          <w:tcPr>
            <w:tcW w:w="2476" w:type="dxa"/>
          </w:tcPr>
          <w:p w14:paraId="57F9FCC6"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8</w:t>
            </w:r>
          </w:p>
          <w:p w14:paraId="2C631332" w14:textId="77777777" w:rsidR="00512367" w:rsidRPr="007E6BD5" w:rsidRDefault="00512367" w:rsidP="00E53B2F">
            <w:pPr>
              <w:spacing w:after="80"/>
              <w:rPr>
                <w:b/>
                <w:sz w:val="20"/>
                <w:szCs w:val="20"/>
              </w:rPr>
            </w:pPr>
            <w:r w:rsidRPr="007E6BD5">
              <w:rPr>
                <w:b/>
                <w:sz w:val="20"/>
                <w:szCs w:val="20"/>
              </w:rPr>
              <w:t xml:space="preserve">Selection process </w:t>
            </w:r>
            <w:r w:rsidRPr="007E6BD5">
              <w:rPr>
                <w:sz w:val="20"/>
                <w:szCs w:val="20"/>
              </w:rPr>
              <w:t>Midwives working in specialised clinics for women with PTS symptoms post childbirth.</w:t>
            </w:r>
          </w:p>
          <w:p w14:paraId="6FE421C7" w14:textId="77777777" w:rsidR="00512367" w:rsidRPr="007E6BD5" w:rsidRDefault="00512367" w:rsidP="00E53B2F">
            <w:pPr>
              <w:spacing w:after="80"/>
              <w:rPr>
                <w:color w:val="FF0000"/>
                <w:sz w:val="20"/>
                <w:szCs w:val="20"/>
              </w:rPr>
            </w:pPr>
            <w:r w:rsidRPr="007E6BD5">
              <w:rPr>
                <w:b/>
                <w:sz w:val="20"/>
                <w:szCs w:val="20"/>
              </w:rPr>
              <w:t>Rationale</w:t>
            </w:r>
            <w:r w:rsidRPr="007E6BD5">
              <w:rPr>
                <w:sz w:val="20"/>
                <w:szCs w:val="20"/>
              </w:rPr>
              <w:t xml:space="preserve"> </w:t>
            </w:r>
            <w:r w:rsidRPr="007E6BD5">
              <w:rPr>
                <w:color w:val="000000" w:themeColor="text1"/>
                <w:sz w:val="20"/>
                <w:szCs w:val="20"/>
              </w:rPr>
              <w:t>purposive sampling in one council area</w:t>
            </w:r>
          </w:p>
          <w:p w14:paraId="1DF0CD7A"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15 invited, 8 consented and completed the interviews.</w:t>
            </w:r>
          </w:p>
          <w:p w14:paraId="3A07704D"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Permission from the heads of the county’s councils responsible for the clinics. Ethics group at the dept. of health sciences, Lule</w:t>
            </w:r>
            <w:r w:rsidRPr="007E6BD5">
              <w:rPr>
                <w:color w:val="373737"/>
                <w:sz w:val="20"/>
                <w:szCs w:val="20"/>
                <w:shd w:val="clear" w:color="auto" w:fill="FFFFFF"/>
              </w:rPr>
              <w:t>å</w:t>
            </w:r>
            <w:r w:rsidRPr="007E6BD5">
              <w:rPr>
                <w:sz w:val="20"/>
                <w:szCs w:val="20"/>
              </w:rPr>
              <w:t xml:space="preserve"> University of Technology. Info provided, consent sought.</w:t>
            </w:r>
          </w:p>
        </w:tc>
        <w:tc>
          <w:tcPr>
            <w:tcW w:w="1473" w:type="dxa"/>
          </w:tcPr>
          <w:p w14:paraId="4A6C0F8A" w14:textId="77777777" w:rsidR="00512367" w:rsidRPr="007E6BD5" w:rsidRDefault="00512367" w:rsidP="00E53B2F">
            <w:pPr>
              <w:spacing w:after="80"/>
              <w:rPr>
                <w:sz w:val="20"/>
                <w:szCs w:val="20"/>
              </w:rPr>
            </w:pPr>
            <w:r w:rsidRPr="007E6BD5">
              <w:rPr>
                <w:b/>
                <w:sz w:val="20"/>
                <w:szCs w:val="20"/>
              </w:rPr>
              <w:t xml:space="preserve">Goal </w:t>
            </w:r>
            <w:r w:rsidRPr="007E6BD5">
              <w:rPr>
                <w:sz w:val="20"/>
                <w:szCs w:val="20"/>
              </w:rPr>
              <w:t>Exploring midwives’ experiences of encountering women with post traumatic stress symptoms after birth.</w:t>
            </w:r>
          </w:p>
          <w:p w14:paraId="2E9D0B9B" w14:textId="77777777" w:rsidR="00512367" w:rsidRPr="007E6BD5" w:rsidRDefault="00512367" w:rsidP="00E53B2F">
            <w:pPr>
              <w:spacing w:after="80"/>
              <w:rPr>
                <w:sz w:val="20"/>
                <w:szCs w:val="20"/>
              </w:rPr>
            </w:pPr>
            <w:r w:rsidRPr="007E6BD5">
              <w:rPr>
                <w:b/>
                <w:sz w:val="20"/>
                <w:szCs w:val="20"/>
              </w:rPr>
              <w:t xml:space="preserve">Why important </w:t>
            </w:r>
            <w:r w:rsidRPr="007E6BD5">
              <w:rPr>
                <w:sz w:val="20"/>
                <w:szCs w:val="20"/>
              </w:rPr>
              <w:t>The only study to explore midwives experience of relating to women with PTSD-PC.</w:t>
            </w:r>
          </w:p>
          <w:p w14:paraId="59D3176B" w14:textId="77777777" w:rsidR="00512367" w:rsidRPr="007E6BD5" w:rsidRDefault="00512367" w:rsidP="00E53B2F">
            <w:pPr>
              <w:spacing w:after="80"/>
              <w:rPr>
                <w:sz w:val="20"/>
                <w:szCs w:val="20"/>
              </w:rPr>
            </w:pPr>
            <w:r w:rsidRPr="007E6BD5">
              <w:rPr>
                <w:b/>
                <w:sz w:val="20"/>
                <w:szCs w:val="20"/>
              </w:rPr>
              <w:t xml:space="preserve">Relevance </w:t>
            </w:r>
            <w:r w:rsidRPr="007E6BD5">
              <w:rPr>
                <w:sz w:val="20"/>
                <w:szCs w:val="20"/>
              </w:rPr>
              <w:t>Provides the midwives perspective, albeit in the postnatal period.</w:t>
            </w:r>
            <w:r w:rsidRPr="007E6BD5">
              <w:rPr>
                <w:b/>
                <w:sz w:val="20"/>
                <w:szCs w:val="20"/>
              </w:rPr>
              <w:t xml:space="preserve"> </w:t>
            </w:r>
          </w:p>
        </w:tc>
        <w:tc>
          <w:tcPr>
            <w:tcW w:w="1663" w:type="dxa"/>
          </w:tcPr>
          <w:p w14:paraId="1236431C"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No measure of PTSD. Women attending clinics had been diagnosed with PTSD-PC.</w:t>
            </w:r>
          </w:p>
        </w:tc>
        <w:tc>
          <w:tcPr>
            <w:tcW w:w="2951" w:type="dxa"/>
          </w:tcPr>
          <w:p w14:paraId="46B9377A" w14:textId="77777777" w:rsidR="00512367" w:rsidRPr="007E6BD5" w:rsidRDefault="00512367" w:rsidP="00E53B2F">
            <w:pPr>
              <w:spacing w:after="80"/>
              <w:rPr>
                <w:b/>
                <w:sz w:val="20"/>
                <w:szCs w:val="20"/>
              </w:rPr>
            </w:pPr>
            <w:r w:rsidRPr="007E6BD5">
              <w:rPr>
                <w:b/>
                <w:sz w:val="20"/>
                <w:szCs w:val="20"/>
              </w:rPr>
              <w:t>Method</w:t>
            </w:r>
            <w:r w:rsidRPr="007E6BD5">
              <w:rPr>
                <w:sz w:val="20"/>
                <w:szCs w:val="20"/>
              </w:rPr>
              <w:t xml:space="preserve"> Qualitative</w:t>
            </w:r>
          </w:p>
          <w:p w14:paraId="4A9226E6" w14:textId="77777777" w:rsidR="00512367" w:rsidRPr="007E6BD5" w:rsidRDefault="00512367" w:rsidP="00E53B2F">
            <w:pPr>
              <w:spacing w:after="80"/>
              <w:rPr>
                <w:sz w:val="20"/>
                <w:szCs w:val="20"/>
              </w:rPr>
            </w:pPr>
            <w:r w:rsidRPr="007E6BD5">
              <w:rPr>
                <w:b/>
                <w:sz w:val="20"/>
                <w:szCs w:val="20"/>
              </w:rPr>
              <w:t xml:space="preserve">Design </w:t>
            </w:r>
            <w:r w:rsidRPr="007E6BD5">
              <w:rPr>
                <w:sz w:val="20"/>
                <w:szCs w:val="20"/>
              </w:rPr>
              <w:t>Phenomenological</w:t>
            </w:r>
          </w:p>
          <w:p w14:paraId="63EB2EC1"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Semi-structured interviews.</w:t>
            </w:r>
          </w:p>
          <w:p w14:paraId="506D7CDA" w14:textId="77777777" w:rsidR="00512367" w:rsidRPr="007E6BD5" w:rsidRDefault="00512367" w:rsidP="00E53B2F">
            <w:pPr>
              <w:spacing w:after="80"/>
              <w:rPr>
                <w:sz w:val="20"/>
                <w:szCs w:val="20"/>
              </w:rPr>
            </w:pPr>
            <w:r w:rsidRPr="007E6BD5">
              <w:rPr>
                <w:b/>
                <w:sz w:val="20"/>
                <w:szCs w:val="20"/>
              </w:rPr>
              <w:t xml:space="preserve">Collection technique </w:t>
            </w:r>
            <w:r w:rsidRPr="007E6BD5">
              <w:rPr>
                <w:sz w:val="20"/>
                <w:szCs w:val="20"/>
              </w:rPr>
              <w:t>Audio recorded and transcribed verbatim.</w:t>
            </w:r>
          </w:p>
          <w:p w14:paraId="135B8FC3" w14:textId="77777777" w:rsidR="00512367" w:rsidRPr="007E6BD5" w:rsidRDefault="00512367" w:rsidP="00E53B2F">
            <w:pPr>
              <w:spacing w:after="80"/>
              <w:rPr>
                <w:sz w:val="20"/>
                <w:szCs w:val="20"/>
              </w:rPr>
            </w:pPr>
            <w:r w:rsidRPr="007E6BD5">
              <w:rPr>
                <w:b/>
                <w:sz w:val="20"/>
                <w:szCs w:val="20"/>
              </w:rPr>
              <w:t xml:space="preserve">Rationale </w:t>
            </w:r>
            <w:r w:rsidRPr="007E6BD5">
              <w:rPr>
                <w:sz w:val="20"/>
                <w:szCs w:val="20"/>
              </w:rPr>
              <w:t>Describe experience.</w:t>
            </w:r>
          </w:p>
          <w:p w14:paraId="3AA6FA24" w14:textId="77777777" w:rsidR="00512367" w:rsidRPr="007E6BD5" w:rsidRDefault="00512367" w:rsidP="00E53B2F">
            <w:pPr>
              <w:spacing w:after="80"/>
              <w:rPr>
                <w:b/>
                <w:sz w:val="20"/>
                <w:szCs w:val="20"/>
              </w:rPr>
            </w:pPr>
            <w:r w:rsidRPr="007E6BD5">
              <w:rPr>
                <w:b/>
                <w:sz w:val="20"/>
                <w:szCs w:val="20"/>
              </w:rPr>
              <w:t xml:space="preserve">Analysis </w:t>
            </w:r>
            <w:r w:rsidRPr="007E6BD5">
              <w:rPr>
                <w:sz w:val="20"/>
                <w:szCs w:val="20"/>
              </w:rPr>
              <w:t>Thematic content analysis.</w:t>
            </w:r>
          </w:p>
          <w:p w14:paraId="32D709CD" w14:textId="77777777" w:rsidR="00512367" w:rsidRPr="007E6BD5" w:rsidRDefault="00512367" w:rsidP="00E53B2F">
            <w:pPr>
              <w:spacing w:after="80"/>
              <w:rPr>
                <w:sz w:val="20"/>
                <w:szCs w:val="20"/>
              </w:rPr>
            </w:pPr>
            <w:r w:rsidRPr="007E6BD5">
              <w:rPr>
                <w:b/>
                <w:sz w:val="20"/>
                <w:szCs w:val="20"/>
              </w:rPr>
              <w:t xml:space="preserve">Reflexivity and reflection </w:t>
            </w:r>
            <w:r w:rsidRPr="007E6BD5">
              <w:rPr>
                <w:sz w:val="20"/>
                <w:szCs w:val="20"/>
              </w:rPr>
              <w:t>Not explicit, although all texts were read and coded a second time to check for appropriateness.</w:t>
            </w:r>
          </w:p>
        </w:tc>
        <w:tc>
          <w:tcPr>
            <w:tcW w:w="2925" w:type="dxa"/>
          </w:tcPr>
          <w:p w14:paraId="7E9FC553" w14:textId="77777777" w:rsidR="00512367" w:rsidRPr="007E6BD5" w:rsidRDefault="00512367" w:rsidP="00E53B2F">
            <w:pPr>
              <w:spacing w:after="80"/>
              <w:rPr>
                <w:sz w:val="20"/>
                <w:szCs w:val="20"/>
              </w:rPr>
            </w:pPr>
            <w:r w:rsidRPr="007E6BD5">
              <w:rPr>
                <w:b/>
                <w:sz w:val="20"/>
                <w:szCs w:val="20"/>
              </w:rPr>
              <w:t xml:space="preserve">Clear statement of findings </w:t>
            </w:r>
            <w:r w:rsidRPr="007E6BD5">
              <w:rPr>
                <w:sz w:val="20"/>
                <w:szCs w:val="20"/>
              </w:rPr>
              <w:t>Midwives highlight major themes: meeting women with severe or frightening experiences, childbirth affected women’s lives, need to listen to and respond to women, be gentle with words, storytelling creates confirmation, enable women to express feelings, support women to give birth, lost confidence in giving birth, caesarean section does not solve problems. Some women had PTSD-PC after objectively normal childbirth. Women described: lack of control and respect, not being involved in decision making, and unmet expectations.</w:t>
            </w:r>
          </w:p>
          <w:p w14:paraId="526208C6"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Midwives highlight need to reflect on their own attitude and use gentleness. Midwives desire access to mentoring and referral options for women.</w:t>
            </w:r>
          </w:p>
          <w:p w14:paraId="15F76514" w14:textId="77777777" w:rsidR="00512367" w:rsidRPr="007E6BD5" w:rsidRDefault="00512367" w:rsidP="00E53B2F">
            <w:pPr>
              <w:spacing w:after="80"/>
              <w:rPr>
                <w:sz w:val="20"/>
                <w:szCs w:val="20"/>
              </w:rPr>
            </w:pPr>
            <w:r w:rsidRPr="007E6BD5">
              <w:rPr>
                <w:b/>
                <w:sz w:val="20"/>
                <w:szCs w:val="20"/>
              </w:rPr>
              <w:t xml:space="preserve">Limitations </w:t>
            </w:r>
            <w:r w:rsidRPr="007E6BD5">
              <w:rPr>
                <w:sz w:val="20"/>
                <w:szCs w:val="20"/>
              </w:rPr>
              <w:t>Small sample, but rich data. May need to explore from the women’s perspective.</w:t>
            </w:r>
          </w:p>
        </w:tc>
        <w:tc>
          <w:tcPr>
            <w:tcW w:w="1606" w:type="dxa"/>
          </w:tcPr>
          <w:p w14:paraId="4EED7F3D" w14:textId="77777777" w:rsidR="00512367" w:rsidRPr="007E6BD5" w:rsidRDefault="00512367" w:rsidP="00E53B2F">
            <w:pPr>
              <w:rPr>
                <w:b/>
                <w:sz w:val="20"/>
                <w:szCs w:val="20"/>
              </w:rPr>
            </w:pPr>
            <w:r w:rsidRPr="007E6BD5">
              <w:rPr>
                <w:b/>
                <w:sz w:val="20"/>
                <w:szCs w:val="20"/>
              </w:rPr>
              <w:t>CASP rating</w:t>
            </w:r>
          </w:p>
          <w:p w14:paraId="0837323D" w14:textId="77777777" w:rsidR="00512367" w:rsidRPr="007E6BD5" w:rsidRDefault="00512367" w:rsidP="00E53B2F">
            <w:pPr>
              <w:spacing w:after="80"/>
              <w:rPr>
                <w:sz w:val="20"/>
                <w:szCs w:val="20"/>
              </w:rPr>
            </w:pPr>
            <w:r w:rsidRPr="007E6BD5">
              <w:rPr>
                <w:sz w:val="20"/>
                <w:szCs w:val="20"/>
              </w:rPr>
              <w:t>Moderate</w:t>
            </w:r>
          </w:p>
          <w:p w14:paraId="488EF0ED" w14:textId="77777777" w:rsidR="00512367" w:rsidRPr="007E6BD5" w:rsidRDefault="00512367" w:rsidP="00E53B2F">
            <w:pPr>
              <w:spacing w:after="80"/>
              <w:rPr>
                <w:sz w:val="20"/>
                <w:szCs w:val="20"/>
              </w:rPr>
            </w:pPr>
            <w:r w:rsidRPr="007E6BD5">
              <w:rPr>
                <w:b/>
                <w:sz w:val="20"/>
                <w:szCs w:val="20"/>
              </w:rPr>
              <w:t>Value of the research</w:t>
            </w:r>
            <w:r w:rsidRPr="007E6BD5">
              <w:rPr>
                <w:sz w:val="20"/>
                <w:szCs w:val="20"/>
              </w:rPr>
              <w:t xml:space="preserve"> Women’s needs to be respected and listened to seems to be one of the most important healthcare issues.</w:t>
            </w:r>
          </w:p>
          <w:p w14:paraId="2EBD98BA" w14:textId="77777777" w:rsidR="00512367" w:rsidRPr="007E6BD5" w:rsidRDefault="00512367" w:rsidP="00E53B2F">
            <w:pPr>
              <w:spacing w:after="80"/>
              <w:rPr>
                <w:sz w:val="20"/>
                <w:szCs w:val="20"/>
              </w:rPr>
            </w:pPr>
            <w:r w:rsidRPr="007E6BD5">
              <w:rPr>
                <w:b/>
                <w:sz w:val="20"/>
                <w:szCs w:val="20"/>
              </w:rPr>
              <w:t>Implications</w:t>
            </w:r>
            <w:r w:rsidRPr="007E6BD5">
              <w:rPr>
                <w:sz w:val="20"/>
                <w:szCs w:val="20"/>
              </w:rPr>
              <w:t xml:space="preserve"> Need to raise quality of care for women with fear of childbirth, and support women to feel safe, well informed, and involved. Midwives should know women’s wishes. Need to develop further midwifery interventions to meet the needs of women with PTSD-PC.</w:t>
            </w:r>
          </w:p>
        </w:tc>
      </w:tr>
    </w:tbl>
    <w:p w14:paraId="181EBE92" w14:textId="77777777" w:rsidR="00512367" w:rsidRPr="007E6BD5" w:rsidRDefault="00512367" w:rsidP="00512367">
      <w:pPr>
        <w:spacing w:after="80"/>
        <w:rPr>
          <w:sz w:val="20"/>
          <w:szCs w:val="20"/>
        </w:rPr>
      </w:pPr>
    </w:p>
    <w:p w14:paraId="6E819E7C" w14:textId="77777777" w:rsidR="00512367" w:rsidRPr="007E6BD5" w:rsidRDefault="00512367" w:rsidP="00512367">
      <w:pPr>
        <w:spacing w:after="80"/>
        <w:rPr>
          <w:sz w:val="20"/>
          <w:szCs w:val="20"/>
        </w:rPr>
      </w:pPr>
    </w:p>
    <w:p w14:paraId="7DA9E4C4" w14:textId="77777777" w:rsidR="00512367" w:rsidRPr="007E6BD5" w:rsidRDefault="00512367" w:rsidP="00512367">
      <w:pPr>
        <w:spacing w:after="80"/>
        <w:rPr>
          <w:sz w:val="20"/>
          <w:szCs w:val="20"/>
        </w:rPr>
      </w:pPr>
    </w:p>
    <w:tbl>
      <w:tblPr>
        <w:tblStyle w:val="TableGrid"/>
        <w:tblW w:w="14328" w:type="dxa"/>
        <w:tblBorders>
          <w:top w:val="single" w:sz="4"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2408"/>
        <w:gridCol w:w="1495"/>
        <w:gridCol w:w="1529"/>
        <w:gridCol w:w="2996"/>
        <w:gridCol w:w="2863"/>
        <w:gridCol w:w="1592"/>
      </w:tblGrid>
      <w:tr w:rsidR="00512367" w:rsidRPr="007E6BD5" w14:paraId="6BB99894" w14:textId="77777777" w:rsidTr="00E53B2F">
        <w:trPr>
          <w:trHeight w:val="2083"/>
        </w:trPr>
        <w:tc>
          <w:tcPr>
            <w:tcW w:w="1427" w:type="dxa"/>
          </w:tcPr>
          <w:p w14:paraId="79BA3ECB" w14:textId="77777777" w:rsidR="00512367" w:rsidRPr="007E6BD5" w:rsidRDefault="00512367" w:rsidP="00E53B2F">
            <w:pPr>
              <w:spacing w:after="80"/>
              <w:rPr>
                <w:sz w:val="20"/>
                <w:szCs w:val="20"/>
              </w:rPr>
            </w:pPr>
            <w:r w:rsidRPr="007E6BD5">
              <w:rPr>
                <w:b/>
                <w:sz w:val="20"/>
                <w:szCs w:val="20"/>
              </w:rPr>
              <w:lastRenderedPageBreak/>
              <w:t>Sorenson and Tschetter 2010</w:t>
            </w:r>
            <w:r w:rsidRPr="007E6BD5">
              <w:rPr>
                <w:b/>
                <w:sz w:val="20"/>
                <w:szCs w:val="20"/>
              </w:rPr>
              <w:br/>
            </w:r>
            <w:r w:rsidRPr="007E6BD5">
              <w:rPr>
                <w:iCs/>
                <w:sz w:val="20"/>
                <w:szCs w:val="20"/>
              </w:rPr>
              <w:t>Prevalence of Negative Birth Perception, Disaffirmation, Perinatal Trauma Symptoms, and Depression Among Postpartum Women</w:t>
            </w:r>
          </w:p>
          <w:p w14:paraId="7907DADE" w14:textId="77777777" w:rsidR="00512367" w:rsidRPr="007E6BD5" w:rsidRDefault="00512367" w:rsidP="00E53B2F">
            <w:pPr>
              <w:spacing w:after="80"/>
              <w:rPr>
                <w:b/>
                <w:sz w:val="20"/>
                <w:szCs w:val="20"/>
              </w:rPr>
            </w:pPr>
          </w:p>
          <w:p w14:paraId="3D6470DB" w14:textId="77777777" w:rsidR="00512367" w:rsidRPr="007E6BD5" w:rsidRDefault="00512367" w:rsidP="00E53B2F">
            <w:pPr>
              <w:spacing w:after="80"/>
              <w:rPr>
                <w:b/>
                <w:sz w:val="20"/>
                <w:szCs w:val="20"/>
              </w:rPr>
            </w:pPr>
            <w:r w:rsidRPr="007E6BD5">
              <w:rPr>
                <w:b/>
                <w:sz w:val="20"/>
                <w:szCs w:val="20"/>
              </w:rPr>
              <w:t>USA</w:t>
            </w:r>
          </w:p>
          <w:p w14:paraId="514A654A" w14:textId="77777777" w:rsidR="00512367" w:rsidRPr="007E6BD5" w:rsidRDefault="00512367" w:rsidP="00E53B2F">
            <w:pPr>
              <w:spacing w:after="80"/>
              <w:rPr>
                <w:sz w:val="20"/>
                <w:szCs w:val="20"/>
              </w:rPr>
            </w:pPr>
          </w:p>
        </w:tc>
        <w:tc>
          <w:tcPr>
            <w:tcW w:w="2411" w:type="dxa"/>
          </w:tcPr>
          <w:p w14:paraId="2E1C98A8"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71</w:t>
            </w:r>
          </w:p>
          <w:p w14:paraId="1A193788" w14:textId="77777777" w:rsidR="00512367" w:rsidRPr="007E6BD5" w:rsidRDefault="00512367" w:rsidP="00E53B2F">
            <w:pPr>
              <w:spacing w:after="80"/>
              <w:rPr>
                <w:sz w:val="20"/>
                <w:szCs w:val="20"/>
              </w:rPr>
            </w:pPr>
            <w:r w:rsidRPr="007E6BD5">
              <w:rPr>
                <w:b/>
                <w:sz w:val="20"/>
                <w:szCs w:val="20"/>
              </w:rPr>
              <w:t xml:space="preserve">Sample represents defined population </w:t>
            </w:r>
            <w:r w:rsidRPr="007E6BD5">
              <w:rPr>
                <w:sz w:val="20"/>
                <w:szCs w:val="20"/>
              </w:rPr>
              <w:t xml:space="preserve">Women identified from archive of birth announcements in local paper, and who had current entry in local phone directory. </w:t>
            </w:r>
          </w:p>
          <w:p w14:paraId="54740F5B"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134 invited, 95 consented, 71 returned questionnaires</w:t>
            </w:r>
          </w:p>
          <w:p w14:paraId="037E03AF" w14:textId="77777777" w:rsidR="00512367" w:rsidRPr="007E6BD5" w:rsidRDefault="00512367" w:rsidP="00E53B2F">
            <w:pPr>
              <w:spacing w:after="80"/>
              <w:rPr>
                <w:sz w:val="20"/>
                <w:szCs w:val="20"/>
              </w:rPr>
            </w:pPr>
            <w:r w:rsidRPr="007E6BD5">
              <w:rPr>
                <w:b/>
                <w:sz w:val="20"/>
                <w:szCs w:val="20"/>
              </w:rPr>
              <w:t xml:space="preserve">Ethical approval </w:t>
            </w:r>
            <w:r w:rsidRPr="007E6BD5">
              <w:rPr>
                <w:sz w:val="20"/>
                <w:szCs w:val="20"/>
              </w:rPr>
              <w:t>Not specified</w:t>
            </w:r>
          </w:p>
          <w:p w14:paraId="145FFA16" w14:textId="77777777" w:rsidR="00512367" w:rsidRPr="007E6BD5" w:rsidRDefault="00512367" w:rsidP="00E53B2F">
            <w:pPr>
              <w:spacing w:after="80"/>
              <w:rPr>
                <w:sz w:val="20"/>
                <w:szCs w:val="20"/>
              </w:rPr>
            </w:pPr>
          </w:p>
        </w:tc>
        <w:tc>
          <w:tcPr>
            <w:tcW w:w="1496" w:type="dxa"/>
          </w:tcPr>
          <w:p w14:paraId="4109E998" w14:textId="77777777" w:rsidR="00512367" w:rsidRPr="007E6BD5" w:rsidRDefault="00512367" w:rsidP="00E53B2F">
            <w:pPr>
              <w:spacing w:after="80"/>
              <w:rPr>
                <w:sz w:val="20"/>
                <w:szCs w:val="20"/>
              </w:rPr>
            </w:pPr>
            <w:r w:rsidRPr="007E6BD5">
              <w:rPr>
                <w:b/>
                <w:sz w:val="20"/>
                <w:szCs w:val="20"/>
              </w:rPr>
              <w:t xml:space="preserve">Focus </w:t>
            </w:r>
            <w:r w:rsidRPr="007E6BD5">
              <w:rPr>
                <w:sz w:val="20"/>
                <w:szCs w:val="20"/>
              </w:rPr>
              <w:t>Explore relationship between PTS symptoms, negative birth perception and QPI</w:t>
            </w:r>
          </w:p>
          <w:p w14:paraId="345350A0" w14:textId="77777777" w:rsidR="00512367" w:rsidRPr="007E6BD5" w:rsidRDefault="00512367" w:rsidP="00E53B2F">
            <w:pPr>
              <w:spacing w:after="80"/>
              <w:rPr>
                <w:b/>
                <w:sz w:val="20"/>
                <w:szCs w:val="20"/>
              </w:rPr>
            </w:pPr>
            <w:r w:rsidRPr="007E6BD5">
              <w:rPr>
                <w:b/>
                <w:sz w:val="20"/>
                <w:szCs w:val="20"/>
              </w:rPr>
              <w:t xml:space="preserve">Population </w:t>
            </w:r>
            <w:r w:rsidRPr="007E6BD5">
              <w:rPr>
                <w:sz w:val="20"/>
                <w:szCs w:val="20"/>
              </w:rPr>
              <w:t>Women 6 months postpartum, who had recently given birthed locally.</w:t>
            </w:r>
          </w:p>
          <w:p w14:paraId="7B48CCE2" w14:textId="77777777" w:rsidR="00512367" w:rsidRPr="007E6BD5" w:rsidRDefault="00512367" w:rsidP="00E53B2F">
            <w:pPr>
              <w:spacing w:after="80"/>
              <w:rPr>
                <w:sz w:val="20"/>
                <w:szCs w:val="20"/>
              </w:rPr>
            </w:pPr>
          </w:p>
        </w:tc>
        <w:tc>
          <w:tcPr>
            <w:tcW w:w="1531" w:type="dxa"/>
          </w:tcPr>
          <w:p w14:paraId="32E8F43C" w14:textId="77777777" w:rsidR="00512367" w:rsidRPr="007E6BD5" w:rsidRDefault="00512367" w:rsidP="00E53B2F">
            <w:pPr>
              <w:spacing w:after="80"/>
              <w:rPr>
                <w:b/>
                <w:sz w:val="20"/>
                <w:szCs w:val="20"/>
              </w:rPr>
            </w:pPr>
            <w:r w:rsidRPr="007E6BD5">
              <w:rPr>
                <w:b/>
                <w:sz w:val="20"/>
                <w:szCs w:val="20"/>
              </w:rPr>
              <w:t>Measure of PTSD</w:t>
            </w:r>
            <w:r w:rsidRPr="007E6BD5">
              <w:rPr>
                <w:sz w:val="20"/>
                <w:szCs w:val="20"/>
              </w:rPr>
              <w:t xml:space="preserve"> Post traumatic childbirth stress inventory (PTCS)</w:t>
            </w:r>
            <w:r>
              <w:rPr>
                <w:sz w:val="20"/>
                <w:szCs w:val="20"/>
              </w:rPr>
              <w:t xml:space="preserve"> </w:t>
            </w:r>
            <w:r w:rsidRPr="009307E7">
              <w:rPr>
                <w:color w:val="4472C4" w:themeColor="accent1"/>
                <w:sz w:val="18"/>
                <w:szCs w:val="18"/>
              </w:rPr>
              <w:fldChar w:fldCharType="begin"/>
            </w:r>
            <w:r w:rsidRPr="009307E7">
              <w:rPr>
                <w:color w:val="4472C4" w:themeColor="accent1"/>
                <w:sz w:val="18"/>
                <w:szCs w:val="18"/>
              </w:rPr>
              <w:instrText xml:space="preserve"> ADDIN EN.CITE &lt;EndNote&gt;&lt;Cite&gt;&lt;Author&gt;Sorenson&lt;/Author&gt;&lt;Year&gt;2003&lt;/Year&gt;&lt;RecNum&gt;759&lt;/RecNum&gt;&lt;DisplayText&gt;(Sorenson, 2003)&lt;/DisplayText&gt;&lt;record&gt;&lt;rec-number&gt;759&lt;/rec-number&gt;&lt;foreign-keys&gt;&lt;key app="EN" db-id="59z2d20v1205eueea50pwxwet002arrpvxsp" timestamp="1452164983"&gt;759&lt;/key&gt;&lt;/foreign-keys&gt;&lt;ref-type name="Journal Article"&gt;17&lt;/ref-type&gt;&lt;contributors&gt;&lt;authors&gt;&lt;author&gt;Sorenson, Dianna Spies&lt;/author&gt;&lt;/authors&gt;&lt;/contributors&gt;&lt;auth-address&gt;Sorenson, Dianna Spies, Department of Graduate Nursing, College of Nursing, South Dakota State University, Box 2275, Brookings, SD, US, 57007&lt;/auth-address&gt;&lt;titles&gt;&lt;title&gt;Healing traumatizing provider interactions among women through short-term group therapy&lt;/title&gt;&lt;secondary-title&gt;Archives of Psychiatric Nursing&lt;/secondary-title&gt;&lt;/titles&gt;&lt;periodical&gt;&lt;full-title&gt;Archives of Psychiatric Nursing&lt;/full-title&gt;&lt;/periodical&gt;&lt;pages&gt;259-269&lt;/pages&gt;&lt;volume&gt;17&lt;/volume&gt;&lt;number&gt;6&lt;/number&gt;&lt;keywords&gt;&lt;keyword&gt;cognitive group therapy&lt;/keyword&gt;&lt;keyword&gt;perinatal psychological trauma&lt;/keyword&gt;&lt;keyword&gt;women&lt;/keyword&gt;&lt;keyword&gt;childbearing experience&lt;/keyword&gt;&lt;keyword&gt;traumatizing provider interactions&lt;/keyword&gt;&lt;keyword&gt;Birth&lt;/keyword&gt;&lt;keyword&gt;Cognitive Therapy&lt;/keyword&gt;&lt;keyword&gt;Emotional Trauma&lt;/keyword&gt;&lt;keyword&gt;Group Psychotherapy&lt;/keyword&gt;&lt;keyword&gt;Therapeutic Processes&lt;/keyword&gt;&lt;keyword&gt;Labor (Childbirth)&lt;/keyword&gt;&lt;keyword&gt;Mothers&lt;/keyword&gt;&lt;/keywords&gt;&lt;dates&gt;&lt;year&gt;2003&lt;/year&gt;&lt;/dates&gt;&lt;pub-location&gt;Netherlands&lt;/pub-location&gt;&lt;publisher&gt;Elsevier Science&lt;/publisher&gt;&lt;isbn&gt;0883-9417&lt;/isbn&gt;&lt;accession-num&gt;2004-10072-003&lt;/accession-num&gt;&lt;urls&gt;&lt;related-urls&gt;&lt;url&gt;https://ezp.napier.ac.uk/login?url=http://search.ebscohost.com/login.aspx?direct=true&amp;amp;db=psyh&amp;amp;AN=2004-10072-003&amp;amp;site=ehost-live&lt;/url&gt;&lt;url&gt;dianna_sorenson@sdstate.edu&lt;/url&gt;&lt;/related-urls&gt;&lt;/urls&gt;&lt;electronic-resource-num&gt;10.1053/j.apnu.2003.10.002&lt;/electronic-resource-num&gt;&lt;remote-database-name&gt;psyh&lt;/remote-database-name&gt;&lt;remote-database-provider&gt;EBSCOhost&lt;/remote-database-provider&gt;&lt;/record&gt;&lt;/Cite&gt;&lt;/EndNote&gt;</w:instrText>
            </w:r>
            <w:r w:rsidRPr="009307E7">
              <w:rPr>
                <w:color w:val="4472C4" w:themeColor="accent1"/>
                <w:sz w:val="18"/>
                <w:szCs w:val="18"/>
              </w:rPr>
              <w:fldChar w:fldCharType="separate"/>
            </w:r>
            <w:r w:rsidRPr="009307E7">
              <w:rPr>
                <w:noProof/>
                <w:color w:val="4472C4" w:themeColor="accent1"/>
                <w:sz w:val="18"/>
                <w:szCs w:val="18"/>
              </w:rPr>
              <w:t>(Sorenson, 2003)</w:t>
            </w:r>
            <w:r w:rsidRPr="009307E7">
              <w:rPr>
                <w:color w:val="4472C4" w:themeColor="accent1"/>
                <w:sz w:val="18"/>
                <w:szCs w:val="18"/>
              </w:rPr>
              <w:fldChar w:fldCharType="end"/>
            </w:r>
            <w:r w:rsidRPr="009307E7">
              <w:rPr>
                <w:color w:val="4472C4" w:themeColor="accent1"/>
                <w:sz w:val="20"/>
                <w:szCs w:val="20"/>
              </w:rPr>
              <w:t xml:space="preserve">  </w:t>
            </w:r>
            <w:r w:rsidRPr="007E6BD5">
              <w:rPr>
                <w:sz w:val="20"/>
                <w:szCs w:val="20"/>
              </w:rPr>
              <w:t>(DSM-IV)</w:t>
            </w:r>
          </w:p>
          <w:p w14:paraId="2DEE7EA2" w14:textId="77777777" w:rsidR="00512367" w:rsidRPr="007E6BD5" w:rsidRDefault="00512367" w:rsidP="00E53B2F">
            <w:pPr>
              <w:spacing w:after="80"/>
              <w:rPr>
                <w:sz w:val="20"/>
                <w:szCs w:val="20"/>
              </w:rPr>
            </w:pPr>
            <w:r w:rsidRPr="007E6BD5">
              <w:rPr>
                <w:b/>
                <w:sz w:val="20"/>
                <w:szCs w:val="20"/>
              </w:rPr>
              <w:t xml:space="preserve">Other measures </w:t>
            </w:r>
            <w:r w:rsidRPr="007E6BD5">
              <w:rPr>
                <w:sz w:val="20"/>
                <w:szCs w:val="20"/>
              </w:rPr>
              <w:t>Birth Perception Rating scale (BPRS), Quality of provider interaction inventory (QPI-I) Beck depression inventory II (BDI-II)</w:t>
            </w:r>
          </w:p>
          <w:p w14:paraId="317CE8B7" w14:textId="77777777" w:rsidR="00512367" w:rsidRPr="007E6BD5" w:rsidRDefault="00512367" w:rsidP="00E53B2F">
            <w:pPr>
              <w:spacing w:after="80"/>
              <w:rPr>
                <w:sz w:val="20"/>
                <w:szCs w:val="20"/>
              </w:rPr>
            </w:pPr>
          </w:p>
        </w:tc>
        <w:tc>
          <w:tcPr>
            <w:tcW w:w="3002" w:type="dxa"/>
          </w:tcPr>
          <w:p w14:paraId="1FF8827C" w14:textId="77777777" w:rsidR="00512367" w:rsidRPr="007E6BD5" w:rsidRDefault="00512367" w:rsidP="00E53B2F">
            <w:pPr>
              <w:spacing w:after="80"/>
              <w:rPr>
                <w:sz w:val="20"/>
                <w:szCs w:val="20"/>
              </w:rPr>
            </w:pPr>
            <w:r w:rsidRPr="007E6BD5">
              <w:rPr>
                <w:b/>
                <w:sz w:val="20"/>
                <w:szCs w:val="20"/>
              </w:rPr>
              <w:t>Method</w:t>
            </w:r>
            <w:r w:rsidRPr="007E6BD5">
              <w:rPr>
                <w:sz w:val="20"/>
                <w:szCs w:val="20"/>
              </w:rPr>
              <w:t xml:space="preserve"> Quantitative.</w:t>
            </w:r>
          </w:p>
          <w:p w14:paraId="1BB285E6" w14:textId="77777777" w:rsidR="00512367" w:rsidRPr="007E6BD5" w:rsidRDefault="00512367" w:rsidP="00E53B2F">
            <w:pPr>
              <w:spacing w:after="80"/>
              <w:rPr>
                <w:sz w:val="20"/>
                <w:szCs w:val="20"/>
              </w:rPr>
            </w:pPr>
            <w:r w:rsidRPr="007E6BD5">
              <w:rPr>
                <w:b/>
                <w:sz w:val="20"/>
                <w:szCs w:val="20"/>
              </w:rPr>
              <w:t xml:space="preserve">Subjective measures </w:t>
            </w:r>
            <w:r w:rsidRPr="007E6BD5">
              <w:rPr>
                <w:sz w:val="20"/>
                <w:szCs w:val="20"/>
              </w:rPr>
              <w:t>Perception of birth experience, quality of provider interaction</w:t>
            </w:r>
          </w:p>
          <w:p w14:paraId="2AC77A89" w14:textId="77777777" w:rsidR="00512367" w:rsidRPr="007E6BD5" w:rsidRDefault="00512367" w:rsidP="00E53B2F">
            <w:pPr>
              <w:spacing w:after="80"/>
              <w:rPr>
                <w:sz w:val="20"/>
                <w:szCs w:val="20"/>
              </w:rPr>
            </w:pPr>
            <w:r w:rsidRPr="007E6BD5">
              <w:rPr>
                <w:b/>
                <w:sz w:val="20"/>
                <w:szCs w:val="20"/>
              </w:rPr>
              <w:t xml:space="preserve">Objective measures </w:t>
            </w:r>
            <w:r w:rsidRPr="007E6BD5">
              <w:rPr>
                <w:sz w:val="20"/>
                <w:szCs w:val="20"/>
              </w:rPr>
              <w:t>Demographic data.</w:t>
            </w:r>
          </w:p>
          <w:p w14:paraId="41B4932A" w14:textId="77777777" w:rsidR="00512367" w:rsidRPr="007E6BD5" w:rsidRDefault="00512367" w:rsidP="00E53B2F">
            <w:pPr>
              <w:spacing w:after="80"/>
              <w:rPr>
                <w:sz w:val="20"/>
                <w:szCs w:val="20"/>
              </w:rPr>
            </w:pPr>
            <w:r w:rsidRPr="007E6BD5">
              <w:rPr>
                <w:b/>
                <w:sz w:val="20"/>
                <w:szCs w:val="20"/>
              </w:rPr>
              <w:t xml:space="preserve">Blinding used </w:t>
            </w:r>
            <w:r w:rsidRPr="007E6BD5">
              <w:rPr>
                <w:sz w:val="20"/>
                <w:szCs w:val="20"/>
              </w:rPr>
              <w:t>n/a</w:t>
            </w:r>
          </w:p>
          <w:p w14:paraId="477E9157" w14:textId="77777777" w:rsidR="00512367" w:rsidRPr="007E6BD5" w:rsidRDefault="00512367" w:rsidP="00E53B2F">
            <w:pPr>
              <w:spacing w:after="80"/>
              <w:rPr>
                <w:b/>
                <w:sz w:val="20"/>
                <w:szCs w:val="20"/>
              </w:rPr>
            </w:pPr>
            <w:r w:rsidRPr="007E6BD5">
              <w:rPr>
                <w:b/>
                <w:sz w:val="20"/>
                <w:szCs w:val="20"/>
              </w:rPr>
              <w:t xml:space="preserve">Confounding factors </w:t>
            </w:r>
          </w:p>
          <w:p w14:paraId="5D9AA3B3" w14:textId="77777777" w:rsidR="00512367" w:rsidRPr="007E6BD5" w:rsidRDefault="00512367" w:rsidP="00E53B2F">
            <w:pPr>
              <w:spacing w:after="80"/>
              <w:rPr>
                <w:sz w:val="20"/>
                <w:szCs w:val="20"/>
              </w:rPr>
            </w:pPr>
            <w:r w:rsidRPr="007E6BD5">
              <w:rPr>
                <w:b/>
                <w:sz w:val="20"/>
                <w:szCs w:val="20"/>
              </w:rPr>
              <w:t>Analysis</w:t>
            </w:r>
            <w:r w:rsidRPr="007E6BD5">
              <w:rPr>
                <w:sz w:val="20"/>
                <w:szCs w:val="20"/>
              </w:rPr>
              <w:t>. Prior trauma or psychiatric wellbeing not assessed.</w:t>
            </w:r>
          </w:p>
          <w:p w14:paraId="1086F5DA" w14:textId="77777777" w:rsidR="00512367" w:rsidRPr="007E6BD5" w:rsidRDefault="00512367" w:rsidP="00E53B2F">
            <w:pPr>
              <w:spacing w:after="80"/>
              <w:rPr>
                <w:sz w:val="20"/>
                <w:szCs w:val="20"/>
              </w:rPr>
            </w:pPr>
          </w:p>
        </w:tc>
        <w:tc>
          <w:tcPr>
            <w:tcW w:w="2868" w:type="dxa"/>
          </w:tcPr>
          <w:p w14:paraId="24926E49" w14:textId="77777777" w:rsidR="00512367" w:rsidRPr="007E6BD5" w:rsidRDefault="00512367" w:rsidP="00E53B2F">
            <w:pPr>
              <w:pStyle w:val="NormalWeb"/>
              <w:spacing w:before="0" w:beforeAutospacing="0" w:after="80" w:afterAutospacing="0"/>
              <w:rPr>
                <w:rFonts w:eastAsiaTheme="minorHAnsi"/>
                <w:color w:val="000000"/>
                <w:sz w:val="20"/>
                <w:szCs w:val="20"/>
              </w:rPr>
            </w:pPr>
            <w:r w:rsidRPr="007E6BD5">
              <w:rPr>
                <w:b/>
                <w:sz w:val="20"/>
                <w:szCs w:val="20"/>
              </w:rPr>
              <w:t xml:space="preserve">Results: </w:t>
            </w:r>
            <w:r w:rsidRPr="007E6BD5">
              <w:rPr>
                <w:sz w:val="20"/>
                <w:szCs w:val="20"/>
              </w:rPr>
              <w:t>Significant Correlations:</w:t>
            </w:r>
            <w:r w:rsidRPr="007E6BD5">
              <w:rPr>
                <w:rFonts w:eastAsiaTheme="minorHAnsi"/>
                <w:color w:val="000000"/>
                <w:sz w:val="20"/>
                <w:szCs w:val="20"/>
              </w:rPr>
              <w:t xml:space="preserve"> QPI &amp; PTS. </w:t>
            </w:r>
            <w:r w:rsidRPr="007E6BD5">
              <w:rPr>
                <w:color w:val="000000"/>
                <w:sz w:val="20"/>
                <w:szCs w:val="20"/>
              </w:rPr>
              <w:t>QPI &amp; birth perception. Birth perception &amp; PTS. Provider affirmation more frequent than disaffirmation 15/21 affirm, 6/21 disaffirm</w:t>
            </w:r>
          </w:p>
          <w:p w14:paraId="209DA1F1" w14:textId="77777777" w:rsidR="00512367" w:rsidRPr="007E6BD5" w:rsidRDefault="00512367" w:rsidP="00E53B2F">
            <w:pPr>
              <w:spacing w:after="80"/>
              <w:rPr>
                <w:sz w:val="20"/>
                <w:szCs w:val="20"/>
              </w:rPr>
            </w:pPr>
            <w:r w:rsidRPr="007E6BD5">
              <w:rPr>
                <w:b/>
                <w:sz w:val="20"/>
                <w:szCs w:val="20"/>
              </w:rPr>
              <w:t>Application to local population</w:t>
            </w:r>
            <w:r w:rsidRPr="007E6BD5">
              <w:rPr>
                <w:sz w:val="20"/>
                <w:szCs w:val="20"/>
              </w:rPr>
              <w:t xml:space="preserve"> Sample mostly white and in stable relationships.</w:t>
            </w:r>
          </w:p>
          <w:p w14:paraId="5A5A4F99" w14:textId="77777777" w:rsidR="00512367" w:rsidRPr="007E6BD5" w:rsidRDefault="00512367" w:rsidP="00E53B2F">
            <w:pPr>
              <w:spacing w:after="80"/>
              <w:rPr>
                <w:sz w:val="20"/>
                <w:szCs w:val="20"/>
              </w:rPr>
            </w:pPr>
            <w:r w:rsidRPr="007E6BD5">
              <w:rPr>
                <w:b/>
                <w:sz w:val="20"/>
                <w:szCs w:val="20"/>
              </w:rPr>
              <w:t xml:space="preserve">Fit with other findings </w:t>
            </w:r>
            <w:r w:rsidRPr="007E6BD5">
              <w:rPr>
                <w:b/>
                <w:color w:val="4472C4" w:themeColor="accent1"/>
                <w:sz w:val="20"/>
                <w:szCs w:val="20"/>
              </w:rPr>
              <w:t xml:space="preserve"> </w:t>
            </w:r>
            <w:r>
              <w:rPr>
                <w:sz w:val="20"/>
                <w:szCs w:val="20"/>
              </w:rPr>
              <w:t>T</w:t>
            </w:r>
            <w:r w:rsidRPr="007E6BD5">
              <w:rPr>
                <w:sz w:val="20"/>
                <w:szCs w:val="20"/>
              </w:rPr>
              <w:t>heory of relationship between QPI and psychological status</w:t>
            </w:r>
            <w:r>
              <w:t xml:space="preserve"> </w:t>
            </w:r>
            <w:r w:rsidRPr="009D0C65">
              <w:rPr>
                <w:color w:val="4472C4" w:themeColor="accent1"/>
                <w:sz w:val="18"/>
                <w:szCs w:val="18"/>
              </w:rPr>
              <w:fldChar w:fldCharType="begin"/>
            </w:r>
            <w:r w:rsidRPr="009D0C65">
              <w:rPr>
                <w:color w:val="4472C4" w:themeColor="accent1"/>
                <w:sz w:val="18"/>
                <w:szCs w:val="18"/>
              </w:rPr>
              <w:instrText xml:space="preserve"> ADDIN EN.CITE &lt;EndNote&gt;&lt;Cite&gt;&lt;Author&gt;Peplau&lt;/Author&gt;&lt;Year&gt;1953&lt;/Year&gt;&lt;RecNum&gt;1330&lt;/RecNum&gt;&lt;DisplayText&gt;(Peplau, 1953)&lt;/DisplayText&gt;&lt;record&gt;&lt;rec-number&gt;1330&lt;/rec-number&gt;&lt;foreign-keys&gt;&lt;key app="EN" db-id="59z2d20v1205eueea50pwxwet002arrpvxsp" timestamp="1493409276"&gt;1330&lt;/key&gt;&lt;/foreign-keys&gt;&lt;ref-type name="Book"&gt;6&lt;/ref-type&gt;&lt;contributors&gt;&lt;authors&gt;&lt;author&gt;Peplau, H.E.&lt;/author&gt;&lt;/authors&gt;&lt;/contributors&gt;&lt;titles&gt;&lt;title&gt;Interpersonal relations in nursing&lt;/title&gt;&lt;/titles&gt;&lt;dates&gt;&lt;year&gt;1953&lt;/year&gt;&lt;/dates&gt;&lt;pub-location&gt;New York&lt;/pub-location&gt;&lt;publisher&gt;G.P. Putnam&amp;apos;s and Sons&lt;/publisher&gt;&lt;urls&gt;&lt;/urls&gt;&lt;/record&gt;&lt;/Cite&gt;&lt;/EndNote&gt;</w:instrText>
            </w:r>
            <w:r w:rsidRPr="009D0C65">
              <w:rPr>
                <w:color w:val="4472C4" w:themeColor="accent1"/>
                <w:sz w:val="18"/>
                <w:szCs w:val="18"/>
              </w:rPr>
              <w:fldChar w:fldCharType="separate"/>
            </w:r>
            <w:r w:rsidRPr="009D0C65">
              <w:rPr>
                <w:noProof/>
                <w:color w:val="4472C4" w:themeColor="accent1"/>
                <w:sz w:val="18"/>
                <w:szCs w:val="18"/>
              </w:rPr>
              <w:t>(Peplau, 1953)</w:t>
            </w:r>
            <w:r w:rsidRPr="009D0C65">
              <w:rPr>
                <w:color w:val="4472C4" w:themeColor="accent1"/>
                <w:sz w:val="18"/>
                <w:szCs w:val="18"/>
              </w:rPr>
              <w:fldChar w:fldCharType="end"/>
            </w:r>
            <w:r w:rsidRPr="009D0C65">
              <w:rPr>
                <w:color w:val="4472C4" w:themeColor="accent1"/>
                <w:sz w:val="18"/>
                <w:szCs w:val="18"/>
              </w:rPr>
              <w:t>.</w:t>
            </w:r>
          </w:p>
          <w:p w14:paraId="55AC917F"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color w:val="000000"/>
                <w:sz w:val="20"/>
                <w:szCs w:val="20"/>
              </w:rPr>
              <w:t>QPI significantly correlated with PTS. QPI modifiable by midwife, whereas unmodifiable factors such as age, parity, mode of birth are not associated with PTS (statistics not provided).</w:t>
            </w:r>
          </w:p>
          <w:p w14:paraId="5856AB13" w14:textId="77777777" w:rsidR="00512367" w:rsidRPr="007E6BD5" w:rsidRDefault="00512367" w:rsidP="00E53B2F">
            <w:pPr>
              <w:spacing w:after="80"/>
              <w:rPr>
                <w:sz w:val="20"/>
                <w:szCs w:val="20"/>
              </w:rPr>
            </w:pPr>
            <w:r w:rsidRPr="007E6BD5">
              <w:rPr>
                <w:b/>
                <w:sz w:val="20"/>
                <w:szCs w:val="20"/>
              </w:rPr>
              <w:t xml:space="preserve">Limitations </w:t>
            </w:r>
            <w:r w:rsidRPr="007E6BD5">
              <w:rPr>
                <w:sz w:val="20"/>
                <w:szCs w:val="20"/>
              </w:rPr>
              <w:t>Sampling method may not allow accurate prevalence estimates. Correlations do not imply causal relationships.</w:t>
            </w:r>
          </w:p>
          <w:p w14:paraId="0FEDCE00" w14:textId="77777777" w:rsidR="00512367" w:rsidRPr="007E6BD5" w:rsidRDefault="00512367" w:rsidP="00E53B2F">
            <w:pPr>
              <w:spacing w:after="80"/>
              <w:rPr>
                <w:sz w:val="20"/>
                <w:szCs w:val="20"/>
              </w:rPr>
            </w:pPr>
          </w:p>
          <w:p w14:paraId="31047E2A" w14:textId="77777777" w:rsidR="00512367" w:rsidRPr="007E6BD5" w:rsidRDefault="00512367" w:rsidP="00E53B2F">
            <w:pPr>
              <w:spacing w:after="80"/>
              <w:rPr>
                <w:sz w:val="20"/>
                <w:szCs w:val="20"/>
              </w:rPr>
            </w:pPr>
          </w:p>
          <w:p w14:paraId="1468D286" w14:textId="77777777" w:rsidR="00512367" w:rsidRPr="007E6BD5" w:rsidRDefault="00512367" w:rsidP="00E53B2F">
            <w:pPr>
              <w:spacing w:after="80"/>
              <w:rPr>
                <w:sz w:val="20"/>
                <w:szCs w:val="20"/>
              </w:rPr>
            </w:pPr>
          </w:p>
        </w:tc>
        <w:tc>
          <w:tcPr>
            <w:tcW w:w="1593" w:type="dxa"/>
          </w:tcPr>
          <w:p w14:paraId="14611A2D" w14:textId="77777777" w:rsidR="00512367" w:rsidRPr="007E6BD5" w:rsidRDefault="00512367" w:rsidP="00E53B2F">
            <w:pPr>
              <w:spacing w:after="80"/>
              <w:rPr>
                <w:sz w:val="20"/>
                <w:szCs w:val="20"/>
              </w:rPr>
            </w:pPr>
            <w:r w:rsidRPr="007E6BD5">
              <w:rPr>
                <w:b/>
                <w:sz w:val="20"/>
                <w:szCs w:val="20"/>
              </w:rPr>
              <w:t xml:space="preserve">CASP rating </w:t>
            </w:r>
            <w:r w:rsidRPr="007E6BD5">
              <w:rPr>
                <w:sz w:val="20"/>
                <w:szCs w:val="20"/>
              </w:rPr>
              <w:t>Moderate</w:t>
            </w:r>
          </w:p>
          <w:p w14:paraId="28DD57BA" w14:textId="77777777" w:rsidR="00512367" w:rsidRDefault="00512367" w:rsidP="00E53B2F">
            <w:pPr>
              <w:spacing w:after="80"/>
              <w:rPr>
                <w:sz w:val="20"/>
                <w:szCs w:val="20"/>
              </w:rPr>
            </w:pPr>
            <w:r w:rsidRPr="007E6BD5">
              <w:rPr>
                <w:b/>
                <w:sz w:val="20"/>
                <w:szCs w:val="20"/>
              </w:rPr>
              <w:t xml:space="preserve">Implications for practice </w:t>
            </w:r>
            <w:r w:rsidRPr="007E6BD5">
              <w:rPr>
                <w:sz w:val="20"/>
                <w:szCs w:val="20"/>
              </w:rPr>
              <w:t xml:space="preserve">Raised questions re level of monitoring and enforcement of MIDWIFE ethic conduct. Poor QPI more readily tolerated than poor technical skills. Reinforce need for psychiatric liaison advanced practice nurses to support </w:t>
            </w:r>
            <w:r w:rsidRPr="007E6BD5">
              <w:rPr>
                <w:color w:val="000000"/>
                <w:sz w:val="20"/>
                <w:szCs w:val="20"/>
              </w:rPr>
              <w:t>midwives</w:t>
            </w:r>
            <w:r w:rsidRPr="007E6BD5">
              <w:rPr>
                <w:sz w:val="20"/>
                <w:szCs w:val="20"/>
              </w:rPr>
              <w:t xml:space="preserve"> to assess and interact with women appropriately. Reassuring that provider affirmation was more common than disaffirmation.</w:t>
            </w:r>
          </w:p>
          <w:p w14:paraId="6C6211D0" w14:textId="77777777" w:rsidR="008E2E93" w:rsidRDefault="008E2E93" w:rsidP="00E53B2F">
            <w:pPr>
              <w:spacing w:after="80"/>
              <w:rPr>
                <w:sz w:val="20"/>
                <w:szCs w:val="20"/>
              </w:rPr>
            </w:pPr>
          </w:p>
          <w:p w14:paraId="6C35EC5D" w14:textId="4E7B5469" w:rsidR="008E2E93" w:rsidRPr="007E6BD5" w:rsidRDefault="008E2E93" w:rsidP="00E53B2F">
            <w:pPr>
              <w:spacing w:after="80"/>
              <w:rPr>
                <w:sz w:val="20"/>
                <w:szCs w:val="20"/>
              </w:rPr>
            </w:pPr>
          </w:p>
        </w:tc>
      </w:tr>
    </w:tbl>
    <w:p w14:paraId="4A1F5C14" w14:textId="77777777" w:rsidR="00512367" w:rsidRPr="007E6BD5" w:rsidRDefault="00512367" w:rsidP="00512367">
      <w:pPr>
        <w:spacing w:after="80"/>
        <w:rPr>
          <w:sz w:val="20"/>
          <w:szCs w:val="20"/>
        </w:rPr>
      </w:pPr>
    </w:p>
    <w:tbl>
      <w:tblPr>
        <w:tblStyle w:val="TableGrid"/>
        <w:tblW w:w="14328" w:type="dxa"/>
        <w:tblBorders>
          <w:top w:val="single" w:sz="4"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7E6BD5" w14:paraId="12CB55A0" w14:textId="77777777" w:rsidTr="00E53B2F">
        <w:tc>
          <w:tcPr>
            <w:tcW w:w="1234" w:type="dxa"/>
          </w:tcPr>
          <w:p w14:paraId="301C3DEA" w14:textId="77777777" w:rsidR="00512367" w:rsidRPr="007E6BD5" w:rsidRDefault="00512367" w:rsidP="00E53B2F">
            <w:pPr>
              <w:spacing w:after="80"/>
              <w:rPr>
                <w:sz w:val="20"/>
                <w:szCs w:val="20"/>
              </w:rPr>
            </w:pPr>
            <w:r w:rsidRPr="007E6BD5">
              <w:rPr>
                <w:b/>
                <w:sz w:val="20"/>
                <w:szCs w:val="20"/>
              </w:rPr>
              <w:lastRenderedPageBreak/>
              <w:t>Tham et al. 2010</w:t>
            </w:r>
            <w:r w:rsidRPr="007E6BD5">
              <w:rPr>
                <w:b/>
                <w:sz w:val="20"/>
                <w:szCs w:val="20"/>
              </w:rPr>
              <w:br/>
            </w:r>
            <w:r w:rsidRPr="007E6BD5">
              <w:rPr>
                <w:sz w:val="20"/>
                <w:szCs w:val="20"/>
              </w:rPr>
              <w:t xml:space="preserve">Experience of support among mothers with and without post-traumatic stress symptoms following emergency caesarean section </w:t>
            </w:r>
          </w:p>
          <w:p w14:paraId="467FFAE5" w14:textId="77777777" w:rsidR="00512367" w:rsidRPr="007E6BD5" w:rsidRDefault="00512367" w:rsidP="00E53B2F">
            <w:pPr>
              <w:spacing w:after="80"/>
              <w:rPr>
                <w:b/>
                <w:sz w:val="20"/>
                <w:szCs w:val="20"/>
              </w:rPr>
            </w:pPr>
          </w:p>
          <w:p w14:paraId="36C90892" w14:textId="77777777" w:rsidR="00512367" w:rsidRPr="007E6BD5" w:rsidRDefault="00512367" w:rsidP="00E53B2F">
            <w:pPr>
              <w:spacing w:after="80"/>
              <w:rPr>
                <w:b/>
                <w:sz w:val="20"/>
                <w:szCs w:val="20"/>
              </w:rPr>
            </w:pPr>
            <w:r w:rsidRPr="007E6BD5">
              <w:rPr>
                <w:b/>
                <w:sz w:val="20"/>
                <w:szCs w:val="20"/>
              </w:rPr>
              <w:t>Sweden</w:t>
            </w:r>
          </w:p>
          <w:p w14:paraId="595A99A9" w14:textId="77777777" w:rsidR="00512367" w:rsidRPr="007E6BD5" w:rsidRDefault="00512367" w:rsidP="00E53B2F">
            <w:pPr>
              <w:spacing w:after="80"/>
              <w:rPr>
                <w:b/>
                <w:sz w:val="20"/>
                <w:szCs w:val="20"/>
              </w:rPr>
            </w:pPr>
          </w:p>
        </w:tc>
        <w:tc>
          <w:tcPr>
            <w:tcW w:w="2476" w:type="dxa"/>
          </w:tcPr>
          <w:p w14:paraId="03C5D352" w14:textId="77777777" w:rsidR="00512367" w:rsidRPr="007E6BD5" w:rsidRDefault="00512367" w:rsidP="00E53B2F">
            <w:pPr>
              <w:spacing w:after="80"/>
              <w:rPr>
                <w:sz w:val="20"/>
                <w:szCs w:val="20"/>
              </w:rPr>
            </w:pPr>
            <w:r w:rsidRPr="007E6BD5">
              <w:rPr>
                <w:b/>
                <w:sz w:val="20"/>
                <w:szCs w:val="20"/>
              </w:rPr>
              <w:t xml:space="preserve">Sample size </w:t>
            </w:r>
            <w:r w:rsidRPr="007E6BD5">
              <w:rPr>
                <w:sz w:val="20"/>
                <w:szCs w:val="20"/>
              </w:rPr>
              <w:t>42 women with PTSS, 42 women without PTSS, 6 months PC (note the authors refer to Post traumatic stress symptoms not full PTSD).</w:t>
            </w:r>
          </w:p>
          <w:p w14:paraId="5748ABFB" w14:textId="77777777" w:rsidR="00512367" w:rsidRPr="007E6BD5" w:rsidRDefault="00512367" w:rsidP="00E53B2F">
            <w:pPr>
              <w:spacing w:after="80"/>
              <w:rPr>
                <w:sz w:val="20"/>
                <w:szCs w:val="20"/>
              </w:rPr>
            </w:pPr>
            <w:r w:rsidRPr="007E6BD5">
              <w:rPr>
                <w:b/>
                <w:sz w:val="20"/>
                <w:szCs w:val="20"/>
              </w:rPr>
              <w:t xml:space="preserve">Selection process </w:t>
            </w:r>
            <w:r w:rsidRPr="007E6BD5">
              <w:rPr>
                <w:sz w:val="20"/>
                <w:szCs w:val="20"/>
              </w:rPr>
              <w:t>Healthy women, Swedish or English speaking, delivered between 37-42 weeks, planned SVB.</w:t>
            </w:r>
          </w:p>
          <w:p w14:paraId="19FAA90F" w14:textId="77777777" w:rsidR="00512367" w:rsidRPr="007E6BD5" w:rsidRDefault="00512367" w:rsidP="00E53B2F">
            <w:pPr>
              <w:spacing w:after="80"/>
              <w:rPr>
                <w:b/>
                <w:sz w:val="20"/>
                <w:szCs w:val="20"/>
              </w:rPr>
            </w:pPr>
            <w:r w:rsidRPr="007E6BD5">
              <w:rPr>
                <w:b/>
                <w:sz w:val="20"/>
                <w:szCs w:val="20"/>
              </w:rPr>
              <w:t xml:space="preserve">Rationale </w:t>
            </w:r>
            <w:r w:rsidRPr="007E6BD5">
              <w:rPr>
                <w:sz w:val="20"/>
                <w:szCs w:val="20"/>
              </w:rPr>
              <w:t>n</w:t>
            </w:r>
            <w:r w:rsidRPr="007E6BD5">
              <w:rPr>
                <w:color w:val="000000" w:themeColor="text1"/>
                <w:sz w:val="20"/>
                <w:szCs w:val="20"/>
              </w:rPr>
              <w:t>ot specified</w:t>
            </w:r>
            <w:r w:rsidRPr="007E6BD5">
              <w:rPr>
                <w:b/>
                <w:color w:val="000000" w:themeColor="text1"/>
                <w:sz w:val="20"/>
                <w:szCs w:val="20"/>
              </w:rPr>
              <w:t xml:space="preserve"> </w:t>
            </w:r>
          </w:p>
          <w:p w14:paraId="40345501" w14:textId="77777777" w:rsidR="00512367" w:rsidRPr="007E6BD5" w:rsidRDefault="00512367" w:rsidP="00E53B2F">
            <w:pPr>
              <w:spacing w:after="80"/>
              <w:rPr>
                <w:sz w:val="20"/>
                <w:szCs w:val="20"/>
              </w:rPr>
            </w:pPr>
            <w:r w:rsidRPr="007E6BD5">
              <w:rPr>
                <w:b/>
                <w:sz w:val="20"/>
                <w:szCs w:val="20"/>
              </w:rPr>
              <w:t xml:space="preserve">Drop-outs </w:t>
            </w:r>
            <w:r w:rsidRPr="007E6BD5">
              <w:rPr>
                <w:sz w:val="20"/>
                <w:szCs w:val="20"/>
              </w:rPr>
              <w:t xml:space="preserve">148 who met criteria were invited, 19 declined, 4 dropped out, 3 moved abroad.122 enrolled. </w:t>
            </w:r>
          </w:p>
          <w:p w14:paraId="32ADD5D0" w14:textId="77777777" w:rsidR="00512367" w:rsidRPr="007E6BD5" w:rsidRDefault="00512367" w:rsidP="00E53B2F">
            <w:pPr>
              <w:spacing w:after="80"/>
              <w:rPr>
                <w:sz w:val="20"/>
                <w:szCs w:val="20"/>
              </w:rPr>
            </w:pPr>
            <w:r w:rsidRPr="007E6BD5">
              <w:rPr>
                <w:b/>
                <w:sz w:val="20"/>
                <w:szCs w:val="20"/>
              </w:rPr>
              <w:t xml:space="preserve">Ethical issues addressed </w:t>
            </w:r>
            <w:r w:rsidRPr="007E6BD5">
              <w:rPr>
                <w:sz w:val="20"/>
                <w:szCs w:val="20"/>
              </w:rPr>
              <w:t>Local research ethics committee at Karolinska Institute, Stockholm. Info provided and consent obtained.</w:t>
            </w:r>
          </w:p>
        </w:tc>
        <w:tc>
          <w:tcPr>
            <w:tcW w:w="1473" w:type="dxa"/>
          </w:tcPr>
          <w:p w14:paraId="51F06D38" w14:textId="77777777" w:rsidR="00512367" w:rsidRPr="007E6BD5" w:rsidRDefault="00512367" w:rsidP="00E53B2F">
            <w:pPr>
              <w:spacing w:after="80"/>
              <w:rPr>
                <w:sz w:val="20"/>
                <w:szCs w:val="20"/>
              </w:rPr>
            </w:pPr>
            <w:r w:rsidRPr="007E6BD5">
              <w:rPr>
                <w:b/>
                <w:sz w:val="20"/>
                <w:szCs w:val="20"/>
              </w:rPr>
              <w:t xml:space="preserve">Goal </w:t>
            </w:r>
            <w:r w:rsidRPr="007E6BD5">
              <w:rPr>
                <w:sz w:val="20"/>
                <w:szCs w:val="20"/>
              </w:rPr>
              <w:t>Experience of support amongst mothers with and without PTSD following Emergency Caesarean section (EMCS).</w:t>
            </w:r>
          </w:p>
          <w:p w14:paraId="0F9AE353" w14:textId="77777777" w:rsidR="00512367" w:rsidRPr="007E6BD5" w:rsidRDefault="00512367" w:rsidP="00E53B2F">
            <w:pPr>
              <w:spacing w:after="80"/>
              <w:rPr>
                <w:sz w:val="20"/>
                <w:szCs w:val="20"/>
              </w:rPr>
            </w:pPr>
            <w:r w:rsidRPr="007E6BD5">
              <w:rPr>
                <w:b/>
                <w:sz w:val="20"/>
                <w:szCs w:val="20"/>
              </w:rPr>
              <w:t xml:space="preserve">Why important </w:t>
            </w:r>
            <w:r w:rsidRPr="007E6BD5">
              <w:rPr>
                <w:sz w:val="20"/>
                <w:szCs w:val="20"/>
              </w:rPr>
              <w:t xml:space="preserve">Understanding difference in experience between women with and without PTSD-PC following EMCS. </w:t>
            </w:r>
          </w:p>
          <w:p w14:paraId="440FA2CC" w14:textId="77777777" w:rsidR="00512367" w:rsidRPr="007E6BD5" w:rsidRDefault="00512367" w:rsidP="00E53B2F">
            <w:pPr>
              <w:spacing w:after="80"/>
              <w:rPr>
                <w:b/>
                <w:sz w:val="20"/>
                <w:szCs w:val="20"/>
              </w:rPr>
            </w:pPr>
            <w:r w:rsidRPr="007E6BD5">
              <w:rPr>
                <w:b/>
                <w:sz w:val="20"/>
                <w:szCs w:val="20"/>
              </w:rPr>
              <w:t xml:space="preserve">Relevance </w:t>
            </w:r>
            <w:r w:rsidRPr="007E6BD5">
              <w:rPr>
                <w:sz w:val="20"/>
                <w:szCs w:val="20"/>
              </w:rPr>
              <w:t xml:space="preserve">Explores birth experience in relations to PTSD-PC. </w:t>
            </w:r>
          </w:p>
          <w:p w14:paraId="26E53611" w14:textId="77777777" w:rsidR="00512367" w:rsidRPr="007E6BD5" w:rsidRDefault="00512367" w:rsidP="00E53B2F">
            <w:pPr>
              <w:spacing w:after="80"/>
              <w:rPr>
                <w:sz w:val="20"/>
                <w:szCs w:val="20"/>
              </w:rPr>
            </w:pPr>
            <w:r w:rsidRPr="007E6BD5">
              <w:rPr>
                <w:b/>
                <w:sz w:val="20"/>
                <w:szCs w:val="20"/>
              </w:rPr>
              <w:t xml:space="preserve"> </w:t>
            </w:r>
          </w:p>
        </w:tc>
        <w:tc>
          <w:tcPr>
            <w:tcW w:w="1663" w:type="dxa"/>
          </w:tcPr>
          <w:p w14:paraId="4257E85E" w14:textId="77777777" w:rsidR="00512367" w:rsidRPr="007E6BD5" w:rsidRDefault="00512367" w:rsidP="00E53B2F">
            <w:pPr>
              <w:spacing w:after="80"/>
              <w:rPr>
                <w:sz w:val="20"/>
                <w:szCs w:val="20"/>
              </w:rPr>
            </w:pPr>
            <w:r w:rsidRPr="007E6BD5">
              <w:rPr>
                <w:b/>
                <w:sz w:val="20"/>
                <w:szCs w:val="20"/>
              </w:rPr>
              <w:t xml:space="preserve">Measure of PTSD </w:t>
            </w:r>
            <w:r w:rsidRPr="007E6BD5">
              <w:rPr>
                <w:sz w:val="20"/>
                <w:szCs w:val="20"/>
              </w:rPr>
              <w:t xml:space="preserve">IES </w:t>
            </w:r>
            <w:r w:rsidRPr="009307E7">
              <w:rPr>
                <w:color w:val="4472C4" w:themeColor="accent1"/>
                <w:sz w:val="18"/>
                <w:szCs w:val="18"/>
              </w:rPr>
              <w:fldChar w:fldCharType="begin"/>
            </w:r>
            <w:r w:rsidRPr="009307E7">
              <w:rPr>
                <w:color w:val="4472C4" w:themeColor="accent1"/>
                <w:sz w:val="18"/>
                <w:szCs w:val="18"/>
              </w:rPr>
              <w:instrText xml:space="preserve"> ADDIN EN.CITE &lt;EndNote&gt;&lt;Cite&gt;&lt;Author&gt;Horowitz&lt;/Author&gt;&lt;Year&gt;1979&lt;/Year&gt;&lt;RecNum&gt;1295&lt;/RecNum&gt;&lt;DisplayText&gt;(Horowitz et al., 1979)&lt;/DisplayText&gt;&lt;record&gt;&lt;rec-number&gt;1295&lt;/rec-number&gt;&lt;foreign-keys&gt;&lt;key app="EN" db-id="59z2d20v1205eueea50pwxwet002arrpvxsp" timestamp="1489927233"&gt;1295&lt;/key&gt;&lt;/foreign-keys&gt;&lt;ref-type name="Journal Article"&gt;17&lt;/ref-type&gt;&lt;contributors&gt;&lt;authors&gt;&lt;author&gt;Horowitz, Mardi J.&lt;/author&gt;&lt;author&gt;Wilner, Nancy&lt;/author&gt;&lt;author&gt;Alvarez, William&lt;/author&gt;&lt;/authors&gt;&lt;/contributors&gt;&lt;titles&gt;&lt;title&gt;Impact of Event Scale: A measure of subjective stress&lt;/title&gt;&lt;secondary-title&gt;Psychosomatic Medicine&lt;/secondary-title&gt;&lt;/titles&gt;&lt;periodical&gt;&lt;full-title&gt;Psychosomatic Medicine&lt;/full-title&gt;&lt;/periodical&gt;&lt;pages&gt;209-218&lt;/pages&gt;&lt;volume&gt;41&lt;/volume&gt;&lt;number&gt;3&lt;/number&gt;&lt;keywords&gt;&lt;keyword&gt;development of impact of event scale&lt;/keyword&gt;&lt;keyword&gt;measurement of current subjective distress&lt;/keyword&gt;&lt;keyword&gt;20–75 yr old stress outpatients&lt;/keyword&gt;&lt;keyword&gt;1979&lt;/keyword&gt;&lt;keyword&gt;Distress&lt;/keyword&gt;&lt;keyword&gt;Experiences (Events)&lt;/keyword&gt;&lt;keyword&gt;Measurement&lt;/keyword&gt;&lt;keyword&gt;Stress Reactions&lt;/keyword&gt;&lt;keyword&gt;Test Construction&lt;/keyword&gt;&lt;keyword&gt;Outpatients&lt;/keyword&gt;&lt;/keywords&gt;&lt;dates&gt;&lt;year&gt;1979&lt;/year&gt;&lt;/dates&gt;&lt;pub-location&gt;US&lt;/pub-location&gt;&lt;publisher&gt;Lippincott Williams &amp;amp; Wilkins&lt;/publisher&gt;&lt;isbn&gt;0033-3174&amp;#xD;1534-7796&lt;/isbn&gt;&lt;accession-num&gt;1980-26834-001&lt;/accession-num&gt;&lt;urls&gt;&lt;related-urls&gt;&lt;url&gt;https://login.ezproxy.napier.ac.uk/login?url=http://search.ebscohost.com/login.aspx?direct=true&amp;amp;db=psyh&amp;amp;AN=1980-26834-001&amp;amp;site=ehost-live&lt;/url&gt;&lt;/related-urls&gt;&lt;/urls&gt;&lt;electronic-resource-num&gt;10.1097/00006842-197905000-00004&lt;/electronic-resource-num&gt;&lt;remote-database-name&gt;psyh&lt;/remote-database-name&gt;&lt;remote-database-provider&gt;EBSCOhost&lt;/remote-database-provider&gt;&lt;/record&gt;&lt;/Cite&gt;&lt;/EndNote&gt;</w:instrText>
            </w:r>
            <w:r w:rsidRPr="009307E7">
              <w:rPr>
                <w:color w:val="4472C4" w:themeColor="accent1"/>
                <w:sz w:val="18"/>
                <w:szCs w:val="18"/>
              </w:rPr>
              <w:fldChar w:fldCharType="separate"/>
            </w:r>
            <w:r w:rsidRPr="009307E7">
              <w:rPr>
                <w:noProof/>
                <w:color w:val="4472C4" w:themeColor="accent1"/>
                <w:sz w:val="18"/>
                <w:szCs w:val="18"/>
              </w:rPr>
              <w:t>(Horowitz et al., 1979)</w:t>
            </w:r>
            <w:r w:rsidRPr="009307E7">
              <w:rPr>
                <w:color w:val="4472C4" w:themeColor="accent1"/>
                <w:sz w:val="18"/>
                <w:szCs w:val="18"/>
              </w:rPr>
              <w:fldChar w:fldCharType="end"/>
            </w:r>
            <w:r w:rsidRPr="009307E7">
              <w:rPr>
                <w:color w:val="4472C4" w:themeColor="accent1"/>
                <w:sz w:val="20"/>
                <w:szCs w:val="20"/>
              </w:rPr>
              <w:t xml:space="preserve"> </w:t>
            </w:r>
            <w:r w:rsidRPr="007E6BD5">
              <w:rPr>
                <w:sz w:val="20"/>
                <w:szCs w:val="20"/>
              </w:rPr>
              <w:t>to measure PTSD. 2 groups, no symptoms of PTSD and at least moderate symptoms of PTSD, using cut-off 19/20 points.</w:t>
            </w:r>
          </w:p>
          <w:p w14:paraId="417A2ED9" w14:textId="77777777" w:rsidR="00512367" w:rsidRPr="007E6BD5" w:rsidRDefault="00512367" w:rsidP="00E53B2F">
            <w:pPr>
              <w:spacing w:after="80"/>
              <w:rPr>
                <w:sz w:val="20"/>
                <w:szCs w:val="20"/>
              </w:rPr>
            </w:pPr>
            <w:r w:rsidRPr="007E6BD5">
              <w:rPr>
                <w:b/>
                <w:sz w:val="20"/>
                <w:szCs w:val="20"/>
              </w:rPr>
              <w:t xml:space="preserve">Other measure made </w:t>
            </w:r>
            <w:r w:rsidRPr="007E6BD5">
              <w:rPr>
                <w:sz w:val="20"/>
                <w:szCs w:val="20"/>
              </w:rPr>
              <w:t>SoC scales completed at 2-3 days PC, reported in parent longitudinal study.</w:t>
            </w:r>
          </w:p>
          <w:p w14:paraId="0764065D" w14:textId="77777777" w:rsidR="00512367" w:rsidRPr="007E6BD5" w:rsidRDefault="00512367" w:rsidP="00E53B2F">
            <w:pPr>
              <w:spacing w:after="80"/>
              <w:rPr>
                <w:b/>
                <w:sz w:val="20"/>
                <w:szCs w:val="20"/>
              </w:rPr>
            </w:pPr>
          </w:p>
        </w:tc>
        <w:tc>
          <w:tcPr>
            <w:tcW w:w="2951" w:type="dxa"/>
          </w:tcPr>
          <w:p w14:paraId="2354D4DC" w14:textId="77777777" w:rsidR="00512367" w:rsidRPr="007E6BD5" w:rsidRDefault="00512367" w:rsidP="00E53B2F">
            <w:pPr>
              <w:spacing w:after="80"/>
              <w:rPr>
                <w:sz w:val="20"/>
                <w:szCs w:val="20"/>
              </w:rPr>
            </w:pPr>
            <w:r w:rsidRPr="007E6BD5">
              <w:rPr>
                <w:b/>
                <w:sz w:val="20"/>
                <w:szCs w:val="20"/>
              </w:rPr>
              <w:t xml:space="preserve">Method </w:t>
            </w:r>
            <w:r w:rsidRPr="007E6BD5">
              <w:rPr>
                <w:sz w:val="20"/>
                <w:szCs w:val="20"/>
              </w:rPr>
              <w:t>Qualitative.</w:t>
            </w:r>
          </w:p>
          <w:p w14:paraId="0876C2CF" w14:textId="77777777" w:rsidR="00512367" w:rsidRPr="007E6BD5" w:rsidRDefault="00512367" w:rsidP="00E53B2F">
            <w:pPr>
              <w:spacing w:after="80"/>
              <w:rPr>
                <w:sz w:val="20"/>
                <w:szCs w:val="20"/>
              </w:rPr>
            </w:pPr>
            <w:r w:rsidRPr="007E6BD5">
              <w:rPr>
                <w:b/>
                <w:sz w:val="20"/>
                <w:szCs w:val="20"/>
              </w:rPr>
              <w:t xml:space="preserve">Design </w:t>
            </w:r>
            <w:r w:rsidRPr="007E6BD5">
              <w:rPr>
                <w:sz w:val="20"/>
                <w:szCs w:val="20"/>
              </w:rPr>
              <w:t>Secondary analysis of 84 women from a longitudinal study.</w:t>
            </w:r>
          </w:p>
          <w:p w14:paraId="4F1C2C3B" w14:textId="77777777" w:rsidR="00512367" w:rsidRPr="007E6BD5" w:rsidRDefault="00512367" w:rsidP="00E53B2F">
            <w:pPr>
              <w:spacing w:after="80"/>
              <w:rPr>
                <w:sz w:val="20"/>
                <w:szCs w:val="20"/>
              </w:rPr>
            </w:pPr>
            <w:r w:rsidRPr="007E6BD5">
              <w:rPr>
                <w:b/>
                <w:sz w:val="20"/>
                <w:szCs w:val="20"/>
              </w:rPr>
              <w:t xml:space="preserve">Data collection </w:t>
            </w:r>
            <w:r w:rsidRPr="007E6BD5">
              <w:rPr>
                <w:sz w:val="20"/>
                <w:szCs w:val="20"/>
              </w:rPr>
              <w:t xml:space="preserve">PTSD assessed at 3 months PC. </w:t>
            </w:r>
          </w:p>
          <w:p w14:paraId="06D9B3A5" w14:textId="77777777" w:rsidR="00512367" w:rsidRPr="007E6BD5" w:rsidRDefault="00512367" w:rsidP="00E53B2F">
            <w:pPr>
              <w:spacing w:after="80"/>
              <w:rPr>
                <w:sz w:val="20"/>
                <w:szCs w:val="20"/>
              </w:rPr>
            </w:pPr>
            <w:r w:rsidRPr="007E6BD5">
              <w:rPr>
                <w:b/>
                <w:sz w:val="20"/>
                <w:szCs w:val="20"/>
              </w:rPr>
              <w:t xml:space="preserve">Collection technique </w:t>
            </w:r>
            <w:r w:rsidRPr="007E6BD5">
              <w:rPr>
                <w:sz w:val="20"/>
                <w:szCs w:val="20"/>
              </w:rPr>
              <w:t xml:space="preserve">Telephone Semi-structured interview at 6-7 months PC. Interviews based on a questionnaire plus supplementary questions to understand experience. Hand recorded then transcribed. </w:t>
            </w:r>
          </w:p>
          <w:p w14:paraId="68CD7D1B" w14:textId="77777777" w:rsidR="00512367" w:rsidRPr="007E6BD5" w:rsidRDefault="00512367" w:rsidP="00E53B2F">
            <w:pPr>
              <w:spacing w:after="80"/>
              <w:rPr>
                <w:b/>
                <w:sz w:val="20"/>
                <w:szCs w:val="20"/>
              </w:rPr>
            </w:pPr>
            <w:r w:rsidRPr="007E6BD5">
              <w:rPr>
                <w:b/>
                <w:sz w:val="20"/>
                <w:szCs w:val="20"/>
              </w:rPr>
              <w:t xml:space="preserve">Rationale </w:t>
            </w:r>
            <w:r w:rsidRPr="007E6BD5">
              <w:rPr>
                <w:sz w:val="20"/>
                <w:szCs w:val="20"/>
              </w:rPr>
              <w:t xml:space="preserve">To explore lived experience. </w:t>
            </w:r>
          </w:p>
          <w:p w14:paraId="2E456F8B" w14:textId="77777777" w:rsidR="00512367" w:rsidRPr="007E6BD5" w:rsidRDefault="00512367" w:rsidP="00E53B2F">
            <w:pPr>
              <w:spacing w:after="80"/>
              <w:rPr>
                <w:sz w:val="20"/>
                <w:szCs w:val="20"/>
              </w:rPr>
            </w:pPr>
            <w:r w:rsidRPr="007E6BD5">
              <w:rPr>
                <w:b/>
                <w:sz w:val="20"/>
                <w:szCs w:val="20"/>
              </w:rPr>
              <w:t>Analysis</w:t>
            </w:r>
            <w:r w:rsidRPr="007E6BD5">
              <w:rPr>
                <w:sz w:val="20"/>
                <w:szCs w:val="20"/>
              </w:rPr>
              <w:t xml:space="preserve"> Content analysis.</w:t>
            </w:r>
          </w:p>
          <w:p w14:paraId="38D4EF34" w14:textId="77777777" w:rsidR="00512367" w:rsidRPr="007E6BD5" w:rsidRDefault="00512367" w:rsidP="00E53B2F">
            <w:pPr>
              <w:spacing w:after="80"/>
              <w:rPr>
                <w:sz w:val="20"/>
                <w:szCs w:val="20"/>
              </w:rPr>
            </w:pPr>
            <w:r w:rsidRPr="007E6BD5">
              <w:rPr>
                <w:b/>
                <w:sz w:val="20"/>
                <w:szCs w:val="20"/>
              </w:rPr>
              <w:t>Reflexivity and reflection</w:t>
            </w:r>
            <w:r w:rsidRPr="007E6BD5">
              <w:rPr>
                <w:sz w:val="20"/>
                <w:szCs w:val="20"/>
              </w:rPr>
              <w:t xml:space="preserve"> Interviewer did not know women’s PTSS status at time of interview. Authors analysed texts separately until consensus was reached.</w:t>
            </w:r>
          </w:p>
          <w:p w14:paraId="5BE97136" w14:textId="77777777" w:rsidR="00512367" w:rsidRPr="007E6BD5" w:rsidRDefault="00512367" w:rsidP="00E53B2F">
            <w:pPr>
              <w:spacing w:after="80"/>
              <w:rPr>
                <w:sz w:val="20"/>
                <w:szCs w:val="20"/>
              </w:rPr>
            </w:pPr>
          </w:p>
        </w:tc>
        <w:tc>
          <w:tcPr>
            <w:tcW w:w="2925" w:type="dxa"/>
          </w:tcPr>
          <w:p w14:paraId="25A8FDDC" w14:textId="77777777" w:rsidR="00512367" w:rsidRPr="007E6BD5" w:rsidRDefault="00512367" w:rsidP="00E53B2F">
            <w:pPr>
              <w:rPr>
                <w:color w:val="000000"/>
                <w:sz w:val="20"/>
                <w:szCs w:val="20"/>
              </w:rPr>
            </w:pPr>
            <w:r w:rsidRPr="007E6BD5">
              <w:rPr>
                <w:b/>
                <w:sz w:val="20"/>
                <w:szCs w:val="20"/>
              </w:rPr>
              <w:t xml:space="preserve">Clear statement of findings </w:t>
            </w:r>
            <w:r w:rsidRPr="007E6BD5">
              <w:rPr>
                <w:b/>
                <w:sz w:val="20"/>
                <w:szCs w:val="20"/>
              </w:rPr>
              <w:br/>
            </w:r>
            <w:r w:rsidRPr="007E6BD5">
              <w:rPr>
                <w:color w:val="000000"/>
                <w:sz w:val="20"/>
                <w:szCs w:val="20"/>
              </w:rPr>
              <w:t xml:space="preserve">No figures presented. States majority women found midwife kind/supportive, contradicts findings: </w:t>
            </w:r>
            <w:r w:rsidRPr="007E6BD5">
              <w:rPr>
                <w:b/>
                <w:color w:val="000000"/>
                <w:sz w:val="20"/>
                <w:szCs w:val="20"/>
              </w:rPr>
              <w:t>Women with PTS:</w:t>
            </w:r>
            <w:r w:rsidRPr="007E6BD5">
              <w:rPr>
                <w:sz w:val="20"/>
                <w:szCs w:val="20"/>
              </w:rPr>
              <w:t xml:space="preserve"> </w:t>
            </w:r>
            <w:r w:rsidRPr="007E6BD5">
              <w:rPr>
                <w:color w:val="000000"/>
                <w:sz w:val="20"/>
                <w:szCs w:val="20"/>
              </w:rPr>
              <w:t xml:space="preserve">several found midwife nervous; </w:t>
            </w:r>
          </w:p>
          <w:p w14:paraId="5F1FA135" w14:textId="77777777" w:rsidR="00512367" w:rsidRPr="007E6BD5" w:rsidRDefault="00512367" w:rsidP="00E53B2F">
            <w:pPr>
              <w:spacing w:after="80"/>
              <w:rPr>
                <w:color w:val="000000"/>
                <w:sz w:val="20"/>
                <w:szCs w:val="20"/>
              </w:rPr>
            </w:pPr>
            <w:r w:rsidRPr="007E6BD5">
              <w:rPr>
                <w:color w:val="000000"/>
                <w:sz w:val="20"/>
                <w:szCs w:val="20"/>
              </w:rPr>
              <w:t>&gt; ½ found</w:t>
            </w:r>
            <w:r w:rsidRPr="007E6BD5">
              <w:rPr>
                <w:sz w:val="20"/>
                <w:szCs w:val="20"/>
              </w:rPr>
              <w:t xml:space="preserve"> </w:t>
            </w:r>
            <w:r w:rsidRPr="007E6BD5">
              <w:rPr>
                <w:color w:val="000000"/>
                <w:sz w:val="20"/>
                <w:szCs w:val="20"/>
              </w:rPr>
              <w:t>midwife disinterested, lack support, communication; many felt</w:t>
            </w:r>
            <w:r w:rsidRPr="007E6BD5">
              <w:rPr>
                <w:sz w:val="20"/>
                <w:szCs w:val="20"/>
              </w:rPr>
              <w:t xml:space="preserve"> l</w:t>
            </w:r>
            <w:r w:rsidRPr="007E6BD5">
              <w:rPr>
                <w:color w:val="000000"/>
                <w:sz w:val="20"/>
                <w:szCs w:val="20"/>
              </w:rPr>
              <w:t>ack of information, lack involvement in decisions, lack postpartum follow up (About ½ saw MW at 3 months</w:t>
            </w:r>
            <w:r w:rsidRPr="007E6BD5">
              <w:rPr>
                <w:sz w:val="20"/>
                <w:szCs w:val="20"/>
              </w:rPr>
              <w:t>)</w:t>
            </w:r>
            <w:r w:rsidRPr="007E6BD5">
              <w:rPr>
                <w:color w:val="000000"/>
                <w:sz w:val="20"/>
                <w:szCs w:val="20"/>
              </w:rPr>
              <w:t xml:space="preserve">; ⅓ experienced fear. </w:t>
            </w:r>
            <w:r w:rsidRPr="007E6BD5">
              <w:rPr>
                <w:b/>
                <w:bCs/>
                <w:color w:val="000000"/>
                <w:sz w:val="20"/>
                <w:szCs w:val="20"/>
              </w:rPr>
              <w:t xml:space="preserve">Women without PTS: </w:t>
            </w:r>
            <w:r w:rsidRPr="007E6BD5">
              <w:rPr>
                <w:sz w:val="20"/>
                <w:szCs w:val="20"/>
              </w:rPr>
              <w:t xml:space="preserve">few </w:t>
            </w:r>
            <w:r w:rsidRPr="007E6BD5">
              <w:rPr>
                <w:color w:val="000000"/>
                <w:sz w:val="20"/>
                <w:szCs w:val="20"/>
              </w:rPr>
              <w:t>found midwife uninterested or unsupportive.</w:t>
            </w:r>
            <w:r w:rsidRPr="007E6BD5">
              <w:rPr>
                <w:sz w:val="20"/>
                <w:szCs w:val="20"/>
              </w:rPr>
              <w:t xml:space="preserve"> </w:t>
            </w:r>
            <w:r w:rsidRPr="007E6BD5">
              <w:rPr>
                <w:color w:val="000000"/>
                <w:sz w:val="20"/>
                <w:szCs w:val="20"/>
              </w:rPr>
              <w:t xml:space="preserve">Almost all saw midwife at 3 months. </w:t>
            </w:r>
            <w:r w:rsidRPr="007E6BD5">
              <w:rPr>
                <w:b/>
                <w:bCs/>
                <w:color w:val="000000"/>
                <w:sz w:val="20"/>
                <w:szCs w:val="20"/>
              </w:rPr>
              <w:t xml:space="preserve">New mums: </w:t>
            </w:r>
            <w:r w:rsidRPr="007E6BD5">
              <w:rPr>
                <w:bCs/>
                <w:color w:val="000000"/>
                <w:sz w:val="20"/>
                <w:szCs w:val="20"/>
              </w:rPr>
              <w:t>majority:</w:t>
            </w:r>
            <w:r w:rsidRPr="007E6BD5">
              <w:rPr>
                <w:b/>
                <w:bCs/>
                <w:color w:val="000000"/>
                <w:sz w:val="20"/>
                <w:szCs w:val="20"/>
              </w:rPr>
              <w:t xml:space="preserve"> </w:t>
            </w:r>
            <w:r w:rsidRPr="007E6BD5">
              <w:rPr>
                <w:color w:val="000000"/>
                <w:sz w:val="20"/>
                <w:szCs w:val="20"/>
              </w:rPr>
              <w:t>lack information. ⅓ each group:</w:t>
            </w:r>
            <w:r w:rsidRPr="007E6BD5">
              <w:rPr>
                <w:sz w:val="20"/>
                <w:szCs w:val="20"/>
              </w:rPr>
              <w:t xml:space="preserve"> l</w:t>
            </w:r>
            <w:r w:rsidRPr="007E6BD5">
              <w:rPr>
                <w:color w:val="000000"/>
                <w:sz w:val="20"/>
                <w:szCs w:val="20"/>
              </w:rPr>
              <w:t xml:space="preserve">ack continuity. </w:t>
            </w:r>
            <w:r w:rsidRPr="007E6BD5">
              <w:rPr>
                <w:sz w:val="20"/>
                <w:szCs w:val="20"/>
              </w:rPr>
              <w:t xml:space="preserve">All desire counselling, only those with obj trauma, received this. </w:t>
            </w:r>
          </w:p>
          <w:p w14:paraId="5B78689C" w14:textId="77777777" w:rsidR="00512367" w:rsidRPr="007E6BD5" w:rsidRDefault="00512367" w:rsidP="00E53B2F">
            <w:pPr>
              <w:spacing w:after="80"/>
              <w:rPr>
                <w:sz w:val="20"/>
                <w:szCs w:val="20"/>
              </w:rPr>
            </w:pPr>
            <w:r w:rsidRPr="007E6BD5">
              <w:rPr>
                <w:b/>
                <w:sz w:val="20"/>
                <w:szCs w:val="20"/>
              </w:rPr>
              <w:t xml:space="preserve">Discussion of findings </w:t>
            </w:r>
            <w:r w:rsidRPr="007E6BD5">
              <w:rPr>
                <w:sz w:val="20"/>
                <w:szCs w:val="20"/>
              </w:rPr>
              <w:t>Midwives actions important, query worse care or</w:t>
            </w:r>
            <w:r w:rsidRPr="007E6BD5">
              <w:rPr>
                <w:b/>
                <w:sz w:val="20"/>
                <w:szCs w:val="20"/>
              </w:rPr>
              <w:t xml:space="preserve"> </w:t>
            </w:r>
            <w:r w:rsidRPr="007E6BD5">
              <w:rPr>
                <w:sz w:val="20"/>
                <w:szCs w:val="20"/>
              </w:rPr>
              <w:t xml:space="preserve">women with PTS more sensitive, due to anxiety or history. </w:t>
            </w:r>
          </w:p>
          <w:p w14:paraId="35521A44" w14:textId="77777777" w:rsidR="00512367" w:rsidRPr="007E6BD5" w:rsidRDefault="00512367" w:rsidP="00E53B2F">
            <w:pPr>
              <w:spacing w:after="80"/>
              <w:rPr>
                <w:sz w:val="20"/>
                <w:szCs w:val="20"/>
              </w:rPr>
            </w:pPr>
            <w:r w:rsidRPr="007E6BD5">
              <w:rPr>
                <w:b/>
                <w:sz w:val="20"/>
                <w:szCs w:val="20"/>
              </w:rPr>
              <w:t xml:space="preserve">Limitations </w:t>
            </w:r>
            <w:r w:rsidRPr="007E6BD5">
              <w:rPr>
                <w:sz w:val="20"/>
                <w:szCs w:val="20"/>
              </w:rPr>
              <w:t>Phone Interviews lack visual contact. Hand recording possible inaccuracy. No record of prior trauma or history of PTSD.</w:t>
            </w:r>
          </w:p>
        </w:tc>
        <w:tc>
          <w:tcPr>
            <w:tcW w:w="1606" w:type="dxa"/>
          </w:tcPr>
          <w:p w14:paraId="29C66444" w14:textId="77777777" w:rsidR="00512367" w:rsidRPr="007E6BD5" w:rsidRDefault="00512367" w:rsidP="00E53B2F">
            <w:pPr>
              <w:rPr>
                <w:b/>
                <w:sz w:val="20"/>
                <w:szCs w:val="20"/>
              </w:rPr>
            </w:pPr>
            <w:r w:rsidRPr="007E6BD5">
              <w:rPr>
                <w:b/>
                <w:sz w:val="20"/>
                <w:szCs w:val="20"/>
              </w:rPr>
              <w:t>CASP rating</w:t>
            </w:r>
          </w:p>
          <w:p w14:paraId="3B015C12" w14:textId="77777777" w:rsidR="00512367" w:rsidRPr="007E6BD5" w:rsidRDefault="00512367" w:rsidP="00E53B2F">
            <w:pPr>
              <w:spacing w:after="80"/>
              <w:rPr>
                <w:sz w:val="20"/>
                <w:szCs w:val="20"/>
              </w:rPr>
            </w:pPr>
            <w:r w:rsidRPr="007E6BD5">
              <w:rPr>
                <w:sz w:val="20"/>
                <w:szCs w:val="20"/>
              </w:rPr>
              <w:t>Moderate</w:t>
            </w:r>
          </w:p>
          <w:p w14:paraId="3E35F070" w14:textId="77777777" w:rsidR="00512367" w:rsidRPr="007E6BD5" w:rsidRDefault="00512367" w:rsidP="00E53B2F">
            <w:pPr>
              <w:spacing w:after="80"/>
              <w:rPr>
                <w:b/>
                <w:sz w:val="20"/>
                <w:szCs w:val="20"/>
              </w:rPr>
            </w:pPr>
            <w:r w:rsidRPr="007E6BD5">
              <w:rPr>
                <w:b/>
                <w:sz w:val="20"/>
                <w:szCs w:val="20"/>
              </w:rPr>
              <w:t xml:space="preserve">Value of research </w:t>
            </w:r>
            <w:r w:rsidRPr="007E6BD5">
              <w:rPr>
                <w:sz w:val="20"/>
                <w:szCs w:val="20"/>
              </w:rPr>
              <w:t xml:space="preserve">Highlights importance of </w:t>
            </w:r>
            <w:r w:rsidRPr="007E6BD5">
              <w:rPr>
                <w:color w:val="000000"/>
                <w:sz w:val="20"/>
                <w:szCs w:val="20"/>
              </w:rPr>
              <w:t>midwife’s</w:t>
            </w:r>
            <w:r w:rsidRPr="007E6BD5">
              <w:rPr>
                <w:sz w:val="20"/>
                <w:szCs w:val="20"/>
              </w:rPr>
              <w:t xml:space="preserve"> actions/ inactions.</w:t>
            </w:r>
          </w:p>
          <w:p w14:paraId="3655C09F" w14:textId="77777777" w:rsidR="00512367" w:rsidRPr="007E6BD5" w:rsidRDefault="00512367" w:rsidP="00E53B2F">
            <w:pPr>
              <w:spacing w:after="80"/>
              <w:rPr>
                <w:sz w:val="20"/>
                <w:szCs w:val="20"/>
              </w:rPr>
            </w:pPr>
            <w:r w:rsidRPr="007E6BD5">
              <w:rPr>
                <w:b/>
                <w:sz w:val="20"/>
                <w:szCs w:val="20"/>
              </w:rPr>
              <w:t xml:space="preserve">Implications </w:t>
            </w:r>
            <w:r w:rsidRPr="007E6BD5">
              <w:rPr>
                <w:sz w:val="20"/>
                <w:szCs w:val="20"/>
              </w:rPr>
              <w:t>Treat all women as if vulnerable to trauma. Midwives have important support roles during EMCS. Suggest follow up women at risk of PTSD-PC. Midwives must recognise women who may be angry/ feel staff are to blame/feel shame, offering them an open discussion.</w:t>
            </w:r>
          </w:p>
        </w:tc>
      </w:tr>
    </w:tbl>
    <w:p w14:paraId="1DA0A801" w14:textId="77777777" w:rsidR="00512367" w:rsidRPr="007E6BD5" w:rsidRDefault="00512367" w:rsidP="00512367">
      <w:pPr>
        <w:spacing w:line="360" w:lineRule="auto"/>
        <w:rPr>
          <w:b/>
          <w:color w:val="000000" w:themeColor="text1"/>
          <w:sz w:val="20"/>
          <w:szCs w:val="20"/>
        </w:rPr>
        <w:sectPr w:rsidR="00512367" w:rsidRPr="007E6BD5" w:rsidSect="00A90125">
          <w:headerReference w:type="default" r:id="rId10"/>
          <w:pgSz w:w="16838" w:h="11906" w:orient="landscape"/>
          <w:pgMar w:top="1440" w:right="1440" w:bottom="1440" w:left="1440" w:header="720" w:footer="720" w:gutter="0"/>
          <w:cols w:space="720"/>
          <w:docGrid w:linePitch="360"/>
        </w:sectPr>
      </w:pPr>
    </w:p>
    <w:p w14:paraId="2B79DC2C" w14:textId="45F0FCEA" w:rsidR="008378AE" w:rsidRPr="00763916" w:rsidRDefault="00CB324E" w:rsidP="00CB324E">
      <w:pPr>
        <w:spacing w:line="360" w:lineRule="auto"/>
        <w:rPr>
          <w:b/>
          <w:i/>
          <w:color w:val="000000" w:themeColor="text1"/>
        </w:rPr>
      </w:pPr>
      <w:r w:rsidRPr="00763916">
        <w:rPr>
          <w:b/>
          <w:i/>
          <w:color w:val="000000" w:themeColor="text1"/>
        </w:rPr>
        <w:lastRenderedPageBreak/>
        <w:t>Study focus</w:t>
      </w:r>
    </w:p>
    <w:p w14:paraId="4D3C4205" w14:textId="4527F2E6" w:rsidR="002E18C9" w:rsidRPr="00496A7F" w:rsidRDefault="002E18C9" w:rsidP="002E18C9">
      <w:pPr>
        <w:tabs>
          <w:tab w:val="left" w:pos="5670"/>
          <w:tab w:val="left" w:pos="9072"/>
        </w:tabs>
        <w:spacing w:line="360" w:lineRule="auto"/>
        <w:rPr>
          <w:color w:val="000000" w:themeColor="text1"/>
        </w:rPr>
      </w:pPr>
      <w:r w:rsidRPr="00496A7F">
        <w:rPr>
          <w:color w:val="000000" w:themeColor="text1"/>
        </w:rPr>
        <w:t xml:space="preserve">Within the wider PTSD-PC literature, few studies focussed on QPI. Two review studies had a primary focus close to QPI, for others QPI emerged as a feature of women’s </w:t>
      </w:r>
      <w:r w:rsidR="00540E88" w:rsidRPr="00496A7F">
        <w:rPr>
          <w:color w:val="000000" w:themeColor="text1"/>
        </w:rPr>
        <w:t>subjective experiences</w:t>
      </w:r>
      <w:r w:rsidRPr="00496A7F">
        <w:rPr>
          <w:color w:val="000000" w:themeColor="text1"/>
        </w:rPr>
        <w:t>. All review studies refer predominately to midwives as the maternity care providers, and so the findings refer to midwives throughout.</w:t>
      </w:r>
      <w:r>
        <w:rPr>
          <w:color w:val="70AD47" w:themeColor="accent6"/>
        </w:rPr>
        <w:t xml:space="preserve"> </w:t>
      </w:r>
      <w:r w:rsidR="001508EF" w:rsidRPr="00763916">
        <w:rPr>
          <w:color w:val="4472C4" w:themeColor="accent1"/>
        </w:rPr>
        <w:fldChar w:fldCharType="begin">
          <w:fldData xml:space="preserve">PEVuZE5vdGU+PENpdGUgQXV0aG9yWWVhcj0iMSI+PEF1dGhvcj5OeWJlcmc8L0F1dGhvcj48WWVh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</w:fldData>
        </w:fldChar>
      </w:r>
      <w:r w:rsidR="00056986" w:rsidRPr="00763916">
        <w:rPr>
          <w:color w:val="4472C4" w:themeColor="accent1"/>
        </w:rPr>
        <w:instrText xml:space="preserve"> ADDIN EN.CITE </w:instrText>
      </w:r>
      <w:r w:rsidR="00056986" w:rsidRPr="00763916">
        <w:rPr>
          <w:color w:val="4472C4" w:themeColor="accent1"/>
        </w:rPr>
        <w:fldChar w:fldCharType="begin">
          <w:fldData xml:space="preserve">PEVuZE5vdGU+PENpdGUgQXV0aG9yWWVhcj0iMSI+PEF1dGhvcj5OeWJlcmc8L0F1dGhvcj48WWVh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</w:fldData>
        </w:fldChar>
      </w:r>
      <w:r w:rsidR="00056986" w:rsidRPr="00763916">
        <w:rPr>
          <w:color w:val="4472C4" w:themeColor="accent1"/>
        </w:rPr>
        <w:instrText xml:space="preserve"> ADDIN EN.CITE.DATA </w:instrText>
      </w:r>
      <w:r w:rsidR="00056986" w:rsidRPr="00763916">
        <w:rPr>
          <w:color w:val="4472C4" w:themeColor="accent1"/>
        </w:rPr>
      </w:r>
      <w:r w:rsidR="00056986"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056986" w:rsidRPr="00763916">
        <w:rPr>
          <w:noProof/>
          <w:color w:val="4472C4" w:themeColor="accent1"/>
        </w:rPr>
        <w:t>Nyberg, Lindberg, and Öhrling (2010)</w:t>
      </w:r>
      <w:r w:rsidR="001508EF" w:rsidRPr="00763916">
        <w:rPr>
          <w:color w:val="4472C4" w:themeColor="accent1"/>
        </w:rPr>
        <w:fldChar w:fldCharType="end"/>
      </w:r>
      <w:r w:rsidR="00CB324E" w:rsidRPr="00763916">
        <w:rPr>
          <w:color w:val="4472C4" w:themeColor="accent1"/>
        </w:rPr>
        <w:t xml:space="preserve"> </w:t>
      </w:r>
      <w:r w:rsidRPr="00496A7F">
        <w:rPr>
          <w:color w:val="000000" w:themeColor="text1"/>
        </w:rPr>
        <w:t>was the only study identified that looked at midwives’ experiences of interacting with women within the context of PTSD-PC, and this occurred during a postnatal clinic. The midwives do not directly describe their experience of interacting during childbirth, however they provide their reflections on women’s perception of QPI during childbirth. This study was included to enable review of all sources of research examining the perception of QPI in the context of PTSD-PC.</w:t>
      </w:r>
    </w:p>
    <w:p w14:paraId="39B774AB" w14:textId="7E2F5E5E" w:rsidR="00644B93" w:rsidRPr="00496A7F" w:rsidRDefault="00644B93" w:rsidP="00CB324E">
      <w:pPr>
        <w:spacing w:line="360" w:lineRule="auto"/>
        <w:outlineLvl w:val="0"/>
        <w:rPr>
          <w:i/>
          <w:color w:val="000000" w:themeColor="text1"/>
        </w:rPr>
      </w:pPr>
    </w:p>
    <w:p w14:paraId="43BA49AC" w14:textId="024DCB85" w:rsidR="00CB324E" w:rsidRPr="007850AC" w:rsidRDefault="00526A3C" w:rsidP="00CB324E">
      <w:pPr>
        <w:spacing w:line="360" w:lineRule="auto"/>
        <w:outlineLvl w:val="0"/>
        <w:rPr>
          <w:b/>
          <w:i/>
          <w:color w:val="000000" w:themeColor="text1"/>
        </w:rPr>
      </w:pPr>
      <w:r w:rsidRPr="007850AC">
        <w:rPr>
          <w:b/>
          <w:i/>
          <w:color w:val="000000" w:themeColor="text1"/>
        </w:rPr>
        <w:t>Study m</w:t>
      </w:r>
      <w:r w:rsidR="00CB324E" w:rsidRPr="007850AC">
        <w:rPr>
          <w:b/>
          <w:i/>
          <w:color w:val="000000" w:themeColor="text1"/>
        </w:rPr>
        <w:t>ethodologies</w:t>
      </w:r>
    </w:p>
    <w:p w14:paraId="5CA91151" w14:textId="3CCA26B1" w:rsidR="00CB324E" w:rsidRPr="00763916" w:rsidRDefault="00CB324E" w:rsidP="00CB324E">
      <w:pPr>
        <w:tabs>
          <w:tab w:val="left" w:pos="2268"/>
          <w:tab w:val="left" w:pos="4678"/>
        </w:tabs>
        <w:spacing w:line="360" w:lineRule="auto"/>
        <w:rPr>
          <w:color w:val="4472C4" w:themeColor="accent1"/>
        </w:rPr>
      </w:pPr>
      <w:r w:rsidRPr="00F05D38">
        <w:rPr>
          <w:color w:val="000000" w:themeColor="text1"/>
        </w:rPr>
        <w:t xml:space="preserve">Study methodologies were appropriate for </w:t>
      </w:r>
      <w:r w:rsidR="002C6F7C">
        <w:rPr>
          <w:color w:val="000000" w:themeColor="text1"/>
        </w:rPr>
        <w:t>each</w:t>
      </w:r>
      <w:r w:rsidRPr="00F05D38">
        <w:rPr>
          <w:color w:val="000000" w:themeColor="text1"/>
        </w:rPr>
        <w:t xml:space="preserve"> study design, with the following considerations. The use of grounded theory by one study was potentially appropriate due to limited existing research into factors contributing to PTSD-PC </w:t>
      </w:r>
      <w:r w:rsidR="001508EF" w:rsidRPr="00F05D38">
        <w:rPr>
          <w:color w:val="4472C4" w:themeColor="accent1"/>
        </w:rPr>
        <w:fldChar w:fldCharType="begin">
          <w:fldData xml:space="preserve">PEVuZE5vdGU+PENpdGU+PEF1dGhvcj5BbGxlbjwvQXV0aG9yPjxZZWFyPjE5OTg8L1llYXI+PFJl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</w:fldData>
        </w:fldChar>
      </w:r>
      <w:r w:rsidR="001508EF" w:rsidRPr="00F05D38">
        <w:rPr>
          <w:color w:val="4472C4" w:themeColor="accent1"/>
        </w:rPr>
        <w:instrText xml:space="preserve"> ADDIN EN.CITE </w:instrText>
      </w:r>
      <w:r w:rsidR="001508EF" w:rsidRPr="00F05D38">
        <w:rPr>
          <w:color w:val="4472C4" w:themeColor="accent1"/>
        </w:rPr>
        <w:fldChar w:fldCharType="begin">
          <w:fldData xml:space="preserve">PEVuZE5vdGU+PENpdGU+PEF1dGhvcj5BbGxlbjwvQXV0aG9yPjxZZWFyPjE5OTg8L1llYXI+PFJl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</w:fldData>
        </w:fldChar>
      </w:r>
      <w:r w:rsidR="001508EF" w:rsidRPr="00F05D38">
        <w:rPr>
          <w:color w:val="4472C4" w:themeColor="accent1"/>
        </w:rPr>
        <w:instrText xml:space="preserve"> ADDIN EN.CITE.DATA </w:instrText>
      </w:r>
      <w:r w:rsidR="001508EF" w:rsidRPr="00F05D38">
        <w:rPr>
          <w:color w:val="4472C4" w:themeColor="accent1"/>
        </w:rPr>
      </w:r>
      <w:r w:rsidR="001508EF" w:rsidRPr="00F05D38">
        <w:rPr>
          <w:color w:val="4472C4" w:themeColor="accent1"/>
        </w:rPr>
        <w:fldChar w:fldCharType="end"/>
      </w:r>
      <w:r w:rsidR="001508EF" w:rsidRPr="00F05D38">
        <w:rPr>
          <w:color w:val="4472C4" w:themeColor="accent1"/>
        </w:rPr>
      </w:r>
      <w:r w:rsidR="001508EF" w:rsidRPr="00F05D38">
        <w:rPr>
          <w:color w:val="4472C4" w:themeColor="accent1"/>
        </w:rPr>
        <w:fldChar w:fldCharType="separate"/>
      </w:r>
      <w:r w:rsidR="001508EF" w:rsidRPr="00F05D38">
        <w:rPr>
          <w:noProof/>
          <w:color w:val="4472C4" w:themeColor="accent1"/>
        </w:rPr>
        <w:t>(Allen, 1998)</w:t>
      </w:r>
      <w:r w:rsidR="001508EF" w:rsidRPr="00F05D38">
        <w:rPr>
          <w:color w:val="4472C4" w:themeColor="accent1"/>
        </w:rPr>
        <w:fldChar w:fldCharType="end"/>
      </w:r>
      <w:r w:rsidR="00F05D38">
        <w:rPr>
          <w:color w:val="000000" w:themeColor="text1"/>
        </w:rPr>
        <w:t>,</w:t>
      </w:r>
      <w:r w:rsidR="00B36AC0">
        <w:rPr>
          <w:color w:val="FF0000"/>
        </w:rPr>
        <w:t xml:space="preserve"> </w:t>
      </w:r>
      <w:r w:rsidR="00B36AC0" w:rsidRPr="00F05D38">
        <w:rPr>
          <w:color w:val="000000" w:themeColor="text1"/>
        </w:rPr>
        <w:t xml:space="preserve">but </w:t>
      </w:r>
      <w:r w:rsidRPr="00F05D38">
        <w:rPr>
          <w:color w:val="000000" w:themeColor="text1"/>
        </w:rPr>
        <w:t xml:space="preserve">the fixed sample did not reflect theoretical sampling to determine data saturation </w:t>
      </w:r>
      <w:r w:rsidR="001508EF" w:rsidRPr="00763916">
        <w:rPr>
          <w:color w:val="4472C4" w:themeColor="accent1"/>
        </w:rPr>
        <w:fldChar w:fldCharType="begin"/>
      </w:r>
      <w:r w:rsidR="001508EF" w:rsidRPr="00763916">
        <w:rPr>
          <w:color w:val="4472C4" w:themeColor="accent1"/>
        </w:rPr>
        <w:instrText xml:space="preserve"> ADDIN EN.CITE &lt;EndNote&gt;&lt;Cite&gt;&lt;Author&gt;Charmaz&lt;/Author&gt;&lt;Year&gt;2006&lt;/Year&gt;&lt;RecNum&gt;1310&lt;/RecNum&gt;&lt;DisplayText&gt;(Charmaz, 2006)&lt;/DisplayText&gt;&lt;record&gt;&lt;rec-number&gt;1310&lt;/rec-number&gt;&lt;foreign-keys&gt;&lt;key app="EN" db-id="59z2d20v1205eueea50pwxwet002arrpvxsp" timestamp="1489933028"&gt;1310&lt;/key&gt;&lt;/foreign-keys&gt;&lt;ref-type name="Book"&gt;6&lt;/ref-type&gt;&lt;contributors&gt;&lt;authors&gt;&lt;author&gt;Charmaz, Kathy&lt;/author&gt;&lt;/authors&gt;&lt;secondary-authors&gt;&lt;author&gt;David Silverman&lt;/author&gt;&lt;/secondary-authors&gt;&lt;/contributors&gt;&lt;titles&gt;&lt;title&gt;Constructing Grounded Theory&lt;/title&gt;&lt;secondary-title&gt;Introducing Qualitative Methods&lt;/secondary-title&gt;&lt;/titles&gt;&lt;dates&gt;&lt;year&gt;2006&lt;/year&gt;&lt;/dates&gt;&lt;pub-location&gt;London&lt;/pub-location&gt;&lt;publisher&gt;SAGE&lt;/publisher&gt;&lt;isbn&gt;978-0-7619-7352-2&lt;/isbn&gt;&lt;urls&gt;&lt;/urls&gt;&lt;/record&gt;&lt;/Cite&gt;&lt;/EndNote&gt;</w:instrText>
      </w:r>
      <w:r w:rsidR="001508EF" w:rsidRPr="00763916">
        <w:rPr>
          <w:color w:val="4472C4" w:themeColor="accent1"/>
        </w:rPr>
        <w:fldChar w:fldCharType="separate"/>
      </w:r>
      <w:r w:rsidR="001508EF" w:rsidRPr="00763916">
        <w:rPr>
          <w:noProof/>
          <w:color w:val="4472C4" w:themeColor="accent1"/>
        </w:rPr>
        <w:t>(Charmaz, 2006)</w:t>
      </w:r>
      <w:r w:rsidR="001508EF" w:rsidRPr="00763916">
        <w:rPr>
          <w:color w:val="4472C4" w:themeColor="accent1"/>
        </w:rPr>
        <w:fldChar w:fldCharType="end"/>
      </w:r>
      <w:r w:rsidRPr="00763916">
        <w:rPr>
          <w:color w:val="000000" w:themeColor="text1"/>
        </w:rPr>
        <w:t xml:space="preserve">. Reflexivity </w:t>
      </w:r>
      <w:r w:rsidR="001508EF" w:rsidRPr="00763916">
        <w:rPr>
          <w:color w:val="4472C4" w:themeColor="accent1"/>
        </w:rPr>
        <w:fldChar w:fldCharType="begin">
          <w:fldData xml:space="preserve">PEVuZE5vdGU+PENpdGU+PEF1dGhvcj5GaW5sYXk8L0F1dGhvcj48WWVhcj4yMDA4PC9ZZWFyPjxS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GaW5sYXk8L0F1dGhvcj48WWVhcj4yMDA4PC9ZZWFyPjxS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Berger, 2015; Finlay, 2008)</w:t>
      </w:r>
      <w:r w:rsidR="001508EF" w:rsidRPr="00763916">
        <w:rPr>
          <w:color w:val="4472C4" w:themeColor="accent1"/>
        </w:rPr>
        <w:fldChar w:fldCharType="end"/>
      </w:r>
      <w:r w:rsidRPr="00763916">
        <w:rPr>
          <w:color w:val="000000" w:themeColor="text1"/>
        </w:rPr>
        <w:t xml:space="preserve"> was acknowledged by two studies, addressed by one </w:t>
      </w:r>
      <w:r w:rsidR="001508EF" w:rsidRPr="00763916">
        <w:rPr>
          <w:color w:val="4472C4" w:themeColor="accent1"/>
        </w:rPr>
        <w:fldChar w:fldCharType="begin">
          <w:fldData xml:space="preserve">PEVuZE5vdGU+PENpdGU+PEF1dGhvcj5UaGFtPC9BdXRob3I+PFllYXI+MjAxMDwvWWVhcj48UmVj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UaGFtPC9BdXRob3I+PFllYXI+MjAxMDwvWWVhcj48UmVj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Tham et al., 2010)</w:t>
      </w:r>
      <w:r w:rsidR="001508EF" w:rsidRPr="00763916">
        <w:rPr>
          <w:color w:val="4472C4" w:themeColor="accent1"/>
        </w:rPr>
        <w:fldChar w:fldCharType="end"/>
      </w:r>
      <w:r w:rsidRPr="00763916">
        <w:rPr>
          <w:color w:val="000000" w:themeColor="text1"/>
        </w:rPr>
        <w:t xml:space="preserve">, but not the other </w:t>
      </w:r>
      <w:r w:rsidR="001508EF" w:rsidRPr="00763916">
        <w:rPr>
          <w:color w:val="4472C4" w:themeColor="accent1"/>
        </w:rPr>
        <w:fldChar w:fldCharType="begin"/>
      </w:r>
      <w:r w:rsidR="001508EF" w:rsidRPr="00763916">
        <w:rPr>
          <w:color w:val="4472C4" w:themeColor="accent1"/>
        </w:rPr>
        <w:instrText xml:space="preserve"> ADDIN EN.CITE &lt;EndNote&gt;&lt;Cite&gt;&lt;Author&gt;Ballard&lt;/Author&gt;&lt;Year&gt;1995&lt;/Year&gt;&lt;RecNum&gt;539&lt;/RecNum&gt;&lt;DisplayText&gt;(Ballard, Stanley, &amp;amp; Brockington, 1995)&lt;/DisplayText&gt;&lt;record&gt;&lt;rec-number&gt;539&lt;/rec-number&gt;&lt;foreign-keys&gt;&lt;key app="EN" db-id="59z2d20v1205eueea50pwxwet002arrpvxsp" timestamp="1449479593"&gt;539&lt;/key&gt;&lt;key app="ENWeb" db-id=""&gt;0&lt;/key&gt;&lt;/foreign-keys&gt;&lt;ref-type name="Journal Article"&gt;17&lt;/ref-type&gt;&lt;contributors&gt;&lt;authors&gt;&lt;author&gt;Ballard, C. G.&lt;/author&gt;&lt;author&gt;Stanley, A. K.&lt;/author&gt;&lt;author&gt;Brockington, I. F.&lt;/author&gt;&lt;/authors&gt;&lt;/contributors&gt;&lt;titles&gt;&lt;title&gt;Post-traumatic stress disorder (PTSD) after childbirth&lt;/title&gt;&lt;secondary-title&gt;The British Journal of Psychiatry&lt;/secondary-title&gt;&lt;/titles&gt;&lt;periodical&gt;&lt;full-title&gt;The British Journal of Psychiatry&lt;/full-title&gt;&lt;/periodical&gt;&lt;pages&gt;525-528&lt;/pages&gt;&lt;volume&gt;166&lt;/volume&gt;&lt;number&gt;4&lt;/number&gt;&lt;keywords&gt;&lt;keyword&gt;difficult birth&lt;/keyword&gt;&lt;keyword&gt;stress reactions &amp;amp; similarity to PTSD&lt;/keyword&gt;&lt;keyword&gt;27–42 yr old new mothers&lt;/keyword&gt;&lt;keyword&gt;Birth&lt;/keyword&gt;&lt;keyword&gt;Obstetrical Complications&lt;/keyword&gt;&lt;keyword&gt;Posttraumatic Stress Disorder&lt;/keyword&gt;&lt;keyword&gt;Stress Reactions&lt;/keyword&gt;&lt;/keywords&gt;&lt;dates&gt;&lt;year&gt;1995&lt;/year&gt;&lt;/dates&gt;&lt;pub-location&gt;United Kingdom&lt;/pub-location&gt;&lt;publisher&gt;Royal College of Psychiatrists&lt;/publisher&gt;&lt;isbn&gt;0007-1250&amp;#xD;1472-1465&lt;/isbn&gt;&lt;accession-num&gt;1995-44003-001&lt;/accession-num&gt;&lt;urls&gt;&lt;related-urls&gt;&lt;url&gt;https://ezp.napier.ac.uk/login?url=http://search.ebscohost.com/login.aspx?direct=true&amp;amp;db=psyh&amp;amp;AN=1995-44003-001&amp;amp;site=ehost-live&lt;/url&gt;&lt;/related-urls&gt;&lt;/urls&gt;&lt;electronic-resource-num&gt;10.1192/bjp.166.4.525&lt;/electronic-resource-num&gt;&lt;remote-database-name&gt;psyh&lt;/remote-database-name&gt;&lt;remote-database-provider&gt;EBSCOhost&lt;/remote-database-provider&gt;&lt;research-notes&gt;not full PTSD&amp;#xD;&amp;#xD;forceps, long labour, pain&amp;#xD;&lt;/research-notes&gt;&lt;/record&gt;&lt;/Cite&gt;&lt;/EndNote&gt;</w:instrText>
      </w:r>
      <w:r w:rsidR="001508EF" w:rsidRPr="00763916">
        <w:rPr>
          <w:color w:val="4472C4" w:themeColor="accent1"/>
        </w:rPr>
        <w:fldChar w:fldCharType="separate"/>
      </w:r>
      <w:r w:rsidR="001508EF" w:rsidRPr="00763916">
        <w:rPr>
          <w:noProof/>
          <w:color w:val="4472C4" w:themeColor="accent1"/>
        </w:rPr>
        <w:t>(Ballard, Stanley, &amp; Brockington, 1995)</w:t>
      </w:r>
      <w:r w:rsidR="001508EF" w:rsidRPr="00763916">
        <w:rPr>
          <w:color w:val="4472C4" w:themeColor="accent1"/>
        </w:rPr>
        <w:fldChar w:fldCharType="end"/>
      </w:r>
      <w:r w:rsidRPr="00763916">
        <w:rPr>
          <w:color w:val="4472C4" w:themeColor="accent1"/>
        </w:rPr>
        <w:t>.</w:t>
      </w:r>
      <w:r w:rsidRPr="00763916">
        <w:rPr>
          <w:color w:val="000000" w:themeColor="text1"/>
        </w:rPr>
        <w:t xml:space="preserve"> Three papers acknowledged and addressed the need for reliability </w:t>
      </w:r>
      <w:r w:rsidR="00056986" w:rsidRPr="00763916">
        <w:rPr>
          <w:color w:val="4472C4" w:themeColor="accent1"/>
        </w:rPr>
        <w:fldChar w:fldCharType="begin">
          <w:fldData xml:space="preserve">PEVuZE5vdGU+PENpdGU+PEF1dGhvcj5BeWVyczwvQXV0aG9yPjxZZWFyPjIwMDc8L1llYXI+PFJl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</w:fldData>
        </w:fldChar>
      </w:r>
      <w:r w:rsidR="00056986" w:rsidRPr="00763916">
        <w:rPr>
          <w:color w:val="4472C4" w:themeColor="accent1"/>
        </w:rPr>
        <w:instrText xml:space="preserve"> ADDIN EN.CITE </w:instrText>
      </w:r>
      <w:r w:rsidR="00056986" w:rsidRPr="00763916">
        <w:rPr>
          <w:color w:val="4472C4" w:themeColor="accent1"/>
        </w:rPr>
        <w:fldChar w:fldCharType="begin">
          <w:fldData xml:space="preserve">PEVuZE5vdGU+PENpdGU+PEF1dGhvcj5BeWVyczwvQXV0aG9yPjxZZWFyPjIwMDc8L1llYXI+PFJl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</w:fldData>
        </w:fldChar>
      </w:r>
      <w:r w:rsidR="00056986" w:rsidRPr="00763916">
        <w:rPr>
          <w:color w:val="4472C4" w:themeColor="accent1"/>
        </w:rPr>
        <w:instrText xml:space="preserve"> ADDIN EN.CITE.DATA </w:instrText>
      </w:r>
      <w:r w:rsidR="00056986" w:rsidRPr="00763916">
        <w:rPr>
          <w:color w:val="4472C4" w:themeColor="accent1"/>
        </w:rPr>
      </w:r>
      <w:r w:rsidR="00056986" w:rsidRPr="00763916">
        <w:rPr>
          <w:color w:val="4472C4" w:themeColor="accent1"/>
        </w:rPr>
        <w:fldChar w:fldCharType="end"/>
      </w:r>
      <w:r w:rsidR="00056986" w:rsidRPr="00763916">
        <w:rPr>
          <w:color w:val="4472C4" w:themeColor="accent1"/>
        </w:rPr>
      </w:r>
      <w:r w:rsidR="00056986" w:rsidRPr="00763916">
        <w:rPr>
          <w:color w:val="4472C4" w:themeColor="accent1"/>
        </w:rPr>
        <w:fldChar w:fldCharType="separate"/>
      </w:r>
      <w:r w:rsidR="00056986" w:rsidRPr="00763916">
        <w:rPr>
          <w:noProof/>
          <w:color w:val="4472C4" w:themeColor="accent1"/>
        </w:rPr>
        <w:t>(Ayers, 2007; Nicholls &amp; Ayers, 2007; Nyberg et al., 2010)</w:t>
      </w:r>
      <w:r w:rsidR="00056986" w:rsidRPr="00763916">
        <w:rPr>
          <w:color w:val="4472C4" w:themeColor="accent1"/>
        </w:rPr>
        <w:fldChar w:fldCharType="end"/>
      </w:r>
      <w:r w:rsidR="00056986" w:rsidRPr="00763916">
        <w:rPr>
          <w:color w:val="000000" w:themeColor="text1"/>
        </w:rPr>
        <w:t xml:space="preserve">. </w:t>
      </w:r>
      <w:r w:rsidR="00596B94">
        <w:rPr>
          <w:color w:val="000000" w:themeColor="text1"/>
        </w:rPr>
        <w:t>F</w:t>
      </w:r>
      <w:r w:rsidRPr="00763916">
        <w:rPr>
          <w:color w:val="000000" w:themeColor="text1"/>
        </w:rPr>
        <w:t xml:space="preserve">our </w:t>
      </w:r>
      <w:r w:rsidR="00B36AC0" w:rsidRPr="005158C5">
        <w:rPr>
          <w:color w:val="000000" w:themeColor="text1"/>
        </w:rPr>
        <w:t xml:space="preserve">quantitative </w:t>
      </w:r>
      <w:r w:rsidRPr="00763916">
        <w:rPr>
          <w:color w:val="000000" w:themeColor="text1"/>
        </w:rPr>
        <w:t xml:space="preserve">studies built appropriate confounding variables into their statistical models </w:t>
      </w:r>
      <w:r w:rsidR="001508EF" w:rsidRPr="00763916">
        <w:rPr>
          <w:color w:val="4472C4" w:themeColor="accent1"/>
        </w:rPr>
        <w:fldChar w:fldCharType="begin">
          <w:fldData xml:space="preserve">PEVuZE5vdGU+PENpdGU+PEF1dGhvcj5NZW5hZ2U8L0F1dGhvcj48WWVhcj4xOTkzPC9ZZWFyPjxS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NZW5hZ2U8L0F1dGhvcj48WWVhcj4xOTkzPC9ZZWFyPjxS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De Schepper et al., 2015; Ford &amp; Ayers, 2011; Menage, 1993)</w:t>
      </w:r>
      <w:r w:rsidR="001508EF" w:rsidRPr="00763916">
        <w:rPr>
          <w:color w:val="4472C4" w:themeColor="accent1"/>
        </w:rPr>
        <w:fldChar w:fldCharType="end"/>
      </w:r>
      <w:r w:rsidRPr="00763916">
        <w:rPr>
          <w:color w:val="000000" w:themeColor="text1"/>
        </w:rPr>
        <w:t xml:space="preserve">, </w:t>
      </w:r>
      <w:r w:rsidR="00596B94">
        <w:rPr>
          <w:color w:val="000000" w:themeColor="text1"/>
        </w:rPr>
        <w:t>but</w:t>
      </w:r>
      <w:r w:rsidRPr="00763916">
        <w:rPr>
          <w:color w:val="000000" w:themeColor="text1"/>
        </w:rPr>
        <w:t xml:space="preserve"> </w:t>
      </w:r>
      <w:r w:rsidR="00B36AC0" w:rsidRPr="005158C5">
        <w:rPr>
          <w:color w:val="000000" w:themeColor="text1"/>
        </w:rPr>
        <w:t xml:space="preserve">four did not discuss </w:t>
      </w:r>
      <w:r w:rsidRPr="005158C5">
        <w:rPr>
          <w:color w:val="000000" w:themeColor="text1"/>
        </w:rPr>
        <w:t>pre</w:t>
      </w:r>
      <w:r w:rsidRPr="00763916">
        <w:rPr>
          <w:color w:val="000000" w:themeColor="text1"/>
        </w:rPr>
        <w:t>-existing confounding variables</w:t>
      </w:r>
      <w:r w:rsidRPr="00763916">
        <w:rPr>
          <w:color w:val="4472C4" w:themeColor="accent1"/>
        </w:rPr>
        <w:t xml:space="preserve"> </w:t>
      </w:r>
      <w:r w:rsidR="001508EF" w:rsidRPr="00763916">
        <w:rPr>
          <w:color w:val="4472C4" w:themeColor="accent1"/>
        </w:rPr>
        <w:fldChar w:fldCharType="begin">
          <w:fldData xml:space="preserve">PEVuZE5vdGU+PENpdGU+PEF1dGhvcj5DaWdvbGk8L0F1dGhvcj48WWVhcj4yMDA2PC9ZZWFyPjxS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DaWdvbGk8L0F1dGhvcj48WWVhcj4yMDA2PC9ZZWFyPjxS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Anderson &amp; McGuinness, 2008; Cigoli, Gilli, &amp; Saita, 2006; Harris &amp; Ayers, 2012; Sorenson &amp; Tschetter, 2010)</w:t>
      </w:r>
      <w:r w:rsidR="001508EF" w:rsidRPr="00763916">
        <w:rPr>
          <w:color w:val="4472C4" w:themeColor="accent1"/>
        </w:rPr>
        <w:fldChar w:fldCharType="end"/>
      </w:r>
      <w:r w:rsidRPr="00763916">
        <w:rPr>
          <w:color w:val="000000" w:themeColor="text1"/>
        </w:rPr>
        <w:t xml:space="preserve">, although two acknowledged lack of inclusion of a history of PTS </w:t>
      </w:r>
      <w:r w:rsidR="001508EF" w:rsidRPr="00763916">
        <w:rPr>
          <w:color w:val="4472C4" w:themeColor="accent1"/>
        </w:rPr>
        <w:fldChar w:fldCharType="begin">
          <w:fldData xml:space="preserve">PEVuZE5vdGU+PENpdGU+PEF1dGhvcj5NZW5hZ2U8L0F1dGhvcj48WWVhcj4xOTkzPC9ZZWFyPjxS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NZW5hZ2U8L0F1dGhvcj48WWVhcj4xOTkzPC9ZZWFyPjxS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Anderson &amp; McGuinness, 2008; Menage, 1993)</w:t>
      </w:r>
      <w:r w:rsidR="001508EF" w:rsidRPr="00763916">
        <w:rPr>
          <w:color w:val="4472C4" w:themeColor="accent1"/>
        </w:rPr>
        <w:fldChar w:fldCharType="end"/>
      </w:r>
      <w:r w:rsidRPr="00763916">
        <w:rPr>
          <w:color w:val="70AD47" w:themeColor="accent6"/>
        </w:rPr>
        <w:t>.</w:t>
      </w:r>
    </w:p>
    <w:p w14:paraId="5D0A355A" w14:textId="7D85704D" w:rsidR="00CB324E" w:rsidRPr="00120FF4" w:rsidRDefault="00CB324E" w:rsidP="00CB324E">
      <w:pPr>
        <w:spacing w:line="360" w:lineRule="auto"/>
        <w:rPr>
          <w:i/>
          <w:color w:val="000000" w:themeColor="text1"/>
        </w:rPr>
      </w:pPr>
    </w:p>
    <w:p w14:paraId="416B649D" w14:textId="670114B2" w:rsidR="00991DC1" w:rsidRPr="00120FF4" w:rsidRDefault="00526A3C" w:rsidP="00F52834">
      <w:pPr>
        <w:spacing w:line="360" w:lineRule="auto"/>
        <w:rPr>
          <w:b/>
          <w:i/>
          <w:color w:val="000000" w:themeColor="text1"/>
        </w:rPr>
      </w:pPr>
      <w:r w:rsidRPr="00120FF4">
        <w:rPr>
          <w:b/>
          <w:i/>
          <w:color w:val="000000" w:themeColor="text1"/>
        </w:rPr>
        <w:t>Study quality</w:t>
      </w:r>
    </w:p>
    <w:p w14:paraId="24AD97AE" w14:textId="4535A246" w:rsidR="00DB21D1" w:rsidRPr="00043505" w:rsidRDefault="00215FF2" w:rsidP="00DB21D1">
      <w:pPr>
        <w:spacing w:line="360" w:lineRule="auto"/>
        <w:rPr>
          <w:color w:val="000000" w:themeColor="text1"/>
        </w:rPr>
      </w:pPr>
      <w:r w:rsidRPr="00120FF4">
        <w:rPr>
          <w:color w:val="000000" w:themeColor="text1"/>
        </w:rPr>
        <w:t>R</w:t>
      </w:r>
      <w:r w:rsidR="007E1935" w:rsidRPr="00120FF4">
        <w:rPr>
          <w:color w:val="000000" w:themeColor="text1"/>
        </w:rPr>
        <w:t xml:space="preserve">eview studies </w:t>
      </w:r>
      <w:r w:rsidR="00ED7AB4" w:rsidRPr="00120FF4">
        <w:rPr>
          <w:color w:val="000000" w:themeColor="text1"/>
        </w:rPr>
        <w:t xml:space="preserve">claimed inclusion of women with </w:t>
      </w:r>
      <w:r w:rsidR="0061028B" w:rsidRPr="00120FF4">
        <w:rPr>
          <w:color w:val="000000" w:themeColor="text1"/>
        </w:rPr>
        <w:t>PTSD-PC</w:t>
      </w:r>
      <w:r w:rsidR="00C13DD0" w:rsidRPr="00120FF4">
        <w:rPr>
          <w:color w:val="000000" w:themeColor="text1"/>
        </w:rPr>
        <w:t>,</w:t>
      </w:r>
      <w:r w:rsidR="0061028B" w:rsidRPr="00120FF4">
        <w:rPr>
          <w:color w:val="000000" w:themeColor="text1"/>
        </w:rPr>
        <w:t xml:space="preserve"> </w:t>
      </w:r>
      <w:r w:rsidRPr="00120FF4">
        <w:rPr>
          <w:color w:val="000000" w:themeColor="text1"/>
        </w:rPr>
        <w:t xml:space="preserve">so it </w:t>
      </w:r>
      <w:r w:rsidR="00DB21D1" w:rsidRPr="00120FF4">
        <w:rPr>
          <w:color w:val="000000" w:themeColor="text1"/>
        </w:rPr>
        <w:t>wa</w:t>
      </w:r>
      <w:r w:rsidR="000D5245" w:rsidRPr="00120FF4">
        <w:rPr>
          <w:color w:val="000000" w:themeColor="text1"/>
        </w:rPr>
        <w:t xml:space="preserve">s important to </w:t>
      </w:r>
      <w:r w:rsidRPr="00120FF4">
        <w:rPr>
          <w:color w:val="000000" w:themeColor="text1"/>
        </w:rPr>
        <w:t>reflect</w:t>
      </w:r>
      <w:r w:rsidR="00747A12" w:rsidRPr="00120FF4">
        <w:rPr>
          <w:color w:val="000000" w:themeColor="text1"/>
        </w:rPr>
        <w:t xml:space="preserve"> on</w:t>
      </w:r>
      <w:r w:rsidR="0084418D" w:rsidRPr="00120FF4">
        <w:rPr>
          <w:color w:val="000000" w:themeColor="text1"/>
        </w:rPr>
        <w:t xml:space="preserve"> </w:t>
      </w:r>
      <w:r w:rsidR="00CB324E" w:rsidRPr="00120FF4">
        <w:rPr>
          <w:color w:val="000000" w:themeColor="text1"/>
        </w:rPr>
        <w:t>PTSD-PC</w:t>
      </w:r>
      <w:r w:rsidR="0084418D" w:rsidRPr="00120FF4">
        <w:rPr>
          <w:color w:val="000000" w:themeColor="text1"/>
        </w:rPr>
        <w:t xml:space="preserve"> </w:t>
      </w:r>
      <w:r w:rsidR="00757581" w:rsidRPr="00120FF4">
        <w:rPr>
          <w:color w:val="000000" w:themeColor="text1"/>
        </w:rPr>
        <w:t>assessment</w:t>
      </w:r>
      <w:r w:rsidR="00CB324E" w:rsidRPr="00120FF4">
        <w:rPr>
          <w:color w:val="000000" w:themeColor="text1"/>
        </w:rPr>
        <w:t xml:space="preserve">. </w:t>
      </w:r>
      <w:r w:rsidR="00825DFD" w:rsidRPr="00120FF4">
        <w:rPr>
          <w:color w:val="000000" w:themeColor="text1"/>
        </w:rPr>
        <w:t>T</w:t>
      </w:r>
      <w:r w:rsidR="00987576" w:rsidRPr="00120FF4">
        <w:rPr>
          <w:color w:val="000000" w:themeColor="text1"/>
        </w:rPr>
        <w:t xml:space="preserve">wo studies </w:t>
      </w:r>
      <w:r w:rsidR="00B070C2" w:rsidRPr="00120FF4">
        <w:rPr>
          <w:color w:val="000000" w:themeColor="text1"/>
        </w:rPr>
        <w:t xml:space="preserve">did not specify </w:t>
      </w:r>
      <w:r w:rsidR="00BE5B29" w:rsidRPr="00120FF4">
        <w:rPr>
          <w:color w:val="000000" w:themeColor="text1"/>
        </w:rPr>
        <w:t xml:space="preserve">the </w:t>
      </w:r>
      <w:r w:rsidR="008F1492" w:rsidRPr="00120FF4">
        <w:rPr>
          <w:color w:val="000000" w:themeColor="text1"/>
        </w:rPr>
        <w:t xml:space="preserve">PTSD-PC assessment </w:t>
      </w:r>
      <w:r w:rsidR="00FD2F49" w:rsidRPr="00120FF4">
        <w:rPr>
          <w:color w:val="000000" w:themeColor="text1"/>
        </w:rPr>
        <w:t>method</w:t>
      </w:r>
      <w:r w:rsidR="00BE5B29" w:rsidRPr="00120FF4">
        <w:rPr>
          <w:color w:val="000000" w:themeColor="text1"/>
        </w:rPr>
        <w:t>.</w:t>
      </w:r>
      <w:r w:rsidR="009300C8" w:rsidRPr="00120FF4">
        <w:rPr>
          <w:color w:val="000000" w:themeColor="text1"/>
        </w:rPr>
        <w:t xml:space="preserve"> </w:t>
      </w:r>
      <w:r w:rsidR="00BE5B29" w:rsidRPr="00120FF4">
        <w:rPr>
          <w:color w:val="000000" w:themeColor="text1"/>
        </w:rPr>
        <w:t>O</w:t>
      </w:r>
      <w:r w:rsidR="00825DFD" w:rsidRPr="00120FF4">
        <w:rPr>
          <w:color w:val="000000" w:themeColor="text1"/>
        </w:rPr>
        <w:t xml:space="preserve">f these </w:t>
      </w:r>
      <w:r w:rsidR="00CD4AD8" w:rsidRPr="00120FF4">
        <w:rPr>
          <w:color w:val="000000" w:themeColor="text1"/>
        </w:rPr>
        <w:t>t</w:t>
      </w:r>
      <w:r w:rsidR="00E238E0" w:rsidRPr="00120FF4">
        <w:rPr>
          <w:color w:val="000000" w:themeColor="text1"/>
        </w:rPr>
        <w:t>he frequently cited</w:t>
      </w:r>
      <w:r w:rsidR="005204D9" w:rsidRPr="00120FF4">
        <w:rPr>
          <w:color w:val="000000" w:themeColor="text1"/>
        </w:rPr>
        <w:t>,</w:t>
      </w:r>
      <w:r w:rsidR="00EB5F3F" w:rsidRPr="00120FF4">
        <w:rPr>
          <w:color w:val="000000" w:themeColor="text1"/>
        </w:rPr>
        <w:t xml:space="preserve"> seminal</w:t>
      </w:r>
      <w:r w:rsidR="00E238E0" w:rsidRPr="00120FF4">
        <w:rPr>
          <w:color w:val="000000" w:themeColor="text1"/>
        </w:rPr>
        <w:t xml:space="preserve"> study by </w:t>
      </w:r>
      <w:r w:rsidR="00E238E0" w:rsidRPr="006C2F5B">
        <w:rPr>
          <w:color w:val="4472C4" w:themeColor="accent1"/>
        </w:rPr>
        <w:t xml:space="preserve">Ballard et al. </w:t>
      </w:r>
      <w:r w:rsidR="00E238E0" w:rsidRPr="00763916">
        <w:rPr>
          <w:color w:val="4472C4" w:themeColor="accent1"/>
        </w:rPr>
        <w:t>(1995)</w:t>
      </w:r>
      <w:r w:rsidR="00A05D20">
        <w:rPr>
          <w:color w:val="000000" w:themeColor="text1"/>
        </w:rPr>
        <w:t xml:space="preserve"> </w:t>
      </w:r>
      <w:r w:rsidR="00E238E0" w:rsidRPr="00120FF4">
        <w:rPr>
          <w:color w:val="000000" w:themeColor="text1"/>
        </w:rPr>
        <w:t>was potentially biased because it contained only 4 case studies</w:t>
      </w:r>
      <w:r w:rsidR="00384E26" w:rsidRPr="00120FF4">
        <w:rPr>
          <w:color w:val="000000" w:themeColor="text1"/>
        </w:rPr>
        <w:t xml:space="preserve">, </w:t>
      </w:r>
      <w:r w:rsidR="00A05D20" w:rsidRPr="00120FF4">
        <w:rPr>
          <w:color w:val="000000" w:themeColor="text1"/>
        </w:rPr>
        <w:t>while</w:t>
      </w:r>
      <w:r w:rsidR="00E238E0" w:rsidRPr="00120FF4">
        <w:rPr>
          <w:color w:val="000000" w:themeColor="text1"/>
        </w:rPr>
        <w:t xml:space="preserve"> </w:t>
      </w:r>
      <w:r w:rsidR="00384E26" w:rsidRPr="00120FF4">
        <w:rPr>
          <w:color w:val="000000" w:themeColor="text1"/>
        </w:rPr>
        <w:t>t</w:t>
      </w:r>
      <w:r w:rsidR="00F17540" w:rsidRPr="00120FF4">
        <w:rPr>
          <w:color w:val="000000" w:themeColor="text1"/>
        </w:rPr>
        <w:t xml:space="preserve">he </w:t>
      </w:r>
      <w:r w:rsidR="00C44C05" w:rsidRPr="00120FF4">
        <w:rPr>
          <w:color w:val="000000" w:themeColor="text1"/>
        </w:rPr>
        <w:t xml:space="preserve">internet-based story collecting design weakened </w:t>
      </w:r>
      <w:r w:rsidR="00245F81" w:rsidRPr="00120FF4">
        <w:rPr>
          <w:color w:val="000000" w:themeColor="text1"/>
        </w:rPr>
        <w:t xml:space="preserve">the </w:t>
      </w:r>
      <w:r w:rsidR="00F17540" w:rsidRPr="00120FF4">
        <w:rPr>
          <w:color w:val="000000" w:themeColor="text1"/>
        </w:rPr>
        <w:t xml:space="preserve">quality of the valuable study by </w:t>
      </w:r>
      <w:r w:rsidR="00F17540" w:rsidRPr="00763916">
        <w:rPr>
          <w:color w:val="4472C4" w:themeColor="accent1"/>
        </w:rPr>
        <w:t>Beck (2004)</w:t>
      </w:r>
      <w:r w:rsidR="00120FF4">
        <w:rPr>
          <w:color w:val="000000" w:themeColor="text1"/>
        </w:rPr>
        <w:t>.</w:t>
      </w:r>
      <w:r w:rsidR="00384E26" w:rsidRPr="002B5435">
        <w:rPr>
          <w:color w:val="FF0000"/>
        </w:rPr>
        <w:t xml:space="preserve"> </w:t>
      </w:r>
      <w:r w:rsidR="00384E26" w:rsidRPr="00120FF4">
        <w:rPr>
          <w:color w:val="000000" w:themeColor="text1"/>
        </w:rPr>
        <w:t>T</w:t>
      </w:r>
      <w:r w:rsidR="004431B5" w:rsidRPr="00120FF4">
        <w:rPr>
          <w:color w:val="000000" w:themeColor="text1"/>
        </w:rPr>
        <w:t xml:space="preserve">he </w:t>
      </w:r>
      <w:r w:rsidR="00370653" w:rsidRPr="00120FF4">
        <w:rPr>
          <w:color w:val="000000" w:themeColor="text1"/>
        </w:rPr>
        <w:t>remaining studies</w:t>
      </w:r>
      <w:r w:rsidR="00C912FF" w:rsidRPr="00120FF4">
        <w:rPr>
          <w:color w:val="000000" w:themeColor="text1"/>
        </w:rPr>
        <w:t xml:space="preserve">, </w:t>
      </w:r>
      <w:r w:rsidR="00CB324E" w:rsidRPr="00120FF4">
        <w:rPr>
          <w:color w:val="000000" w:themeColor="text1"/>
        </w:rPr>
        <w:t xml:space="preserve">based PTSD-PC assessment on DSM-III or </w:t>
      </w:r>
      <w:r w:rsidR="00C912FF" w:rsidRPr="00120FF4">
        <w:rPr>
          <w:color w:val="000000" w:themeColor="text1"/>
        </w:rPr>
        <w:t>DSM-IV criteria</w:t>
      </w:r>
      <w:r w:rsidR="000D1C5E" w:rsidRPr="00120FF4">
        <w:rPr>
          <w:color w:val="000000" w:themeColor="text1"/>
        </w:rPr>
        <w:t xml:space="preserve"> but utilised</w:t>
      </w:r>
      <w:r w:rsidR="00CB324E" w:rsidRPr="00120FF4">
        <w:rPr>
          <w:color w:val="000000" w:themeColor="text1"/>
        </w:rPr>
        <w:t xml:space="preserve"> </w:t>
      </w:r>
      <w:r w:rsidR="000D1C5E" w:rsidRPr="00120FF4">
        <w:rPr>
          <w:color w:val="000000" w:themeColor="text1"/>
        </w:rPr>
        <w:t>a</w:t>
      </w:r>
      <w:r w:rsidR="00CB324E" w:rsidRPr="00120FF4">
        <w:rPr>
          <w:color w:val="000000" w:themeColor="text1"/>
        </w:rPr>
        <w:t xml:space="preserve"> </w:t>
      </w:r>
      <w:r w:rsidR="00A320A1" w:rsidRPr="00120FF4">
        <w:rPr>
          <w:color w:val="000000" w:themeColor="text1"/>
        </w:rPr>
        <w:t xml:space="preserve">variety of tools and </w:t>
      </w:r>
      <w:r w:rsidR="00572FA2" w:rsidRPr="00120FF4">
        <w:rPr>
          <w:color w:val="000000" w:themeColor="text1"/>
        </w:rPr>
        <w:lastRenderedPageBreak/>
        <w:t xml:space="preserve">measurement </w:t>
      </w:r>
      <w:r w:rsidR="00CB324E" w:rsidRPr="00120FF4">
        <w:rPr>
          <w:color w:val="000000" w:themeColor="text1"/>
        </w:rPr>
        <w:t>cut-off levels</w:t>
      </w:r>
      <w:r w:rsidR="002D6575" w:rsidRPr="00120FF4">
        <w:rPr>
          <w:color w:val="000000" w:themeColor="text1"/>
        </w:rPr>
        <w:t>.</w:t>
      </w:r>
      <w:r w:rsidR="00CB324E" w:rsidRPr="00120FF4">
        <w:rPr>
          <w:color w:val="000000" w:themeColor="text1"/>
        </w:rPr>
        <w:t xml:space="preserve"> </w:t>
      </w:r>
      <w:r w:rsidR="004D7B68" w:rsidRPr="00120FF4">
        <w:rPr>
          <w:color w:val="000000" w:themeColor="text1"/>
        </w:rPr>
        <w:t>Five studies used the Impa</w:t>
      </w:r>
      <w:r w:rsidR="004C106A" w:rsidRPr="00120FF4">
        <w:rPr>
          <w:color w:val="000000" w:themeColor="text1"/>
        </w:rPr>
        <w:t>ct of Event S</w:t>
      </w:r>
      <w:r w:rsidR="004D7B68" w:rsidRPr="00120FF4">
        <w:rPr>
          <w:color w:val="000000" w:themeColor="text1"/>
        </w:rPr>
        <w:t>cal</w:t>
      </w:r>
      <w:r w:rsidR="00CD4D83" w:rsidRPr="00120FF4">
        <w:rPr>
          <w:color w:val="000000" w:themeColor="text1"/>
        </w:rPr>
        <w:t>e</w:t>
      </w:r>
      <w:r w:rsidR="004D7B68" w:rsidRPr="00120FF4">
        <w:rPr>
          <w:color w:val="000000" w:themeColor="text1"/>
        </w:rPr>
        <w:t>, which is not supported as a diagnostic tool for PTSD</w:t>
      </w:r>
      <w:r w:rsidR="004D7B68" w:rsidRPr="00544254">
        <w:rPr>
          <w:color w:val="FF0000"/>
        </w:rPr>
        <w:t xml:space="preserve"> </w:t>
      </w:r>
      <w:r w:rsidR="004D7B68" w:rsidRPr="00544254">
        <w:rPr>
          <w:color w:val="5B9BD5" w:themeColor="accent5"/>
        </w:rPr>
        <w:fldChar w:fldCharType="begin"/>
      </w:r>
      <w:r w:rsidR="00E41BF3" w:rsidRPr="00544254">
        <w:rPr>
          <w:color w:val="5B9BD5" w:themeColor="accent5"/>
        </w:rPr>
        <w:instrText xml:space="preserve"> ADDIN EN.CITE &lt;EndNote&gt;&lt;Cite&gt;&lt;Author&gt;Motlagh&lt;/Author&gt;&lt;Year&gt;2010&lt;/Year&gt;&lt;RecNum&gt;1331&lt;/RecNum&gt;&lt;DisplayText&gt;(Motlagh, 2010)&lt;/DisplayText&gt;&lt;record&gt;&lt;rec-number&gt;1331&lt;/rec-number&gt;&lt;foreign-keys&gt;&lt;key app="EN" db-id="59z2d20v1205eueea50pwxwet002arrpvxsp" timestamp="1493801693"&gt;1331&lt;/key&gt;&lt;/foreign-keys&gt;&lt;ref-type name="Journal Article"&gt;17&lt;/ref-type&gt;&lt;contributors&gt;&lt;authors&gt;&lt;author&gt;Motlagh, Helen&lt;/author&gt;&lt;/authors&gt;&lt;/contributors&gt;&lt;titles&gt;&lt;title&gt;Impact of Event Scale-Revised&lt;/title&gt;&lt;secondary-title&gt;Journal of Physiotherapy&lt;/secondary-title&gt;&lt;/titles&gt;&lt;periodical&gt;&lt;full-title&gt;Journal of Physiotherapy&lt;/full-title&gt;&lt;/periodical&gt;&lt;pages&gt;203&lt;/pages&gt;&lt;volume&gt;56&lt;/volume&gt;&lt;dates&gt;&lt;year&gt;2010&lt;/year&gt;&lt;/dates&gt;&lt;urls&gt;&lt;/urls&gt;&lt;/record&gt;&lt;/Cite&gt;&lt;/EndNote&gt;</w:instrText>
      </w:r>
      <w:r w:rsidR="004D7B68" w:rsidRPr="00544254">
        <w:rPr>
          <w:color w:val="5B9BD5" w:themeColor="accent5"/>
        </w:rPr>
        <w:fldChar w:fldCharType="separate"/>
      </w:r>
      <w:r w:rsidR="00E41BF3" w:rsidRPr="00544254">
        <w:rPr>
          <w:noProof/>
          <w:color w:val="5B9BD5" w:themeColor="accent5"/>
        </w:rPr>
        <w:t>(Motlagh, 2010)</w:t>
      </w:r>
      <w:r w:rsidR="004D7B68" w:rsidRPr="00544254">
        <w:rPr>
          <w:color w:val="5B9BD5" w:themeColor="accent5"/>
        </w:rPr>
        <w:fldChar w:fldCharType="end"/>
      </w:r>
      <w:r w:rsidR="00E41BF3" w:rsidRPr="00544254">
        <w:rPr>
          <w:color w:val="5B9BD5" w:themeColor="accent5"/>
        </w:rPr>
        <w:t xml:space="preserve">. </w:t>
      </w:r>
      <w:r w:rsidR="00CB324E" w:rsidRPr="00763916">
        <w:rPr>
          <w:color w:val="000000" w:themeColor="text1"/>
        </w:rPr>
        <w:t xml:space="preserve">Only </w:t>
      </w:r>
      <w:r w:rsidR="00CB324E" w:rsidRPr="00763916">
        <w:t xml:space="preserve">one study </w:t>
      </w:r>
      <w:r w:rsidR="00056986" w:rsidRPr="00763916">
        <w:rPr>
          <w:color w:val="4472C4" w:themeColor="accent1"/>
        </w:rPr>
        <w:fldChar w:fldCharType="begin"/>
      </w:r>
      <w:r w:rsidR="00056986" w:rsidRPr="00763916">
        <w:rPr>
          <w:color w:val="4472C4" w:themeColor="accent1"/>
        </w:rPr>
        <w:instrText xml:space="preserve"> ADDIN EN.CITE &lt;EndNote&gt;&lt;Cite&gt;&lt;Author&gt;Cigoli&lt;/Author&gt;&lt;Year&gt;2006&lt;/Year&gt;&lt;RecNum&gt;936&lt;/RecNum&gt;&lt;DisplayText&gt;(Cigoli et al., 2006)&lt;/DisplayText&gt;&lt;record&gt;&lt;rec-number&gt;936&lt;/rec-number&gt;&lt;foreign-keys&gt;&lt;key app="EN" db-id="59z2d20v1205eueea50pwxwet002arrpvxsp" timestamp="1452165908"&gt;936&lt;/key&gt;&lt;key app="ENWeb" db-id=""&gt;0&lt;/key&gt;&lt;/foreign-keys&gt;&lt;ref-type name="Journal Article"&gt;17&lt;/ref-type&gt;&lt;contributors&gt;&lt;authors&gt;&lt;author&gt;Cigoli, Vittorio&lt;/author&gt;&lt;author&gt;Gilli, Gabriella&lt;/author&gt;&lt;author&gt;Saita, Emanuela&lt;/author&gt;&lt;/authors&gt;&lt;/contributors&gt;&lt;titles&gt;&lt;title&gt;Relational factors in psychopathological responses to childbirth&lt;/title&gt;&lt;secondary-title&gt;Journal of Psychosomatic Obstetrics &amp;amp; Gynecology&lt;/secondary-title&gt;&lt;/titles&gt;&lt;periodical&gt;&lt;full-title&gt;Journal of Psychosomatic Obstetrics &amp;amp; Gynecology&lt;/full-title&gt;&lt;/periodical&gt;&lt;pages&gt;91-97&lt;/pages&gt;&lt;volume&gt;27&lt;/volume&gt;&lt;number&gt;2&lt;/number&gt;&lt;keywords&gt;&lt;keyword&gt;CHILDBIRTH&lt;/keyword&gt;&lt;keyword&gt;PREGNANT women&lt;/keyword&gt;&lt;keyword&gt;POST-traumatic stress disorder&lt;/keyword&gt;&lt;keyword&gt;POSTPARTUM depression&lt;/keyword&gt;&lt;keyword&gt;ANXIETY&lt;/keyword&gt;&lt;keyword&gt;SURVEYS&lt;/keyword&gt;&lt;/keywords&gt;&lt;dates&gt;&lt;year&gt;2006&lt;/year&gt;&lt;pub-dates&gt;&lt;date&gt;06//&lt;/date&gt;&lt;/pub-dates&gt;&lt;/dates&gt;&lt;publisher&gt;Taylor &amp;amp; Francis Ltd&lt;/publisher&gt;&lt;isbn&gt;0167482X&lt;/isbn&gt;&lt;accession-num&gt;20917642&lt;/accession-num&gt;&lt;work-type&gt;Article&lt;/work-type&gt;&lt;urls&gt;&lt;related-urls&gt;&lt;url&gt;https://ezp.napier.ac.uk/login?url=http://search.ebscohost.com/login.aspx?direct=true&amp;amp;db=pbh&amp;amp;AN=20917642&amp;amp;site=ehost-live&lt;/url&gt;&lt;/related-urls&gt;&lt;/urls&gt;&lt;electronic-resource-num&gt;10.1080/01674820600714566&lt;/electronic-resource-num&gt;&lt;remote-database-name&gt;pbh&lt;/remote-database-name&gt;&lt;remote-database-provider&gt;EBSCOhost&lt;/remote-database-provider&gt;&lt;research-notes&gt;all normal birth SVD&amp;#xD;linked with PTSD (PTSD-Q)&amp;#xD;anxiety for baby - yes&amp;#xD;pre-existing depression yes&amp;#xD;perceived poor support yes&amp;#xD;prim yes&amp;#xD;high anxiety  - demands more support - look for links here&amp;#xD;interpersonal family dynamics&lt;/research-notes&gt;&lt;/record&gt;&lt;/Cite&gt;&lt;/EndNote&gt;</w:instrText>
      </w:r>
      <w:r w:rsidR="00056986" w:rsidRPr="00763916">
        <w:rPr>
          <w:color w:val="4472C4" w:themeColor="accent1"/>
        </w:rPr>
        <w:fldChar w:fldCharType="separate"/>
      </w:r>
      <w:r w:rsidR="00056986" w:rsidRPr="00763916">
        <w:rPr>
          <w:noProof/>
          <w:color w:val="4472C4" w:themeColor="accent1"/>
        </w:rPr>
        <w:t>(Cigoli et al., 2006)</w:t>
      </w:r>
      <w:r w:rsidR="00056986" w:rsidRPr="00763916">
        <w:rPr>
          <w:color w:val="4472C4" w:themeColor="accent1"/>
        </w:rPr>
        <w:fldChar w:fldCharType="end"/>
      </w:r>
      <w:r w:rsidR="00CB324E" w:rsidRPr="00763916">
        <w:t xml:space="preserve"> referenced reliability of the</w:t>
      </w:r>
      <w:r w:rsidR="00517B65">
        <w:t>ir</w:t>
      </w:r>
      <w:r w:rsidR="00CB324E" w:rsidRPr="00763916">
        <w:t xml:space="preserve"> scale in a birth trauma context, </w:t>
      </w:r>
      <w:r w:rsidR="000F7F29">
        <w:t>rather than</w:t>
      </w:r>
      <w:r w:rsidR="00CB324E" w:rsidRPr="00763916">
        <w:t xml:space="preserve"> general PTSD. </w:t>
      </w:r>
      <w:r w:rsidR="00056986" w:rsidRPr="00763916">
        <w:rPr>
          <w:color w:val="4472C4" w:themeColor="accent1"/>
        </w:rPr>
        <w:fldChar w:fldCharType="begin"/>
      </w:r>
      <w:r w:rsidR="00056986" w:rsidRPr="00763916">
        <w:rPr>
          <w:color w:val="4472C4" w:themeColor="accent1"/>
        </w:rPr>
        <w:instrText xml:space="preserve"> ADDIN EN.CITE &lt;EndNote&gt;&lt;Cite AuthorYear="1"&gt;&lt;Author&gt;Ayers&lt;/Author&gt;&lt;Year&gt;2007&lt;/Year&gt;&lt;RecNum&gt;1025&lt;/RecNum&gt;&lt;DisplayText&gt;Ayers (2007)&lt;/DisplayText&gt;&lt;record&gt;&lt;rec-number&gt;1025&lt;/rec-number&gt;&lt;foreign-keys&gt;&lt;key app="EN" db-id="59z2d20v1205eueea50pwxwet002arrpvxsp" timestamp="1452165911"&gt;1025&lt;/key&gt;&lt;/foreign-keys&gt;&lt;ref-type name="Journal Article"&gt;17&lt;/ref-type&gt;&lt;contributors&gt;&lt;authors&gt;&lt;author&gt;Ayers, Susan&lt;/author&gt;&lt;/authors&gt;&lt;/contributors&gt;&lt;auth-address&gt;Ayers, Susan, Psychology Department, University of Sussex, Sussex, Brighton, United Kingdom, BN1 9QH&lt;/auth-address&gt;&lt;titles&gt;&lt;title&gt;Thoughts and emotions during traumatic birth: A qualitative study&lt;/title&gt;&lt;secondary-title&gt;Birth: Issues in Perinatal Care&lt;/secondary-title&gt;&lt;/titles&gt;&lt;periodical&gt;&lt;full-title&gt;Birth: Issues in Perinatal Care&lt;/full-title&gt;&lt;/periodical&gt;&lt;pages&gt;253-263&lt;/pages&gt;&lt;volume&gt;34&lt;/volume&gt;&lt;number&gt;3&lt;/number&gt;&lt;keywords&gt;&lt;keyword&gt;thoughts&lt;/keyword&gt;&lt;keyword&gt;emotions&lt;/keyword&gt;&lt;keyword&gt;traumatic birth&lt;/keyword&gt;&lt;keyword&gt;childbirth&lt;/keyword&gt;&lt;keyword&gt;posttraumatic stress disorder symptoms&lt;/keyword&gt;&lt;keyword&gt;cognitive processing&lt;/keyword&gt;&lt;keyword&gt;Birth&lt;/keyword&gt;&lt;keyword&gt;Cognitive Processes&lt;/keyword&gt;&lt;keyword&gt;Emotional Trauma&lt;/keyword&gt;&lt;keyword&gt;Emotions&lt;/keyword&gt;&lt;keyword&gt;Posttraumatic Stress Disorder&lt;/keyword&gt;&lt;keyword&gt;Symptoms&lt;/keyword&gt;&lt;/keywords&gt;&lt;dates&gt;&lt;year&gt;2007&lt;/year&gt;&lt;/dates&gt;&lt;pub-location&gt;United Kingdom&lt;/pub-location&gt;&lt;publisher&gt;Blackwell Publishing&lt;/publisher&gt;&lt;isbn&gt;0730-7659&amp;#xD;1523-536X&lt;/isbn&gt;&lt;accession-num&gt;2007-12702-009&lt;/accession-num&gt;&lt;urls&gt;&lt;related-urls&gt;&lt;url&gt;https://ezp.napier.ac.uk/login?url=http://search.ebscohost.com/login.aspx?direct=true&amp;amp;db=psyh&amp;amp;AN=2007-12702-009&amp;amp;site=ehost-live&lt;/url&gt;&lt;/related-urls&gt;&lt;/urls&gt;&lt;electronic-resource-num&gt;10.1111/j.1523-536X.2007.00178.x&lt;/electronic-resource-num&gt;&lt;remote-database-name&gt;psyh&lt;/remote-database-name&gt;&lt;remote-database-provider&gt;EBSCOhost&lt;/remote-database-provider&gt;&lt;/record&gt;&lt;/Cite&gt;&lt;/EndNote&gt;</w:instrText>
      </w:r>
      <w:r w:rsidR="00056986" w:rsidRPr="00763916">
        <w:rPr>
          <w:color w:val="4472C4" w:themeColor="accent1"/>
        </w:rPr>
        <w:fldChar w:fldCharType="separate"/>
      </w:r>
      <w:r w:rsidR="00056986" w:rsidRPr="00763916">
        <w:rPr>
          <w:noProof/>
          <w:color w:val="4472C4" w:themeColor="accent1"/>
        </w:rPr>
        <w:t>Ayers (2007)</w:t>
      </w:r>
      <w:r w:rsidR="00056986" w:rsidRPr="00763916">
        <w:rPr>
          <w:color w:val="4472C4" w:themeColor="accent1"/>
        </w:rPr>
        <w:fldChar w:fldCharType="end"/>
      </w:r>
      <w:r w:rsidR="00CB324E" w:rsidRPr="00763916">
        <w:rPr>
          <w:color w:val="000000" w:themeColor="text1"/>
        </w:rPr>
        <w:t xml:space="preserve"> </w:t>
      </w:r>
      <w:r w:rsidR="00267426">
        <w:rPr>
          <w:color w:val="000000" w:themeColor="text1"/>
        </w:rPr>
        <w:t>used</w:t>
      </w:r>
      <w:r w:rsidR="00CB324E" w:rsidRPr="00763916">
        <w:rPr>
          <w:color w:val="000000" w:themeColor="text1"/>
        </w:rPr>
        <w:t xml:space="preserve"> two validated scales, but failed to measure criterion A, so their PTSD-PC diagnosis </w:t>
      </w:r>
      <w:r w:rsidR="007A1B8D">
        <w:rPr>
          <w:color w:val="000000" w:themeColor="text1"/>
        </w:rPr>
        <w:t>did</w:t>
      </w:r>
      <w:r w:rsidR="006A6E85">
        <w:rPr>
          <w:color w:val="000000" w:themeColor="text1"/>
        </w:rPr>
        <w:t xml:space="preserve"> not</w:t>
      </w:r>
      <w:r w:rsidR="00CB324E" w:rsidRPr="00763916">
        <w:rPr>
          <w:color w:val="000000" w:themeColor="text1"/>
        </w:rPr>
        <w:t xml:space="preserve"> fulfil DSM criteria. </w:t>
      </w:r>
      <w:r w:rsidR="00DB21D1" w:rsidRPr="00FC145A">
        <w:rPr>
          <w:color w:val="4472C4" w:themeColor="accent1"/>
        </w:rPr>
        <w:t>Alle</w:t>
      </w:r>
      <w:r w:rsidR="00FC145A">
        <w:rPr>
          <w:color w:val="4472C4" w:themeColor="accent1"/>
        </w:rPr>
        <w:t>n (1998)</w:t>
      </w:r>
      <w:r w:rsidR="00F17540" w:rsidRPr="00763916">
        <w:rPr>
          <w:color w:val="000000" w:themeColor="text1"/>
        </w:rPr>
        <w:t xml:space="preserve"> provided a thorough qualitative exploration of women’s experiences, but their </w:t>
      </w:r>
      <w:r w:rsidR="000E663F">
        <w:rPr>
          <w:color w:val="000000" w:themeColor="text1"/>
        </w:rPr>
        <w:t>unusually high</w:t>
      </w:r>
      <w:r w:rsidR="00F17540" w:rsidRPr="00763916">
        <w:rPr>
          <w:color w:val="000000" w:themeColor="text1"/>
        </w:rPr>
        <w:t xml:space="preserve"> cut-off value for significant PTSD</w:t>
      </w:r>
      <w:r w:rsidR="00F17540">
        <w:rPr>
          <w:color w:val="000000" w:themeColor="text1"/>
        </w:rPr>
        <w:t>-PC</w:t>
      </w:r>
      <w:r w:rsidR="00F17540" w:rsidRPr="00763916">
        <w:rPr>
          <w:color w:val="000000" w:themeColor="text1"/>
        </w:rPr>
        <w:t xml:space="preserve"> symptoms</w:t>
      </w:r>
      <w:r w:rsidR="00F8588A">
        <w:rPr>
          <w:color w:val="000000" w:themeColor="text1"/>
        </w:rPr>
        <w:t xml:space="preserve"> </w:t>
      </w:r>
      <w:r w:rsidR="00856267">
        <w:rPr>
          <w:color w:val="000000" w:themeColor="text1"/>
        </w:rPr>
        <w:t>created</w:t>
      </w:r>
      <w:r w:rsidR="00F8588A">
        <w:rPr>
          <w:color w:val="000000" w:themeColor="text1"/>
        </w:rPr>
        <w:t xml:space="preserve"> </w:t>
      </w:r>
      <w:r w:rsidR="003413E0">
        <w:rPr>
          <w:color w:val="000000" w:themeColor="text1"/>
        </w:rPr>
        <w:t>uncertainty regarding</w:t>
      </w:r>
      <w:r w:rsidR="00F8588A">
        <w:rPr>
          <w:color w:val="000000" w:themeColor="text1"/>
        </w:rPr>
        <w:t xml:space="preserve"> the PTSD-PC level</w:t>
      </w:r>
      <w:r w:rsidR="00DB21D1">
        <w:rPr>
          <w:color w:val="000000" w:themeColor="text1"/>
        </w:rPr>
        <w:t>.</w:t>
      </w:r>
      <w:r w:rsidR="00AE48A8">
        <w:rPr>
          <w:color w:val="000000" w:themeColor="text1"/>
        </w:rPr>
        <w:t xml:space="preserve"> </w:t>
      </w:r>
      <w:r w:rsidR="00DB21D1" w:rsidRPr="00763916">
        <w:rPr>
          <w:color w:val="4472C4" w:themeColor="accent1"/>
        </w:rPr>
        <w:t>Tham et al. (2010)</w:t>
      </w:r>
      <w:r w:rsidR="00DB21D1" w:rsidRPr="00763916">
        <w:rPr>
          <w:color w:val="000000" w:themeColor="text1"/>
        </w:rPr>
        <w:t xml:space="preserve"> hand recorded interviews, </w:t>
      </w:r>
      <w:r w:rsidR="00ED2D74">
        <w:rPr>
          <w:color w:val="000000" w:themeColor="text1"/>
        </w:rPr>
        <w:t>provide</w:t>
      </w:r>
      <w:r w:rsidR="003413E0">
        <w:rPr>
          <w:color w:val="000000" w:themeColor="text1"/>
        </w:rPr>
        <w:t>d</w:t>
      </w:r>
      <w:r w:rsidR="00DB21D1" w:rsidRPr="00763916">
        <w:rPr>
          <w:color w:val="000000" w:themeColor="text1"/>
        </w:rPr>
        <w:t xml:space="preserve"> imprecise and contradictory presentation of results,</w:t>
      </w:r>
      <w:r w:rsidR="00DB21D1" w:rsidRPr="00763916">
        <w:t xml:space="preserve"> </w:t>
      </w:r>
      <w:r w:rsidR="00ED2D74">
        <w:t>and fail</w:t>
      </w:r>
      <w:r w:rsidR="003413E0">
        <w:t>ed</w:t>
      </w:r>
      <w:r w:rsidR="00DB21D1" w:rsidRPr="00763916">
        <w:t xml:space="preserve"> to provide actual f</w:t>
      </w:r>
      <w:r w:rsidR="003413E0">
        <w:t>requencies on which statements we</w:t>
      </w:r>
      <w:r w:rsidR="00DB21D1" w:rsidRPr="00763916">
        <w:t>re base</w:t>
      </w:r>
      <w:r w:rsidR="00DB21D1" w:rsidRPr="00763916">
        <w:rPr>
          <w:color w:val="000000" w:themeColor="text1"/>
        </w:rPr>
        <w:t xml:space="preserve">d. </w:t>
      </w:r>
      <w:r w:rsidR="00DB21D1" w:rsidRPr="00763916">
        <w:rPr>
          <w:color w:val="4472C4" w:themeColor="accent1"/>
        </w:rPr>
        <w:t xml:space="preserve">Anderson and McGuinness (2008) </w:t>
      </w:r>
      <w:r w:rsidR="00DB21D1" w:rsidRPr="00763916">
        <w:t>provide</w:t>
      </w:r>
      <w:r w:rsidR="003413E0">
        <w:t>d</w:t>
      </w:r>
      <w:r w:rsidR="00DB21D1" w:rsidRPr="00763916">
        <w:t xml:space="preserve"> limited details ab</w:t>
      </w:r>
      <w:r w:rsidR="003413E0">
        <w:t>out PTSD-PC levels</w:t>
      </w:r>
      <w:r w:rsidR="00DB21D1" w:rsidRPr="00763916">
        <w:t xml:space="preserve">. </w:t>
      </w:r>
      <w:r w:rsidR="00DB21D1" w:rsidRPr="00043505">
        <w:rPr>
          <w:color w:val="000000" w:themeColor="text1"/>
        </w:rPr>
        <w:t>Within three studies</w:t>
      </w:r>
      <w:r w:rsidR="00F52834" w:rsidRPr="00043505">
        <w:rPr>
          <w:color w:val="000000" w:themeColor="text1"/>
        </w:rPr>
        <w:t>,</w:t>
      </w:r>
      <w:r w:rsidR="00DB21D1" w:rsidRPr="00043505">
        <w:rPr>
          <w:color w:val="000000" w:themeColor="text1"/>
        </w:rPr>
        <w:t xml:space="preserve"> retrospective recall may have been an issue as for some participants it was up to 10 </w:t>
      </w:r>
      <w:r w:rsidR="00DB21D1" w:rsidRPr="007D27DE">
        <w:rPr>
          <w:color w:val="4472C4" w:themeColor="accent1"/>
        </w:rPr>
        <w:t>(</w:t>
      </w:r>
      <w:r w:rsidR="007D27DE" w:rsidRPr="007D27DE">
        <w:rPr>
          <w:color w:val="4472C4" w:themeColor="accent1"/>
        </w:rPr>
        <w:t>Nicholls and Ayers, 2007</w:t>
      </w:r>
      <w:r w:rsidR="00DB21D1" w:rsidRPr="007D27DE">
        <w:rPr>
          <w:color w:val="4472C4" w:themeColor="accent1"/>
        </w:rPr>
        <w:t>)</w:t>
      </w:r>
      <w:r w:rsidR="007D27DE" w:rsidRPr="00043505">
        <w:rPr>
          <w:color w:val="000000" w:themeColor="text1"/>
        </w:rPr>
        <w:t xml:space="preserve">, 14 </w:t>
      </w:r>
      <w:r w:rsidR="007D27DE" w:rsidRPr="007D27DE">
        <w:rPr>
          <w:color w:val="4472C4" w:themeColor="accent1"/>
        </w:rPr>
        <w:t>(B</w:t>
      </w:r>
      <w:r w:rsidR="00DB21D1" w:rsidRPr="007D27DE">
        <w:rPr>
          <w:color w:val="4472C4" w:themeColor="accent1"/>
        </w:rPr>
        <w:t>eck</w:t>
      </w:r>
      <w:r w:rsidR="007D27DE" w:rsidRPr="007D27DE">
        <w:rPr>
          <w:color w:val="4472C4" w:themeColor="accent1"/>
        </w:rPr>
        <w:t xml:space="preserve">, 2004) </w:t>
      </w:r>
      <w:r w:rsidR="007D27DE" w:rsidRPr="00043505">
        <w:rPr>
          <w:color w:val="000000" w:themeColor="text1"/>
        </w:rPr>
        <w:t xml:space="preserve">and 47 </w:t>
      </w:r>
      <w:r w:rsidR="007D27DE" w:rsidRPr="007D27DE">
        <w:rPr>
          <w:color w:val="4472C4" w:themeColor="accent1"/>
        </w:rPr>
        <w:t>(H</w:t>
      </w:r>
      <w:r w:rsidR="00DB21D1" w:rsidRPr="007D27DE">
        <w:rPr>
          <w:color w:val="4472C4" w:themeColor="accent1"/>
        </w:rPr>
        <w:t>arris</w:t>
      </w:r>
      <w:r w:rsidR="007D27DE" w:rsidRPr="007D27DE">
        <w:rPr>
          <w:color w:val="4472C4" w:themeColor="accent1"/>
        </w:rPr>
        <w:t xml:space="preserve"> and Ayers, 2012</w:t>
      </w:r>
      <w:r w:rsidR="00DB21D1" w:rsidRPr="007D27DE">
        <w:rPr>
          <w:color w:val="4472C4" w:themeColor="accent1"/>
        </w:rPr>
        <w:t xml:space="preserve">) </w:t>
      </w:r>
      <w:r w:rsidR="00DB21D1" w:rsidRPr="00043505">
        <w:rPr>
          <w:color w:val="000000" w:themeColor="text1"/>
        </w:rPr>
        <w:t>years since the childbirth event.</w:t>
      </w:r>
    </w:p>
    <w:p w14:paraId="0560368B" w14:textId="736FD062" w:rsidR="00CB54DB" w:rsidRPr="00763916" w:rsidRDefault="00CB54DB" w:rsidP="00CB324E">
      <w:pPr>
        <w:spacing w:line="360" w:lineRule="auto"/>
        <w:outlineLvl w:val="0"/>
        <w:rPr>
          <w:b/>
          <w:i/>
        </w:rPr>
      </w:pPr>
    </w:p>
    <w:p w14:paraId="5680DE21" w14:textId="77777777" w:rsidR="00CB324E" w:rsidRPr="00763916" w:rsidRDefault="00CB324E" w:rsidP="00CB324E">
      <w:pPr>
        <w:spacing w:line="360" w:lineRule="auto"/>
        <w:outlineLvl w:val="0"/>
        <w:rPr>
          <w:b/>
          <w:i/>
        </w:rPr>
      </w:pPr>
      <w:r w:rsidRPr="00763916">
        <w:rPr>
          <w:b/>
          <w:i/>
        </w:rPr>
        <w:t xml:space="preserve">Narrative synthesis of findings </w:t>
      </w:r>
    </w:p>
    <w:p w14:paraId="455B2961" w14:textId="77777777" w:rsidR="00CB324E" w:rsidRPr="009A5551" w:rsidRDefault="00CB324E" w:rsidP="00CB324E">
      <w:pPr>
        <w:spacing w:line="360" w:lineRule="auto"/>
        <w:rPr>
          <w:i/>
          <w:color w:val="000000" w:themeColor="text1"/>
        </w:rPr>
      </w:pPr>
      <w:r w:rsidRPr="009A5551">
        <w:rPr>
          <w:i/>
          <w:color w:val="000000" w:themeColor="text1"/>
        </w:rPr>
        <w:t>Key findings</w:t>
      </w:r>
    </w:p>
    <w:p w14:paraId="554F3D23" w14:textId="03317FFF" w:rsidR="00CB324E" w:rsidRPr="009457C6" w:rsidRDefault="00CB324E" w:rsidP="00057D58">
      <w:pPr>
        <w:spacing w:line="360" w:lineRule="auto"/>
        <w:rPr>
          <w:color w:val="70AD47" w:themeColor="accent6"/>
        </w:rPr>
      </w:pPr>
      <w:r w:rsidRPr="00763916">
        <w:rPr>
          <w:color w:val="000000" w:themeColor="text1"/>
        </w:rPr>
        <w:t xml:space="preserve">In keeping with the findings from </w:t>
      </w:r>
      <w:r w:rsidR="00056986" w:rsidRPr="00763916">
        <w:rPr>
          <w:color w:val="4472C4" w:themeColor="accent1"/>
        </w:rPr>
        <w:fldChar w:fldCharType="begin">
          <w:fldData xml:space="preserve">PEVuZE5vdGU+PENpdGUgQXV0aG9yWWVhcj0iMSI+PEF1dGhvcj5HYXJ0aHVzLU5pZWdlbDwvQXV0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</w:fldData>
        </w:fldChar>
      </w:r>
      <w:r w:rsidR="00056986" w:rsidRPr="00763916">
        <w:rPr>
          <w:color w:val="4472C4" w:themeColor="accent1"/>
        </w:rPr>
        <w:instrText xml:space="preserve"> ADDIN EN.CITE </w:instrText>
      </w:r>
      <w:r w:rsidR="00056986" w:rsidRPr="00763916">
        <w:rPr>
          <w:color w:val="4472C4" w:themeColor="accent1"/>
        </w:rPr>
        <w:fldChar w:fldCharType="begin">
          <w:fldData xml:space="preserve">PEVuZE5vdGU+PENpdGUgQXV0aG9yWWVhcj0iMSI+PEF1dGhvcj5HYXJ0aHVzLU5pZWdlbDwvQXV0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</w:fldData>
        </w:fldChar>
      </w:r>
      <w:r w:rsidR="00056986" w:rsidRPr="00763916">
        <w:rPr>
          <w:color w:val="4472C4" w:themeColor="accent1"/>
        </w:rPr>
        <w:instrText xml:space="preserve"> ADDIN EN.CITE.DATA </w:instrText>
      </w:r>
      <w:r w:rsidR="00056986" w:rsidRPr="00763916">
        <w:rPr>
          <w:color w:val="4472C4" w:themeColor="accent1"/>
        </w:rPr>
      </w:r>
      <w:r w:rsidR="00056986" w:rsidRPr="00763916">
        <w:rPr>
          <w:color w:val="4472C4" w:themeColor="accent1"/>
        </w:rPr>
        <w:fldChar w:fldCharType="end"/>
      </w:r>
      <w:r w:rsidR="00056986" w:rsidRPr="00763916">
        <w:rPr>
          <w:color w:val="4472C4" w:themeColor="accent1"/>
        </w:rPr>
      </w:r>
      <w:r w:rsidR="00056986" w:rsidRPr="00763916">
        <w:rPr>
          <w:color w:val="4472C4" w:themeColor="accent1"/>
        </w:rPr>
        <w:fldChar w:fldCharType="separate"/>
      </w:r>
      <w:r w:rsidR="00056986" w:rsidRPr="00763916">
        <w:rPr>
          <w:noProof/>
          <w:color w:val="4472C4" w:themeColor="accent1"/>
        </w:rPr>
        <w:t>Garthus-Niegel et al. (2013)</w:t>
      </w:r>
      <w:r w:rsidR="00056986" w:rsidRPr="00763916">
        <w:rPr>
          <w:color w:val="4472C4" w:themeColor="accent1"/>
        </w:rPr>
        <w:fldChar w:fldCharType="end"/>
      </w:r>
      <w:r w:rsidRPr="00763916">
        <w:rPr>
          <w:color w:val="000000" w:themeColor="text1"/>
        </w:rPr>
        <w:t xml:space="preserve"> </w:t>
      </w:r>
      <w:r w:rsidR="000564C8">
        <w:rPr>
          <w:color w:val="000000" w:themeColor="text1"/>
        </w:rPr>
        <w:t xml:space="preserve">that </w:t>
      </w:r>
      <w:r w:rsidR="00A50BCD" w:rsidRPr="00763916">
        <w:rPr>
          <w:color w:val="000000" w:themeColor="text1"/>
        </w:rPr>
        <w:t xml:space="preserve">a </w:t>
      </w:r>
      <w:r w:rsidR="00A50BCD" w:rsidRPr="00763916">
        <w:rPr>
          <w:color w:val="262626"/>
        </w:rPr>
        <w:t>woman</w:t>
      </w:r>
      <w:r w:rsidR="00A50BCD" w:rsidRPr="00763916">
        <w:rPr>
          <w:rFonts w:eastAsia="Helvetica"/>
          <w:color w:val="262626"/>
        </w:rPr>
        <w:t xml:space="preserve">’s subjective experience of childbirth, </w:t>
      </w:r>
      <w:r w:rsidR="000564C8">
        <w:rPr>
          <w:color w:val="000000" w:themeColor="text1"/>
        </w:rPr>
        <w:t>is</w:t>
      </w:r>
      <w:r w:rsidRPr="00763916">
        <w:rPr>
          <w:color w:val="000000" w:themeColor="text1"/>
        </w:rPr>
        <w:t xml:space="preserve"> </w:t>
      </w:r>
      <w:r w:rsidR="000548A4">
        <w:rPr>
          <w:color w:val="000000" w:themeColor="text1"/>
        </w:rPr>
        <w:t xml:space="preserve">the </w:t>
      </w:r>
      <w:r w:rsidRPr="00763916">
        <w:rPr>
          <w:color w:val="000000" w:themeColor="text1"/>
        </w:rPr>
        <w:t>most important factor to predispose PTSD-PC</w:t>
      </w:r>
      <w:r w:rsidRPr="00763916">
        <w:rPr>
          <w:rFonts w:eastAsia="Helvetica"/>
          <w:color w:val="262626"/>
        </w:rPr>
        <w:t xml:space="preserve">, other </w:t>
      </w:r>
      <w:r w:rsidRPr="00763916">
        <w:t xml:space="preserve">high quality </w:t>
      </w:r>
      <w:r w:rsidRPr="00763916">
        <w:rPr>
          <w:color w:val="000000" w:themeColor="text1"/>
        </w:rPr>
        <w:t>studies identified women</w:t>
      </w:r>
      <w:r w:rsidRPr="00763916">
        <w:rPr>
          <w:rFonts w:eastAsia="Helvetica"/>
          <w:color w:val="000000" w:themeColor="text1"/>
        </w:rPr>
        <w:t>’s</w:t>
      </w:r>
      <w:r w:rsidRPr="00763916">
        <w:rPr>
          <w:color w:val="FF0000"/>
        </w:rPr>
        <w:t xml:space="preserve"> </w:t>
      </w:r>
      <w:r w:rsidRPr="00763916">
        <w:rPr>
          <w:color w:val="000000" w:themeColor="text1"/>
        </w:rPr>
        <w:t xml:space="preserve">subjective experiences of care to be significant </w:t>
      </w:r>
      <w:r w:rsidR="001508EF" w:rsidRPr="00763916">
        <w:rPr>
          <w:color w:val="4472C4" w:themeColor="accent1"/>
        </w:rPr>
        <w:fldChar w:fldCharType="begin">
          <w:fldData xml:space="preserve">PEVuZE5vdGU+PENpdGU+PEF1dGhvcj5Gb3JkPC9BdXRob3I+PFllYXI+MjAxMTwvWWVhcj48UmVj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Gb3JkPC9BdXRob3I+PFllYXI+MjAxMTwvWWVhcj48UmVj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De Schepper et al., 2015; Ford &amp; Ayers, 2011)</w:t>
      </w:r>
      <w:r w:rsidR="001508EF" w:rsidRPr="00763916">
        <w:rPr>
          <w:color w:val="4472C4" w:themeColor="accent1"/>
        </w:rPr>
        <w:fldChar w:fldCharType="end"/>
      </w:r>
      <w:r w:rsidRPr="00763916">
        <w:rPr>
          <w:color w:val="000000" w:themeColor="text1"/>
        </w:rPr>
        <w:t>.</w:t>
      </w:r>
      <w:r w:rsidR="000548A4">
        <w:rPr>
          <w:color w:val="000000" w:themeColor="text1"/>
        </w:rPr>
        <w:t xml:space="preserve"> A</w:t>
      </w:r>
      <w:r w:rsidRPr="00763916">
        <w:rPr>
          <w:color w:val="000000" w:themeColor="text1"/>
        </w:rPr>
        <w:t xml:space="preserve"> moderate quality study identified QPI to be significantly correlated with PTSD-PC </w:t>
      </w:r>
      <w:r w:rsidR="00056986" w:rsidRPr="00763916">
        <w:rPr>
          <w:color w:val="4472C4" w:themeColor="accent1"/>
        </w:rPr>
        <w:fldChar w:fldCharType="begin"/>
      </w:r>
      <w:r w:rsidR="00056986" w:rsidRPr="00763916">
        <w:rPr>
          <w:color w:val="4472C4" w:themeColor="accent1"/>
        </w:rPr>
        <w:instrText xml:space="preserve"> ADDIN EN.CITE &lt;EndNote&gt;&lt;Cite&gt;&lt;Author&gt;Sorenson&lt;/Author&gt;&lt;Year&gt;2010&lt;/Year&gt;&lt;RecNum&gt;1243&lt;/RecNum&gt;&lt;DisplayText&gt;(Sorenson &amp;amp; Tschetter, 2010)&lt;/DisplayText&gt;&lt;record&gt;&lt;rec-number&gt;1243&lt;/rec-number&gt;&lt;foreign-keys&gt;&lt;key app="EN" db-id="59z2d20v1205eueea50pwxwet002arrpvxsp" timestamp="1487862665"&gt;1243&lt;/key&gt;&lt;/foreign-keys&gt;&lt;ref-type name="Journal Article"&gt;17&lt;/ref-type&gt;&lt;contributors&gt;&lt;authors&gt;&lt;author&gt;Sorenson, Dianna Spies&lt;/author&gt;&lt;author&gt;Tschetter, Lois&lt;/author&gt;&lt;/authors&gt;&lt;/contributors&gt;&lt;auth-address&gt;Sorenson, Dianna Spies&lt;/auth-address&gt;&lt;titles&gt;&lt;title&gt;Prevalence of negative birth perception, disaffirmation, perinatal trauma symptoms, and depression among postpartum women&lt;/title&gt;&lt;secondary-title&gt;Perspectives in Psychiatric Care&lt;/secondary-title&gt;&lt;/titles&gt;&lt;periodical&gt;&lt;full-title&gt;Perspectives in Psychiatric Care&lt;/full-title&gt;&lt;/periodical&gt;&lt;pages&gt;14-25&lt;/pages&gt;&lt;volume&gt;46&lt;/volume&gt;&lt;number&gt;1&lt;/number&gt;&lt;keywords&gt;&lt;keyword&gt;prevalence&lt;/keyword&gt;&lt;keyword&gt;negative birth perception&lt;/keyword&gt;&lt;keyword&gt;disaffirmation&lt;/keyword&gt;&lt;keyword&gt;perinatal trauma symptoms&lt;/keyword&gt;&lt;keyword&gt;depression&lt;/keyword&gt;&lt;keyword&gt;postpartum women&lt;/keyword&gt;&lt;keyword&gt;2010&lt;/keyword&gt;&lt;keyword&gt;Birth&lt;/keyword&gt;&lt;keyword&gt;Emotional Trauma&lt;/keyword&gt;&lt;keyword&gt;Epidemiology&lt;/keyword&gt;&lt;keyword&gt;Perinatal Period&lt;/keyword&gt;&lt;keyword&gt;Postpartum Depression&lt;/keyword&gt;&lt;keyword&gt;Symptoms&lt;/keyword&gt;&lt;/keywords&gt;&lt;dates&gt;&lt;year&gt;2010&lt;/year&gt;&lt;/dates&gt;&lt;pub-location&gt;United Kingdom&lt;/pub-location&gt;&lt;publisher&gt;Wiley-Blackwell Publishing Ltd.&lt;/publisher&gt;&lt;isbn&gt;0031-5990&amp;#xD;1744-6163&lt;/isbn&gt;&lt;accession-num&gt;2009-25082-003&lt;/accession-num&gt;&lt;urls&gt;&lt;related-urls&gt;&lt;url&gt;https://login.ezproxy.napier.ac.uk/login?url=http://search.ebscohost.com/login.aspx?direct=true&amp;amp;db=psyh&amp;amp;AN=2009-25082-003&amp;amp;site=ehost-live&lt;/url&gt;&lt;url&gt;drdianna@sio.midco.net&lt;/url&gt;&lt;/related-urls&gt;&lt;/urls&gt;&lt;electronic-resource-num&gt;10.1111/j.1744-6163.2009.00234.x&lt;/electronic-resource-num&gt;&lt;remote-database-name&gt;psyh&lt;/remote-database-name&gt;&lt;remote-database-provider&gt;EBSCOhost&lt;/remote-database-provider&gt;&lt;/record&gt;&lt;/Cite&gt;&lt;/EndNote&gt;</w:instrText>
      </w:r>
      <w:r w:rsidR="00056986" w:rsidRPr="00763916">
        <w:rPr>
          <w:color w:val="4472C4" w:themeColor="accent1"/>
        </w:rPr>
        <w:fldChar w:fldCharType="separate"/>
      </w:r>
      <w:r w:rsidR="00056986" w:rsidRPr="00763916">
        <w:rPr>
          <w:noProof/>
          <w:color w:val="4472C4" w:themeColor="accent1"/>
        </w:rPr>
        <w:t>(Sorenson &amp; Tschetter, 2010)</w:t>
      </w:r>
      <w:r w:rsidR="00056986" w:rsidRPr="00763916">
        <w:rPr>
          <w:color w:val="4472C4" w:themeColor="accent1"/>
        </w:rPr>
        <w:fldChar w:fldCharType="end"/>
      </w:r>
      <w:r w:rsidR="000548A4">
        <w:rPr>
          <w:color w:val="000000" w:themeColor="text1"/>
        </w:rPr>
        <w:t xml:space="preserve"> and</w:t>
      </w:r>
      <w:r w:rsidRPr="00763916">
        <w:t xml:space="preserve"> </w:t>
      </w:r>
      <w:r w:rsidR="000548A4">
        <w:rPr>
          <w:color w:val="000000" w:themeColor="text1"/>
        </w:rPr>
        <w:t>h</w:t>
      </w:r>
      <w:r w:rsidRPr="00763916">
        <w:rPr>
          <w:color w:val="000000" w:themeColor="text1"/>
        </w:rPr>
        <w:t>igh quality studies found t</w:t>
      </w:r>
      <w:r w:rsidRPr="00763916">
        <w:t xml:space="preserve">he following </w:t>
      </w:r>
      <w:r w:rsidRPr="00695DC6">
        <w:rPr>
          <w:color w:val="000000" w:themeColor="text1"/>
        </w:rPr>
        <w:t>features of QPI within women</w:t>
      </w:r>
      <w:r w:rsidRPr="00695DC6">
        <w:rPr>
          <w:rFonts w:eastAsia="Helvetica"/>
          <w:color w:val="000000" w:themeColor="text1"/>
        </w:rPr>
        <w:t xml:space="preserve">’s </w:t>
      </w:r>
      <w:r w:rsidRPr="00763916">
        <w:rPr>
          <w:rFonts w:eastAsia="Helvetica"/>
        </w:rPr>
        <w:t xml:space="preserve">subjective experiences were the strongest predictors for developing PTSD-PC: (1) </w:t>
      </w:r>
      <w:r w:rsidRPr="00763916">
        <w:rPr>
          <w:i/>
        </w:rPr>
        <w:t xml:space="preserve">interpersonal </w:t>
      </w:r>
      <w:r w:rsidRPr="00763916">
        <w:rPr>
          <w:i/>
          <w:color w:val="000000" w:themeColor="text1"/>
        </w:rPr>
        <w:t>difficulties</w:t>
      </w:r>
      <w:r w:rsidRPr="00763916">
        <w:rPr>
          <w:color w:val="000000" w:themeColor="text1"/>
        </w:rPr>
        <w:t>,</w:t>
      </w:r>
      <w:r w:rsidRPr="00E50D73">
        <w:rPr>
          <w:color w:val="FF0000"/>
        </w:rPr>
        <w:t xml:space="preserve"> </w:t>
      </w:r>
      <w:r w:rsidRPr="00043505">
        <w:rPr>
          <w:color w:val="000000" w:themeColor="text1"/>
        </w:rPr>
        <w:t>such as being ignored</w:t>
      </w:r>
      <w:r w:rsidR="00234932" w:rsidRPr="00043505">
        <w:rPr>
          <w:color w:val="000000" w:themeColor="text1"/>
        </w:rPr>
        <w:t>.</w:t>
      </w:r>
      <w:r w:rsidR="005428EE" w:rsidRPr="00043505">
        <w:rPr>
          <w:color w:val="000000" w:themeColor="text1"/>
        </w:rPr>
        <w:t xml:space="preserve"> I</w:t>
      </w:r>
      <w:r w:rsidR="00234932" w:rsidRPr="00043505">
        <w:rPr>
          <w:color w:val="000000" w:themeColor="text1"/>
        </w:rPr>
        <w:t>nterpersonal</w:t>
      </w:r>
      <w:r w:rsidR="00C577F3" w:rsidRPr="00043505">
        <w:rPr>
          <w:color w:val="000000" w:themeColor="text1"/>
        </w:rPr>
        <w:t xml:space="preserve"> difficulties </w:t>
      </w:r>
      <w:r w:rsidR="00234932" w:rsidRPr="00043505">
        <w:rPr>
          <w:color w:val="000000" w:themeColor="text1"/>
        </w:rPr>
        <w:t>and</w:t>
      </w:r>
      <w:r w:rsidR="00C577F3" w:rsidRPr="00043505">
        <w:rPr>
          <w:color w:val="000000" w:themeColor="text1"/>
        </w:rPr>
        <w:t xml:space="preserve"> obstetric complications were </w:t>
      </w:r>
      <w:r w:rsidR="007B0214" w:rsidRPr="00043505">
        <w:rPr>
          <w:color w:val="000000" w:themeColor="text1"/>
        </w:rPr>
        <w:t xml:space="preserve">respectively four and </w:t>
      </w:r>
      <w:r w:rsidR="00C577F3" w:rsidRPr="00043505">
        <w:rPr>
          <w:color w:val="000000" w:themeColor="text1"/>
        </w:rPr>
        <w:t>three times more likely to predict PTSD-PC</w:t>
      </w:r>
      <w:r w:rsidR="00550AF8" w:rsidRPr="00043505">
        <w:rPr>
          <w:color w:val="000000" w:themeColor="text1"/>
        </w:rPr>
        <w:t>, than neonatal complications</w:t>
      </w:r>
      <w:r w:rsidRPr="00E50D73">
        <w:rPr>
          <w:color w:val="FF0000"/>
        </w:rPr>
        <w:t xml:space="preserve"> </w:t>
      </w:r>
      <w:r w:rsidR="00056986" w:rsidRPr="00763916">
        <w:rPr>
          <w:color w:val="4472C4" w:themeColor="accent1"/>
        </w:rPr>
        <w:fldChar w:fldCharType="begin">
          <w:fldData xml:space="preserve">PEVuZE5vdGU+PENpdGU+PEF1dGhvcj5IYXJyaXM8L0F1dGhvcj48WWVhcj4yMDEyPC9ZZWFyPjxS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</w:fldData>
        </w:fldChar>
      </w:r>
      <w:r w:rsidR="00056986" w:rsidRPr="00763916">
        <w:rPr>
          <w:color w:val="4472C4" w:themeColor="accent1"/>
        </w:rPr>
        <w:instrText xml:space="preserve"> ADDIN EN.CITE </w:instrText>
      </w:r>
      <w:r w:rsidR="00056986" w:rsidRPr="00763916">
        <w:rPr>
          <w:color w:val="4472C4" w:themeColor="accent1"/>
        </w:rPr>
        <w:fldChar w:fldCharType="begin">
          <w:fldData xml:space="preserve">PEVuZE5vdGU+PENpdGU+PEF1dGhvcj5IYXJyaXM8L0F1dGhvcj48WWVhcj4yMDEyPC9ZZWFyPjxS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</w:fldData>
        </w:fldChar>
      </w:r>
      <w:r w:rsidR="00056986" w:rsidRPr="00763916">
        <w:rPr>
          <w:color w:val="4472C4" w:themeColor="accent1"/>
        </w:rPr>
        <w:instrText xml:space="preserve"> ADDIN EN.CITE.DATA </w:instrText>
      </w:r>
      <w:r w:rsidR="00056986" w:rsidRPr="00763916">
        <w:rPr>
          <w:color w:val="4472C4" w:themeColor="accent1"/>
        </w:rPr>
      </w:r>
      <w:r w:rsidR="00056986" w:rsidRPr="00763916">
        <w:rPr>
          <w:color w:val="4472C4" w:themeColor="accent1"/>
        </w:rPr>
        <w:fldChar w:fldCharType="end"/>
      </w:r>
      <w:r w:rsidR="00056986" w:rsidRPr="00763916">
        <w:rPr>
          <w:color w:val="4472C4" w:themeColor="accent1"/>
        </w:rPr>
      </w:r>
      <w:r w:rsidR="00056986" w:rsidRPr="00763916">
        <w:rPr>
          <w:color w:val="4472C4" w:themeColor="accent1"/>
        </w:rPr>
        <w:fldChar w:fldCharType="separate"/>
      </w:r>
      <w:r w:rsidR="00056986" w:rsidRPr="00763916">
        <w:rPr>
          <w:noProof/>
          <w:color w:val="4472C4" w:themeColor="accent1"/>
        </w:rPr>
        <w:t>(Harris &amp; Ayers, 2012)</w:t>
      </w:r>
      <w:r w:rsidR="00056986" w:rsidRPr="00763916">
        <w:rPr>
          <w:color w:val="4472C4" w:themeColor="accent1"/>
        </w:rPr>
        <w:fldChar w:fldCharType="end"/>
      </w:r>
      <w:r w:rsidRPr="00763916">
        <w:rPr>
          <w:color w:val="000000" w:themeColor="text1"/>
        </w:rPr>
        <w:t>;</w:t>
      </w:r>
      <w:r w:rsidRPr="00763916">
        <w:t xml:space="preserve"> (2) </w:t>
      </w:r>
      <w:r w:rsidRPr="00763916">
        <w:rPr>
          <w:i/>
        </w:rPr>
        <w:t>midwifery care factors</w:t>
      </w:r>
      <w:r w:rsidRPr="00763916">
        <w:t xml:space="preserve">, such as control and communication </w:t>
      </w:r>
      <w:r w:rsidR="00056986" w:rsidRPr="00763916">
        <w:rPr>
          <w:color w:val="4472C4" w:themeColor="accent1"/>
        </w:rPr>
        <w:fldChar w:fldCharType="begin">
          <w:fldData xml:space="preserve">PEVuZE5vdGU+PENpdGU+PEF1dGhvcj5EZSBTY2hlcHBlcjwvQXV0aG9yPjxZZWFyPjIwMTU8L1ll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</w:fldData>
        </w:fldChar>
      </w:r>
      <w:r w:rsidR="00056986" w:rsidRPr="00763916">
        <w:rPr>
          <w:color w:val="4472C4" w:themeColor="accent1"/>
        </w:rPr>
        <w:instrText xml:space="preserve"> ADDIN EN.CITE </w:instrText>
      </w:r>
      <w:r w:rsidR="00056986" w:rsidRPr="00763916">
        <w:rPr>
          <w:color w:val="4472C4" w:themeColor="accent1"/>
        </w:rPr>
        <w:fldChar w:fldCharType="begin">
          <w:fldData xml:space="preserve">PEVuZE5vdGU+PENpdGU+PEF1dGhvcj5EZSBTY2hlcHBlcjwvQXV0aG9yPjxZZWFyPjIwMTU8L1ll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</w:fldData>
        </w:fldChar>
      </w:r>
      <w:r w:rsidR="00056986" w:rsidRPr="00763916">
        <w:rPr>
          <w:color w:val="4472C4" w:themeColor="accent1"/>
        </w:rPr>
        <w:instrText xml:space="preserve"> ADDIN EN.CITE.DATA </w:instrText>
      </w:r>
      <w:r w:rsidR="00056986" w:rsidRPr="00763916">
        <w:rPr>
          <w:color w:val="4472C4" w:themeColor="accent1"/>
        </w:rPr>
      </w:r>
      <w:r w:rsidR="00056986" w:rsidRPr="00763916">
        <w:rPr>
          <w:color w:val="4472C4" w:themeColor="accent1"/>
        </w:rPr>
        <w:fldChar w:fldCharType="end"/>
      </w:r>
      <w:r w:rsidR="00056986" w:rsidRPr="00763916">
        <w:rPr>
          <w:color w:val="4472C4" w:themeColor="accent1"/>
        </w:rPr>
      </w:r>
      <w:r w:rsidR="00056986" w:rsidRPr="00763916">
        <w:rPr>
          <w:color w:val="4472C4" w:themeColor="accent1"/>
        </w:rPr>
        <w:fldChar w:fldCharType="separate"/>
      </w:r>
      <w:r w:rsidR="00056986" w:rsidRPr="00763916">
        <w:rPr>
          <w:noProof/>
          <w:color w:val="4472C4" w:themeColor="accent1"/>
        </w:rPr>
        <w:t>(De Schepper et al., 2015)</w:t>
      </w:r>
      <w:r w:rsidR="00056986" w:rsidRPr="00763916">
        <w:rPr>
          <w:color w:val="4472C4" w:themeColor="accent1"/>
        </w:rPr>
        <w:fldChar w:fldCharType="end"/>
      </w:r>
      <w:r w:rsidRPr="00763916">
        <w:rPr>
          <w:color w:val="000000" w:themeColor="text1"/>
        </w:rPr>
        <w:t>;</w:t>
      </w:r>
      <w:r w:rsidRPr="00763916">
        <w:rPr>
          <w:color w:val="4472C4" w:themeColor="accent1"/>
        </w:rPr>
        <w:t xml:space="preserve"> </w:t>
      </w:r>
      <w:r w:rsidRPr="00763916">
        <w:t xml:space="preserve">and (3) </w:t>
      </w:r>
      <w:r w:rsidRPr="00763916">
        <w:rPr>
          <w:i/>
        </w:rPr>
        <w:t>lack of support</w:t>
      </w:r>
      <w:r w:rsidRPr="00763916">
        <w:t xml:space="preserve"> </w:t>
      </w:r>
      <w:r w:rsidR="00056986" w:rsidRPr="00763916">
        <w:rPr>
          <w:color w:val="4472C4" w:themeColor="accent1"/>
        </w:rPr>
        <w:fldChar w:fldCharType="begin">
          <w:fldData xml:space="preserve">PEVuZE5vdGU+PENpdGU+PEF1dGhvcj5Gb3JkPC9BdXRob3I+PFllYXI+MjAxMTwvWWVhcj48UmVj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</w:fldData>
        </w:fldChar>
      </w:r>
      <w:r w:rsidR="00056986" w:rsidRPr="00763916">
        <w:rPr>
          <w:color w:val="4472C4" w:themeColor="accent1"/>
        </w:rPr>
        <w:instrText xml:space="preserve"> ADDIN EN.CITE </w:instrText>
      </w:r>
      <w:r w:rsidR="00056986" w:rsidRPr="00763916">
        <w:rPr>
          <w:color w:val="4472C4" w:themeColor="accent1"/>
        </w:rPr>
        <w:fldChar w:fldCharType="begin">
          <w:fldData xml:space="preserve">PEVuZE5vdGU+PENpdGU+PEF1dGhvcj5Gb3JkPC9BdXRob3I+PFllYXI+MjAxMTwvWWVhcj48UmVj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</w:fldData>
        </w:fldChar>
      </w:r>
      <w:r w:rsidR="00056986" w:rsidRPr="00763916">
        <w:rPr>
          <w:color w:val="4472C4" w:themeColor="accent1"/>
        </w:rPr>
        <w:instrText xml:space="preserve"> ADDIN EN.CITE.DATA </w:instrText>
      </w:r>
      <w:r w:rsidR="00056986" w:rsidRPr="00763916">
        <w:rPr>
          <w:color w:val="4472C4" w:themeColor="accent1"/>
        </w:rPr>
      </w:r>
      <w:r w:rsidR="00056986" w:rsidRPr="00763916">
        <w:rPr>
          <w:color w:val="4472C4" w:themeColor="accent1"/>
        </w:rPr>
        <w:fldChar w:fldCharType="end"/>
      </w:r>
      <w:r w:rsidR="00056986" w:rsidRPr="00763916">
        <w:rPr>
          <w:color w:val="4472C4" w:themeColor="accent1"/>
        </w:rPr>
      </w:r>
      <w:r w:rsidR="00056986" w:rsidRPr="00763916">
        <w:rPr>
          <w:color w:val="4472C4" w:themeColor="accent1"/>
        </w:rPr>
        <w:fldChar w:fldCharType="separate"/>
      </w:r>
      <w:r w:rsidR="00056986" w:rsidRPr="00763916">
        <w:rPr>
          <w:noProof/>
          <w:color w:val="4472C4" w:themeColor="accent1"/>
        </w:rPr>
        <w:t>(Ford &amp; Ayers, 2011)</w:t>
      </w:r>
      <w:r w:rsidR="00056986" w:rsidRPr="00763916">
        <w:rPr>
          <w:color w:val="4472C4" w:themeColor="accent1"/>
        </w:rPr>
        <w:fldChar w:fldCharType="end"/>
      </w:r>
      <w:r w:rsidRPr="00763916">
        <w:rPr>
          <w:color w:val="4472C4" w:themeColor="accent1"/>
        </w:rPr>
        <w:t xml:space="preserve">. </w:t>
      </w:r>
      <w:r w:rsidRPr="001F19AE">
        <w:rPr>
          <w:color w:val="000000" w:themeColor="text1"/>
        </w:rPr>
        <w:t>In keeping with the planned method of synt</w:t>
      </w:r>
      <w:r w:rsidRPr="00FB2DC6">
        <w:rPr>
          <w:color w:val="000000" w:themeColor="text1"/>
        </w:rPr>
        <w:t>he</w:t>
      </w:r>
      <w:r w:rsidR="009457C6" w:rsidRPr="00FB2DC6">
        <w:rPr>
          <w:color w:val="000000" w:themeColor="text1"/>
        </w:rPr>
        <w:t>sis, t</w:t>
      </w:r>
      <w:r w:rsidR="00057D58" w:rsidRPr="00FB2DC6">
        <w:rPr>
          <w:color w:val="000000" w:themeColor="text1"/>
        </w:rPr>
        <w:t>he sub themes within these key features were collated into four main theme groups</w:t>
      </w:r>
      <w:r w:rsidR="00C9011E" w:rsidRPr="00FB2DC6">
        <w:rPr>
          <w:color w:val="000000" w:themeColor="text1"/>
        </w:rPr>
        <w:t xml:space="preserve">, although some </w:t>
      </w:r>
      <w:r w:rsidR="00977549" w:rsidRPr="00FB2DC6">
        <w:rPr>
          <w:color w:val="000000" w:themeColor="text1"/>
        </w:rPr>
        <w:t>sub themes</w:t>
      </w:r>
      <w:r w:rsidR="00C9011E" w:rsidRPr="00FB2DC6">
        <w:rPr>
          <w:color w:val="000000" w:themeColor="text1"/>
        </w:rPr>
        <w:t xml:space="preserve"> o</w:t>
      </w:r>
      <w:r w:rsidR="00C9011E" w:rsidRPr="001F19AE">
        <w:rPr>
          <w:color w:val="000000" w:themeColor="text1"/>
        </w:rPr>
        <w:t>verl</w:t>
      </w:r>
      <w:r w:rsidR="001819FC" w:rsidRPr="001F19AE">
        <w:rPr>
          <w:color w:val="000000" w:themeColor="text1"/>
        </w:rPr>
        <w:t>ap</w:t>
      </w:r>
      <w:r w:rsidRPr="001F19AE">
        <w:rPr>
          <w:color w:val="000000" w:themeColor="text1"/>
        </w:rPr>
        <w:t>: 1) attitude of the midwife, 2) communication, information and decision making, 3) support, and 4) con</w:t>
      </w:r>
      <w:r w:rsidR="00BA04AB" w:rsidRPr="001F19AE">
        <w:rPr>
          <w:color w:val="000000" w:themeColor="text1"/>
        </w:rPr>
        <w:t>trol and confidence in midwives</w:t>
      </w:r>
      <w:r w:rsidRPr="001F19AE">
        <w:rPr>
          <w:color w:val="000000" w:themeColor="text1"/>
        </w:rPr>
        <w:t xml:space="preserve"> </w:t>
      </w:r>
      <w:r w:rsidR="00CE7B4C" w:rsidRPr="001F19AE">
        <w:rPr>
          <w:color w:val="000000" w:themeColor="text1"/>
        </w:rPr>
        <w:t>(Figure 2).</w:t>
      </w:r>
    </w:p>
    <w:p w14:paraId="5BE94BD1" w14:textId="3F3E4E47" w:rsidR="00CB324E" w:rsidRDefault="00CB324E" w:rsidP="00057D58">
      <w:pPr>
        <w:spacing w:line="360" w:lineRule="auto"/>
        <w:rPr>
          <w:color w:val="000000" w:themeColor="text1"/>
        </w:rPr>
      </w:pPr>
    </w:p>
    <w:p w14:paraId="544DC672" w14:textId="46C2D649" w:rsidR="00F00C5C" w:rsidRDefault="00F00C5C" w:rsidP="00057D58">
      <w:pPr>
        <w:spacing w:line="360" w:lineRule="auto"/>
        <w:rPr>
          <w:color w:val="000000" w:themeColor="text1"/>
        </w:rPr>
      </w:pPr>
    </w:p>
    <w:p w14:paraId="3BA38450" w14:textId="77777777" w:rsidR="00F00C5C" w:rsidRPr="001F19AE" w:rsidRDefault="00F00C5C" w:rsidP="00057D58">
      <w:pPr>
        <w:spacing w:line="360" w:lineRule="auto"/>
        <w:rPr>
          <w:color w:val="000000" w:themeColor="text1"/>
        </w:rPr>
      </w:pPr>
    </w:p>
    <w:p w14:paraId="200E848B" w14:textId="77777777" w:rsidR="00CB324E" w:rsidRPr="00695DC6" w:rsidRDefault="00CB324E" w:rsidP="00CB324E">
      <w:pPr>
        <w:spacing w:line="360" w:lineRule="auto"/>
        <w:rPr>
          <w:color w:val="000000" w:themeColor="text1"/>
        </w:rPr>
      </w:pPr>
      <w:r w:rsidRPr="00695DC6">
        <w:rPr>
          <w:i/>
          <w:color w:val="000000" w:themeColor="text1"/>
        </w:rPr>
        <w:lastRenderedPageBreak/>
        <w:t>Attitude of the midwife</w:t>
      </w:r>
      <w:r w:rsidRPr="00695DC6">
        <w:rPr>
          <w:color w:val="000000" w:themeColor="text1"/>
        </w:rPr>
        <w:t xml:space="preserve"> </w:t>
      </w:r>
    </w:p>
    <w:p w14:paraId="67FF8662" w14:textId="0B5085E3" w:rsidR="00CB324E" w:rsidRPr="00763916" w:rsidRDefault="00CB324E" w:rsidP="00CB324E">
      <w:pPr>
        <w:spacing w:line="360" w:lineRule="auto"/>
        <w:rPr>
          <w:color w:val="000000" w:themeColor="text1"/>
        </w:rPr>
      </w:pPr>
      <w:r w:rsidRPr="00763916">
        <w:rPr>
          <w:color w:val="000000" w:themeColor="text1"/>
        </w:rPr>
        <w:t>E</w:t>
      </w:r>
      <w:r w:rsidRPr="00763916">
        <w:t>xperiencing the midwife’s interaction as disaffirming</w:t>
      </w:r>
      <w:r w:rsidRPr="00763916">
        <w:rPr>
          <w:color w:val="000000" w:themeColor="text1"/>
        </w:rPr>
        <w:t xml:space="preserve"> significantly correlated with PTSD-PC</w:t>
      </w:r>
      <w:r w:rsidR="009023B9" w:rsidRPr="00763916">
        <w:rPr>
          <w:color w:val="4472C4" w:themeColor="accent1"/>
        </w:rPr>
        <w:t xml:space="preserve"> </w:t>
      </w:r>
      <w:r w:rsidR="009023B9" w:rsidRPr="00763916">
        <w:rPr>
          <w:color w:val="4472C4" w:themeColor="accent1"/>
        </w:rPr>
        <w:fldChar w:fldCharType="begin"/>
      </w:r>
      <w:r w:rsidR="009023B9" w:rsidRPr="00763916">
        <w:rPr>
          <w:color w:val="4472C4" w:themeColor="accent1"/>
        </w:rPr>
        <w:instrText xml:space="preserve"> ADDIN EN.CITE &lt;EndNote&gt;&lt;Cite&gt;&lt;Author&gt;Sorenson&lt;/Author&gt;&lt;Year&gt;2010&lt;/Year&gt;&lt;RecNum&gt;1243&lt;/RecNum&gt;&lt;DisplayText&gt;(Sorenson &amp;amp; Tschetter, 2010)&lt;/DisplayText&gt;&lt;record&gt;&lt;rec-number&gt;1243&lt;/rec-number&gt;&lt;foreign-keys&gt;&lt;key app="EN" db-id="59z2d20v1205eueea50pwxwet002arrpvxsp" timestamp="1487862665"&gt;1243&lt;/key&gt;&lt;/foreign-keys&gt;&lt;ref-type name="Journal Article"&gt;17&lt;/ref-type&gt;&lt;contributors&gt;&lt;authors&gt;&lt;author&gt;Sorenson, Dianna Spies&lt;/author&gt;&lt;author&gt;Tschetter, Lois&lt;/author&gt;&lt;/authors&gt;&lt;/contributors&gt;&lt;auth-address&gt;Sorenson, Dianna Spies&lt;/auth-address&gt;&lt;titles&gt;&lt;title&gt;Prevalence of negative birth perception, disaffirmation, perinatal trauma symptoms, and depression among postpartum women&lt;/title&gt;&lt;secondary-title&gt;Perspectives in Psychiatric Care&lt;/secondary-title&gt;&lt;/titles&gt;&lt;periodical&gt;&lt;full-title&gt;Perspectives in Psychiatric Care&lt;/full-title&gt;&lt;/periodical&gt;&lt;pages&gt;14-25&lt;/pages&gt;&lt;volume&gt;46&lt;/volume&gt;&lt;number&gt;1&lt;/number&gt;&lt;keywords&gt;&lt;keyword&gt;prevalence&lt;/keyword&gt;&lt;keyword&gt;negative birth perception&lt;/keyword&gt;&lt;keyword&gt;disaffirmation&lt;/keyword&gt;&lt;keyword&gt;perinatal trauma symptoms&lt;/keyword&gt;&lt;keyword&gt;depression&lt;/keyword&gt;&lt;keyword&gt;postpartum women&lt;/keyword&gt;&lt;keyword&gt;2010&lt;/keyword&gt;&lt;keyword&gt;Birth&lt;/keyword&gt;&lt;keyword&gt;Emotional Trauma&lt;/keyword&gt;&lt;keyword&gt;Epidemiology&lt;/keyword&gt;&lt;keyword&gt;Perinatal Period&lt;/keyword&gt;&lt;keyword&gt;Postpartum Depression&lt;/keyword&gt;&lt;keyword&gt;Symptoms&lt;/keyword&gt;&lt;/keywords&gt;&lt;dates&gt;&lt;year&gt;2010&lt;/year&gt;&lt;/dates&gt;&lt;pub-location&gt;United Kingdom&lt;/pub-location&gt;&lt;publisher&gt;Wiley-Blackwell Publishing Ltd.&lt;/publisher&gt;&lt;isbn&gt;0031-5990&amp;#xD;1744-6163&lt;/isbn&gt;&lt;accession-num&gt;2009-25082-003&lt;/accession-num&gt;&lt;urls&gt;&lt;related-urls&gt;&lt;url&gt;https://login.ezproxy.napier.ac.uk/login?url=http://search.ebscohost.com/login.aspx?direct=true&amp;amp;db=psyh&amp;amp;AN=2009-25082-003&amp;amp;site=ehost-live&lt;/url&gt;&lt;url&gt;drdianna@sio.midco.net&lt;/url&gt;&lt;/related-urls&gt;&lt;/urls&gt;&lt;electronic-resource-num&gt;10.1111/j.1744-6163.2009.00234.x&lt;/electronic-resource-num&gt;&lt;remote-database-name&gt;psyh&lt;/remote-database-name&gt;&lt;remote-database-provider&gt;EBSCOhost&lt;/remote-database-provider&gt;&lt;/record&gt;&lt;/Cite&gt;&lt;/EndNote&gt;</w:instrText>
      </w:r>
      <w:r w:rsidR="009023B9" w:rsidRPr="00763916">
        <w:rPr>
          <w:color w:val="4472C4" w:themeColor="accent1"/>
        </w:rPr>
        <w:fldChar w:fldCharType="separate"/>
      </w:r>
      <w:r w:rsidR="009023B9" w:rsidRPr="00763916">
        <w:rPr>
          <w:noProof/>
          <w:color w:val="4472C4" w:themeColor="accent1"/>
        </w:rPr>
        <w:t>(Sorenson &amp; Tschetter, 2010)</w:t>
      </w:r>
      <w:r w:rsidR="009023B9" w:rsidRPr="00763916">
        <w:rPr>
          <w:color w:val="4472C4" w:themeColor="accent1"/>
        </w:rPr>
        <w:fldChar w:fldCharType="end"/>
      </w:r>
      <w:r w:rsidRPr="00763916">
        <w:rPr>
          <w:color w:val="000000" w:themeColor="text1"/>
        </w:rPr>
        <w:t xml:space="preserve">. </w:t>
      </w:r>
      <w:r w:rsidRPr="00763916">
        <w:rPr>
          <w:color w:val="262626"/>
        </w:rPr>
        <w:t>T</w:t>
      </w:r>
      <w:r w:rsidRPr="00763916">
        <w:rPr>
          <w:color w:val="000000" w:themeColor="text1"/>
        </w:rPr>
        <w:t xml:space="preserve">he attitude of the midwife was important </w:t>
      </w:r>
      <w:r w:rsidR="001508EF" w:rsidRPr="00763916">
        <w:rPr>
          <w:color w:val="4472C4" w:themeColor="accent1"/>
        </w:rPr>
        <w:fldChar w:fldCharType="begin">
          <w:fldData xml:space="preserve">PEVuZE5vdGU+PENpdGU+PEF1dGhvcj5OaWNob2xsczwvQXV0aG9yPjxZZWFyPjIwMDc8L1llYXI+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OaWNob2xsczwvQXV0aG9yPjxZZWFyPjIwMDc8L1llYXI+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Nicholls &amp; Ayers, 2007; Nyberg et al., 2010)</w:t>
      </w:r>
      <w:r w:rsidR="001508EF" w:rsidRPr="00763916">
        <w:rPr>
          <w:color w:val="4472C4" w:themeColor="accent1"/>
        </w:rPr>
        <w:fldChar w:fldCharType="end"/>
      </w:r>
      <w:r w:rsidRPr="00763916">
        <w:rPr>
          <w:color w:val="000000" w:themeColor="text1"/>
        </w:rPr>
        <w:t xml:space="preserve"> </w:t>
      </w:r>
      <w:r w:rsidRPr="00763916">
        <w:t xml:space="preserve">with lack of respect </w:t>
      </w:r>
      <w:r w:rsidRPr="00763916">
        <w:rPr>
          <w:color w:val="4472C4" w:themeColor="accent1"/>
        </w:rPr>
        <w:t>(Nyberg et al., 2010)</w:t>
      </w:r>
      <w:r w:rsidRPr="00763916">
        <w:t xml:space="preserve">, being </w:t>
      </w:r>
      <w:r w:rsidRPr="00763916">
        <w:rPr>
          <w:i/>
        </w:rPr>
        <w:t>humiliated</w:t>
      </w:r>
      <w:r w:rsidRPr="00763916">
        <w:t xml:space="preserve"> </w:t>
      </w:r>
      <w:r w:rsidR="001508EF" w:rsidRPr="00763916">
        <w:rPr>
          <w:color w:val="4472C4" w:themeColor="accent1"/>
        </w:rPr>
        <w:fldChar w:fldCharType="begin">
          <w:fldData xml:space="preserve">PEVuZE5vdGU+PENpdGU+PEF1dGhvcj5NZW5hZ2U8L0F1dGhvcj48WWVhcj4xOTkzPC9ZZWFyPjxS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NZW5hZ2U8L0F1dGhvcj48WWVhcj4xOTkzPC9ZZWFyPjxS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Menage, 1993; Nicholls &amp; Ayers, 2007)</w:t>
      </w:r>
      <w:r w:rsidR="001508EF" w:rsidRPr="00763916">
        <w:rPr>
          <w:color w:val="4472C4" w:themeColor="accent1"/>
        </w:rPr>
        <w:fldChar w:fldCharType="end"/>
      </w:r>
      <w:r w:rsidRPr="00763916">
        <w:rPr>
          <w:color w:val="000000" w:themeColor="text1"/>
        </w:rPr>
        <w:t>,</w:t>
      </w:r>
      <w:r w:rsidRPr="00763916">
        <w:t xml:space="preserve"> being </w:t>
      </w:r>
      <w:r w:rsidRPr="00763916">
        <w:rPr>
          <w:i/>
        </w:rPr>
        <w:t xml:space="preserve">dismissed </w:t>
      </w:r>
      <w:r w:rsidR="001508EF" w:rsidRPr="00763916">
        <w:rPr>
          <w:color w:val="4472C4" w:themeColor="accent1"/>
        </w:rPr>
        <w:fldChar w:fldCharType="begin">
          <w:fldData xml:space="preserve">PEVuZE5vdGU+PENpdGU+PEF1dGhvcj5NZW5hZ2U8L0F1dGhvcj48WWVhcj4xOTkzPC9ZZWFyPjxS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NZW5hZ2U8L0F1dGhvcj48WWVhcj4xOTkzPC9ZZWFyPjxS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Allen, 1998; Ballard et al., 1995; Beck, 2004; Menage, 1993)</w:t>
      </w:r>
      <w:r w:rsidR="001508EF" w:rsidRPr="00763916">
        <w:rPr>
          <w:color w:val="4472C4" w:themeColor="accent1"/>
        </w:rPr>
        <w:fldChar w:fldCharType="end"/>
      </w:r>
      <w:r w:rsidRPr="00763916">
        <w:rPr>
          <w:color w:val="4472C4" w:themeColor="accent1"/>
        </w:rPr>
        <w:t xml:space="preserve"> </w:t>
      </w:r>
      <w:r w:rsidRPr="00763916">
        <w:rPr>
          <w:color w:val="000000" w:themeColor="text1"/>
        </w:rPr>
        <w:t xml:space="preserve">and the midwife being </w:t>
      </w:r>
      <w:r w:rsidRPr="00763916">
        <w:rPr>
          <w:i/>
          <w:color w:val="000000" w:themeColor="text1"/>
        </w:rPr>
        <w:t>disinterested</w:t>
      </w:r>
      <w:r w:rsidRPr="00763916">
        <w:rPr>
          <w:color w:val="000000" w:themeColor="text1"/>
        </w:rPr>
        <w:t xml:space="preserve"> </w:t>
      </w:r>
      <w:r w:rsidRPr="00763916">
        <w:rPr>
          <w:color w:val="4472C4" w:themeColor="accent1"/>
        </w:rPr>
        <w:t xml:space="preserve">(Tham et al., 2010) </w:t>
      </w:r>
      <w:r w:rsidRPr="00763916">
        <w:rPr>
          <w:color w:val="000000" w:themeColor="text1"/>
        </w:rPr>
        <w:t>reported</w:t>
      </w:r>
      <w:r w:rsidRPr="00763916">
        <w:t>. The midwife’s attitude and</w:t>
      </w:r>
      <w:r w:rsidR="00541AB1">
        <w:t xml:space="preserve"> degree to which women’s views we</w:t>
      </w:r>
      <w:r w:rsidRPr="00763916">
        <w:t>re respected were</w:t>
      </w:r>
      <w:r w:rsidRPr="00763916">
        <w:rPr>
          <w:color w:val="000000" w:themeColor="text1"/>
        </w:rPr>
        <w:t xml:space="preserve"> significant </w:t>
      </w:r>
      <w:r w:rsidRPr="00763916">
        <w:rPr>
          <w:color w:val="4472C4" w:themeColor="accent1"/>
        </w:rPr>
        <w:t>(Menage, 1993)</w:t>
      </w:r>
      <w:r w:rsidRPr="00763916">
        <w:rPr>
          <w:color w:val="000000" w:themeColor="text1"/>
        </w:rPr>
        <w:t>. Women describe</w:t>
      </w:r>
      <w:r w:rsidR="00F660B0">
        <w:rPr>
          <w:color w:val="000000" w:themeColor="text1"/>
        </w:rPr>
        <w:t>d</w:t>
      </w:r>
      <w:r w:rsidRPr="00763916">
        <w:rPr>
          <w:color w:val="000000" w:themeColor="text1"/>
        </w:rPr>
        <w:t xml:space="preserve"> QPI using words such as: </w:t>
      </w:r>
      <w:r w:rsidRPr="00763916">
        <w:rPr>
          <w:i/>
          <w:color w:val="000000" w:themeColor="text1"/>
        </w:rPr>
        <w:t xml:space="preserve">dehumanising </w:t>
      </w:r>
      <w:r w:rsidRPr="00763916">
        <w:rPr>
          <w:color w:val="4472C4" w:themeColor="accent1"/>
        </w:rPr>
        <w:t>(Nicholls and Ayers, 2007)</w:t>
      </w:r>
      <w:r w:rsidRPr="00763916">
        <w:rPr>
          <w:color w:val="000000" w:themeColor="text1"/>
        </w:rPr>
        <w:t>;</w:t>
      </w:r>
      <w:r w:rsidRPr="00763916">
        <w:rPr>
          <w:color w:val="4472C4" w:themeColor="accent1"/>
        </w:rPr>
        <w:t xml:space="preserve"> </w:t>
      </w:r>
      <w:r w:rsidRPr="00763916">
        <w:rPr>
          <w:i/>
          <w:color w:val="000000" w:themeColor="text1"/>
        </w:rPr>
        <w:t>degrading</w:t>
      </w:r>
      <w:r w:rsidRPr="00763916">
        <w:rPr>
          <w:color w:val="4472C4" w:themeColor="accent1"/>
        </w:rPr>
        <w:t xml:space="preserve"> (Menage, 1993)</w:t>
      </w:r>
      <w:r w:rsidRPr="00763916">
        <w:rPr>
          <w:color w:val="000000" w:themeColor="text1"/>
        </w:rPr>
        <w:t>;</w:t>
      </w:r>
      <w:r w:rsidRPr="00763916">
        <w:rPr>
          <w:color w:val="4472C4" w:themeColor="accent1"/>
        </w:rPr>
        <w:t xml:space="preserve"> </w:t>
      </w:r>
      <w:r w:rsidRPr="00763916">
        <w:rPr>
          <w:color w:val="000000" w:themeColor="text1"/>
        </w:rPr>
        <w:t xml:space="preserve">or </w:t>
      </w:r>
      <w:r w:rsidRPr="00763916">
        <w:rPr>
          <w:i/>
          <w:color w:val="000000" w:themeColor="text1"/>
        </w:rPr>
        <w:t xml:space="preserve">betraying trust </w:t>
      </w:r>
      <w:r w:rsidR="001508EF" w:rsidRPr="00763916">
        <w:rPr>
          <w:color w:val="4472C4" w:themeColor="accent1"/>
        </w:rPr>
        <w:fldChar w:fldCharType="begin">
          <w:fldData xml:space="preserve">PEVuZE5vdGU+PENpdGU+PEF1dGhvcj5CZWNrPC9BdXRob3I+PFllYXI+MjAwNDwvWWVhcj48UmVj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CZWNrPC9BdXRob3I+PFllYXI+MjAwNDwvWWVhcj48UmVj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Beck, 2004)</w:t>
      </w:r>
      <w:r w:rsidR="001508EF" w:rsidRPr="00763916">
        <w:rPr>
          <w:color w:val="4472C4" w:themeColor="accent1"/>
        </w:rPr>
        <w:fldChar w:fldCharType="end"/>
      </w:r>
      <w:r w:rsidRPr="00763916">
        <w:rPr>
          <w:color w:val="000000" w:themeColor="text1"/>
        </w:rPr>
        <w:t xml:space="preserve">. Some women expressed feeling </w:t>
      </w:r>
      <w:r w:rsidRPr="00763916">
        <w:rPr>
          <w:i/>
          <w:color w:val="000000" w:themeColor="text1"/>
        </w:rPr>
        <w:t xml:space="preserve">violated or raped </w:t>
      </w:r>
      <w:r w:rsidR="001508EF" w:rsidRPr="00763916">
        <w:rPr>
          <w:color w:val="4472C4" w:themeColor="accent1"/>
        </w:rPr>
        <w:fldChar w:fldCharType="begin">
          <w:fldData xml:space="preserve">PEVuZE5vdGU+PENpdGU+PEF1dGhvcj5NZW5hZ2U8L0F1dGhvcj48WWVhcj4xOTkzPC9ZZWFyPjxS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NZW5hZ2U8L0F1dGhvcj48WWVhcj4xOTkzPC9ZZWFyPjxS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Beck, 2004; Menage, 1993)</w:t>
      </w:r>
      <w:r w:rsidR="001508EF" w:rsidRPr="00763916">
        <w:rPr>
          <w:color w:val="4472C4" w:themeColor="accent1"/>
        </w:rPr>
        <w:fldChar w:fldCharType="end"/>
      </w:r>
      <w:r w:rsidRPr="00763916">
        <w:rPr>
          <w:color w:val="000000" w:themeColor="text1"/>
        </w:rPr>
        <w:t xml:space="preserve">, </w:t>
      </w:r>
      <w:r w:rsidRPr="00763916">
        <w:t xml:space="preserve">alongside being physically restrained or having movement restricted </w:t>
      </w:r>
      <w:r w:rsidRPr="00763916">
        <w:rPr>
          <w:color w:val="4472C4" w:themeColor="accent1"/>
        </w:rPr>
        <w:t>(Nicholls and Ayers, 2007)</w:t>
      </w:r>
      <w:r w:rsidRPr="00763916">
        <w:t xml:space="preserve">. </w:t>
      </w:r>
    </w:p>
    <w:p w14:paraId="3778EF00" w14:textId="6C2FD234" w:rsidR="00CD147D" w:rsidRPr="00763916" w:rsidRDefault="00CB324E" w:rsidP="00813DAF">
      <w:pPr>
        <w:spacing w:line="360" w:lineRule="auto"/>
        <w:ind w:left="720"/>
        <w:rPr>
          <w:color w:val="4472C4" w:themeColor="accent1"/>
        </w:rPr>
      </w:pPr>
      <w:r w:rsidRPr="00695DC6">
        <w:rPr>
          <w:color w:val="000000" w:themeColor="text1"/>
        </w:rPr>
        <w:t xml:space="preserve"> “</w:t>
      </w:r>
      <w:r w:rsidR="00710B04" w:rsidRPr="00695DC6">
        <w:rPr>
          <w:color w:val="000000" w:themeColor="text1"/>
        </w:rPr>
        <w:t xml:space="preserve">I was trying to cover my bottom by holding the gown, and a nurse took my hands from the gown. </w:t>
      </w:r>
      <w:r w:rsidRPr="00695DC6">
        <w:rPr>
          <w:color w:val="000000" w:themeColor="text1"/>
        </w:rPr>
        <w:t xml:space="preserve">So, I felt raped and my dignity was taken from me” </w:t>
      </w:r>
      <w:r w:rsidRPr="00763916">
        <w:rPr>
          <w:color w:val="4472C4" w:themeColor="accent1"/>
        </w:rPr>
        <w:t>(Beck, 2004</w:t>
      </w:r>
      <w:r w:rsidR="00710B04" w:rsidRPr="00763916">
        <w:rPr>
          <w:color w:val="4472C4" w:themeColor="accent1"/>
        </w:rPr>
        <w:t xml:space="preserve"> p32</w:t>
      </w:r>
      <w:r w:rsidRPr="00763916">
        <w:rPr>
          <w:color w:val="4472C4" w:themeColor="accent1"/>
        </w:rPr>
        <w:t>)</w:t>
      </w:r>
    </w:p>
    <w:p w14:paraId="57F6372E" w14:textId="7A94F480" w:rsidR="00CB324E" w:rsidRPr="00763916" w:rsidRDefault="00CB324E" w:rsidP="00CB324E">
      <w:pPr>
        <w:spacing w:line="360" w:lineRule="auto"/>
        <w:rPr>
          <w:color w:val="FF0000"/>
        </w:rPr>
      </w:pPr>
      <w:r w:rsidRPr="00763916">
        <w:t xml:space="preserve">Being ignored was frequently identified </w:t>
      </w:r>
      <w:r w:rsidR="001508EF" w:rsidRPr="00763916">
        <w:rPr>
          <w:color w:val="4472C4" w:themeColor="accent1"/>
        </w:rPr>
        <w:fldChar w:fldCharType="begin">
          <w:fldData xml:space="preserve">PEVuZE5vdGU+PENpdGU+PEF1dGhvcj5CYWxsYXJkPC9BdXRob3I+PFllYXI+MTk5NTwvWWVhcj48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CYWxsYXJkPC9BdXRob3I+PFllYXI+MTk5NTwvWWVhcj48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Allen, 1998; Ballard et al., 1995; Beck, 2004; Nicholls &amp; Ayers, 2007)</w:t>
      </w:r>
      <w:r w:rsidR="001508EF" w:rsidRPr="00763916">
        <w:rPr>
          <w:color w:val="4472C4" w:themeColor="accent1"/>
        </w:rPr>
        <w:fldChar w:fldCharType="end"/>
      </w:r>
      <w:r w:rsidRPr="00763916">
        <w:rPr>
          <w:color w:val="4472C4" w:themeColor="accent1"/>
        </w:rPr>
        <w:t xml:space="preserve"> </w:t>
      </w:r>
      <w:r w:rsidRPr="00763916">
        <w:rPr>
          <w:color w:val="000000" w:themeColor="text1"/>
        </w:rPr>
        <w:t xml:space="preserve">and significant </w:t>
      </w:r>
      <w:r w:rsidRPr="00763916">
        <w:rPr>
          <w:color w:val="4472C4" w:themeColor="accent1"/>
        </w:rPr>
        <w:t>(Menage, 1993)</w:t>
      </w:r>
      <w:r w:rsidRPr="00763916">
        <w:rPr>
          <w:color w:val="000000" w:themeColor="text1"/>
        </w:rPr>
        <w:t xml:space="preserve">, and was </w:t>
      </w:r>
      <w:r w:rsidRPr="00763916">
        <w:t xml:space="preserve">the most frequent subcategory in the hotspot of </w:t>
      </w:r>
      <w:r w:rsidRPr="00763916">
        <w:rPr>
          <w:rFonts w:eastAsia="Helvetica"/>
        </w:rPr>
        <w:t>‘</w:t>
      </w:r>
      <w:r w:rsidRPr="00763916">
        <w:t>interpersonal difficulties</w:t>
      </w:r>
      <w:r w:rsidRPr="00763916">
        <w:rPr>
          <w:rFonts w:eastAsia="Helvetica"/>
        </w:rPr>
        <w:t>’</w:t>
      </w:r>
      <w:r w:rsidRPr="00763916">
        <w:t xml:space="preserve"> </w:t>
      </w:r>
      <w:r w:rsidRPr="00763916">
        <w:rPr>
          <w:color w:val="4472C4" w:themeColor="accent1"/>
        </w:rPr>
        <w:t>(Harris and Ayers, 2012)</w:t>
      </w:r>
      <w:r w:rsidRPr="00763916">
        <w:t xml:space="preserve"> </w:t>
      </w:r>
      <w:r w:rsidRPr="00695DC6">
        <w:rPr>
          <w:color w:val="000000" w:themeColor="text1"/>
        </w:rPr>
        <w:t xml:space="preserve">accounting for 30% of the thematic content. Three studies found that only women with PTSD-PC expressed anger or aggressiveness at their treatment by midwives </w:t>
      </w:r>
      <w:r w:rsidR="001508EF" w:rsidRPr="00763916">
        <w:rPr>
          <w:color w:val="4472C4" w:themeColor="accent1"/>
        </w:rPr>
        <w:fldChar w:fldCharType="begin">
          <w:fldData xml:space="preserve">PEVuZE5vdGU+PENpdGU+PEF1dGhvcj5CYWxsYXJkPC9BdXRob3I+PFllYXI+MTk5NTwvWWVhcj48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CYWxsYXJkPC9BdXRob3I+PFllYXI+MTk5NTwvWWVhcj48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Ayers, 2007; Ballard et al., 1995; Beck, 2004)</w:t>
      </w:r>
      <w:r w:rsidR="001508EF" w:rsidRPr="00763916">
        <w:rPr>
          <w:color w:val="4472C4" w:themeColor="accent1"/>
        </w:rPr>
        <w:fldChar w:fldCharType="end"/>
      </w:r>
      <w:r w:rsidRPr="00763916">
        <w:rPr>
          <w:color w:val="4472C4" w:themeColor="accent1"/>
        </w:rPr>
        <w:t xml:space="preserve"> </w:t>
      </w:r>
      <w:r w:rsidRPr="00763916">
        <w:rPr>
          <w:color w:val="000000" w:themeColor="text1"/>
        </w:rPr>
        <w:t xml:space="preserve">with anger being significantly more likely as a result of interpersonal factors than other factors </w:t>
      </w:r>
      <w:r w:rsidRPr="00763916">
        <w:rPr>
          <w:color w:val="4472C4" w:themeColor="accent1"/>
        </w:rPr>
        <w:t>(Harris and Ayers, 2012)</w:t>
      </w:r>
      <w:r w:rsidRPr="00763916">
        <w:rPr>
          <w:color w:val="000000" w:themeColor="text1"/>
        </w:rPr>
        <w:t xml:space="preserve">. </w:t>
      </w:r>
      <w:r w:rsidRPr="00763916">
        <w:t>Two studies report</w:t>
      </w:r>
      <w:r w:rsidR="006D6743">
        <w:t>ed</w:t>
      </w:r>
      <w:r w:rsidRPr="00763916">
        <w:t xml:space="preserve"> that the majority of women found midwives to be </w:t>
      </w:r>
      <w:r w:rsidRPr="00763916">
        <w:rPr>
          <w:i/>
        </w:rPr>
        <w:t xml:space="preserve">kind and supportive </w:t>
      </w:r>
      <w:r w:rsidRPr="00763916">
        <w:rPr>
          <w:color w:val="4472C4" w:themeColor="accent1"/>
        </w:rPr>
        <w:t xml:space="preserve">(Anderson and McGuinness, 2008) </w:t>
      </w:r>
      <w:r w:rsidRPr="00763916">
        <w:rPr>
          <w:color w:val="000000" w:themeColor="text1"/>
        </w:rPr>
        <w:t xml:space="preserve">or </w:t>
      </w:r>
      <w:r w:rsidRPr="00763916">
        <w:rPr>
          <w:i/>
          <w:color w:val="000000" w:themeColor="text1"/>
        </w:rPr>
        <w:t>nice and friendly</w:t>
      </w:r>
      <w:r w:rsidRPr="00763916">
        <w:rPr>
          <w:color w:val="4472C4" w:themeColor="accent1"/>
        </w:rPr>
        <w:t xml:space="preserve"> (Tham et al., 2010)</w:t>
      </w:r>
      <w:r w:rsidRPr="00763916">
        <w:t xml:space="preserve">. However, </w:t>
      </w:r>
      <w:r w:rsidRPr="00763916">
        <w:rPr>
          <w:color w:val="4472C4" w:themeColor="accent1"/>
        </w:rPr>
        <w:t xml:space="preserve">Tham et al. (2010) </w:t>
      </w:r>
      <w:r w:rsidRPr="00763916">
        <w:t xml:space="preserve">contradict themselves by reporting that more than half the women described midwives as uninterested, providing insufficient support, and limited in their communication. </w:t>
      </w:r>
      <w:r w:rsidRPr="00695DC6">
        <w:rPr>
          <w:color w:val="000000" w:themeColor="text1"/>
        </w:rPr>
        <w:t xml:space="preserve">Within interpersonal difficulties, </w:t>
      </w:r>
      <w:r w:rsidRPr="00763916">
        <w:t>midwifery care factors, particularly communication and support,</w:t>
      </w:r>
      <w:r w:rsidRPr="00763916">
        <w:rPr>
          <w:color w:val="000000" w:themeColor="text1"/>
        </w:rPr>
        <w:t xml:space="preserve"> were highlighted features </w:t>
      </w:r>
      <w:r w:rsidRPr="00763916">
        <w:rPr>
          <w:color w:val="4472C4" w:themeColor="accent1"/>
        </w:rPr>
        <w:t>(Harris and Ayers, 2012)</w:t>
      </w:r>
      <w:r w:rsidRPr="00763916">
        <w:t>.</w:t>
      </w:r>
    </w:p>
    <w:p w14:paraId="3FBEA446" w14:textId="77777777" w:rsidR="00CB324E" w:rsidRPr="00763916" w:rsidRDefault="00CB324E" w:rsidP="00CB324E">
      <w:pPr>
        <w:spacing w:line="360" w:lineRule="auto"/>
        <w:rPr>
          <w:color w:val="000000" w:themeColor="text1"/>
        </w:rPr>
      </w:pPr>
    </w:p>
    <w:p w14:paraId="0FB0EA86" w14:textId="77777777" w:rsidR="00CB324E" w:rsidRPr="00695DC6" w:rsidRDefault="00CB324E" w:rsidP="00CB324E">
      <w:pPr>
        <w:spacing w:line="360" w:lineRule="auto"/>
        <w:rPr>
          <w:i/>
          <w:color w:val="000000" w:themeColor="text1"/>
        </w:rPr>
      </w:pPr>
      <w:r w:rsidRPr="00695DC6">
        <w:rPr>
          <w:i/>
          <w:color w:val="000000" w:themeColor="text1"/>
        </w:rPr>
        <w:t>Communication, information and decision making</w:t>
      </w:r>
    </w:p>
    <w:p w14:paraId="32A14642" w14:textId="028EAA3A" w:rsidR="00340DAE" w:rsidRPr="00763916" w:rsidRDefault="00CB324E" w:rsidP="00CB324E">
      <w:pPr>
        <w:spacing w:line="360" w:lineRule="auto"/>
        <w:rPr>
          <w:color w:val="000000" w:themeColor="text1"/>
        </w:rPr>
      </w:pPr>
      <w:r w:rsidRPr="00763916">
        <w:rPr>
          <w:color w:val="000000" w:themeColor="text1"/>
        </w:rPr>
        <w:t xml:space="preserve">Not coping or having a low sense of coherence was highlighted as important, augmented by a poor understanding of what is happening and receiving poor information </w:t>
      </w:r>
      <w:r w:rsidR="001508EF" w:rsidRPr="00763916">
        <w:rPr>
          <w:color w:val="4472C4" w:themeColor="accent1"/>
        </w:rPr>
        <w:fldChar w:fldCharType="begin">
          <w:fldData xml:space="preserve">PEVuZE5vdGU+PENpdGU+PEF1dGhvcj5BeWVyczwvQXV0aG9yPjxZZWFyPjIwMDc8L1llYXI+PFJl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</w:fldData>
        </w:fldChar>
      </w:r>
      <w:r w:rsidR="00A43739" w:rsidRPr="00763916">
        <w:rPr>
          <w:color w:val="4472C4" w:themeColor="accent1"/>
        </w:rPr>
        <w:instrText xml:space="preserve"> ADDIN EN.CITE </w:instrText>
      </w:r>
      <w:r w:rsidR="00A43739" w:rsidRPr="00763916">
        <w:rPr>
          <w:color w:val="4472C4" w:themeColor="accent1"/>
        </w:rPr>
        <w:fldChar w:fldCharType="begin">
          <w:fldData xml:space="preserve">PEVuZE5vdGU+PENpdGU+PEF1dGhvcj5BeWVyczwvQXV0aG9yPjxZZWFyPjIwMDc8L1llYXI+PFJl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</w:fldData>
        </w:fldChar>
      </w:r>
      <w:r w:rsidR="00A43739" w:rsidRPr="00763916">
        <w:rPr>
          <w:color w:val="4472C4" w:themeColor="accent1"/>
        </w:rPr>
        <w:instrText xml:space="preserve"> ADDIN EN.CITE.DATA </w:instrText>
      </w:r>
      <w:r w:rsidR="00A43739" w:rsidRPr="00763916">
        <w:rPr>
          <w:color w:val="4472C4" w:themeColor="accent1"/>
        </w:rPr>
      </w:r>
      <w:r w:rsidR="00A43739"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A43739" w:rsidRPr="00763916">
        <w:rPr>
          <w:noProof/>
          <w:color w:val="4472C4" w:themeColor="accent1"/>
        </w:rPr>
        <w:t>(Ayers, 2007; Nicholls &amp; Ayers, 2007; Nyberg et al., 2010)</w:t>
      </w:r>
      <w:r w:rsidR="001508EF" w:rsidRPr="00763916">
        <w:rPr>
          <w:color w:val="4472C4" w:themeColor="accent1"/>
        </w:rPr>
        <w:fldChar w:fldCharType="end"/>
      </w:r>
      <w:r w:rsidRPr="00763916">
        <w:rPr>
          <w:color w:val="000000" w:themeColor="text1"/>
        </w:rPr>
        <w:t xml:space="preserve">, with poor information being a significant factor </w:t>
      </w:r>
      <w:r w:rsidRPr="00763916">
        <w:rPr>
          <w:color w:val="4472C4" w:themeColor="accent1"/>
        </w:rPr>
        <w:t>(Menage, 1993)</w:t>
      </w:r>
      <w:r w:rsidRPr="00763916">
        <w:t xml:space="preserve">. </w:t>
      </w:r>
      <w:r w:rsidRPr="00763916">
        <w:rPr>
          <w:color w:val="000000" w:themeColor="text1"/>
        </w:rPr>
        <w:t xml:space="preserve">For women with PTSD-PC, </w:t>
      </w:r>
      <w:r w:rsidRPr="00763916">
        <w:rPr>
          <w:i/>
          <w:color w:val="000000" w:themeColor="text1"/>
        </w:rPr>
        <w:t>having a poor understanding of what is going on</w:t>
      </w:r>
      <w:r w:rsidRPr="00763916">
        <w:rPr>
          <w:color w:val="000000" w:themeColor="text1"/>
        </w:rPr>
        <w:t xml:space="preserve"> related to how things were done or communicated </w:t>
      </w:r>
      <w:r w:rsidRPr="00763916">
        <w:rPr>
          <w:color w:val="4472C4" w:themeColor="accent1"/>
        </w:rPr>
        <w:t>(Ayers, 2007)</w:t>
      </w:r>
      <w:r w:rsidR="00340DAE">
        <w:rPr>
          <w:color w:val="000000" w:themeColor="text1"/>
        </w:rPr>
        <w:t>.</w:t>
      </w:r>
    </w:p>
    <w:p w14:paraId="582A1424" w14:textId="48687ED0" w:rsidR="00CB324E" w:rsidRPr="00763916" w:rsidRDefault="00CB324E" w:rsidP="00CB324E">
      <w:pPr>
        <w:spacing w:line="360" w:lineRule="auto"/>
        <w:ind w:left="720"/>
        <w:rPr>
          <w:color w:val="4472C4" w:themeColor="accent1"/>
        </w:rPr>
      </w:pPr>
      <w:r w:rsidRPr="00695DC6">
        <w:rPr>
          <w:color w:val="000000" w:themeColor="text1"/>
        </w:rPr>
        <w:t xml:space="preserve"> “I didn’t really understand what they were doing” </w:t>
      </w:r>
      <w:r w:rsidRPr="00763916">
        <w:rPr>
          <w:color w:val="4472C4" w:themeColor="accent1"/>
        </w:rPr>
        <w:t>(Ayers, 2007</w:t>
      </w:r>
      <w:r w:rsidR="00464825" w:rsidRPr="00763916">
        <w:rPr>
          <w:color w:val="4472C4" w:themeColor="accent1"/>
        </w:rPr>
        <w:t xml:space="preserve"> p258</w:t>
      </w:r>
      <w:r w:rsidRPr="00763916">
        <w:rPr>
          <w:color w:val="4472C4" w:themeColor="accent1"/>
        </w:rPr>
        <w:t>).</w:t>
      </w:r>
    </w:p>
    <w:p w14:paraId="615399EB" w14:textId="3E2E0175" w:rsidR="00CB324E" w:rsidRPr="00763916" w:rsidRDefault="00CB324E" w:rsidP="00CB324E">
      <w:pPr>
        <w:spacing w:line="360" w:lineRule="auto"/>
      </w:pPr>
      <w:r w:rsidRPr="00763916">
        <w:lastRenderedPageBreak/>
        <w:t xml:space="preserve">Some </w:t>
      </w:r>
      <w:r w:rsidRPr="00763916">
        <w:rPr>
          <w:color w:val="000000" w:themeColor="text1"/>
        </w:rPr>
        <w:t xml:space="preserve">women </w:t>
      </w:r>
      <w:r w:rsidRPr="00763916">
        <w:t xml:space="preserve">felt midwives had poor communication skills </w:t>
      </w:r>
      <w:r w:rsidR="001508EF" w:rsidRPr="00763916">
        <w:rPr>
          <w:color w:val="4472C4" w:themeColor="accent1"/>
        </w:rPr>
        <w:fldChar w:fldCharType="begin">
          <w:fldData xml:space="preserve">PEVuZE5vdGU+PENpdGU+PEF1dGhvcj5OaWNob2xsczwvQXV0aG9yPjxZZWFyPjIwMDc8L1llYXI+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OaWNob2xsczwvQXV0aG9yPjxZZWFyPjIwMDc8L1llYXI+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Harris &amp; Ayers, 2012; Nicholls &amp; Ayers, 2007)</w:t>
      </w:r>
      <w:r w:rsidR="001508EF" w:rsidRPr="00763916">
        <w:rPr>
          <w:color w:val="4472C4" w:themeColor="accent1"/>
        </w:rPr>
        <w:fldChar w:fldCharType="end"/>
      </w:r>
      <w:r w:rsidR="00B26E3F">
        <w:t xml:space="preserve"> or </w:t>
      </w:r>
      <w:r w:rsidRPr="00763916">
        <w:t xml:space="preserve">neglected to communicate with them </w:t>
      </w:r>
      <w:r w:rsidR="001508EF" w:rsidRPr="00763916">
        <w:rPr>
          <w:color w:val="4472C4" w:themeColor="accent1"/>
        </w:rPr>
        <w:fldChar w:fldCharType="begin">
          <w:fldData xml:space="preserve">PEVuZE5vdGU+PENpdGU+PEF1dGhvcj5UaGFtPC9BdXRob3I+PFllYXI+MjAxMDwvWWVhcj48UmVj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UaGFtPC9BdXRob3I+PFllYXI+MjAxMDwvWWVhcj48UmVj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Beck, 2004; Tham et al., 2010)</w:t>
      </w:r>
      <w:r w:rsidR="001508EF" w:rsidRPr="00763916">
        <w:rPr>
          <w:color w:val="4472C4" w:themeColor="accent1"/>
        </w:rPr>
        <w:fldChar w:fldCharType="end"/>
      </w:r>
      <w:r w:rsidRPr="00763916">
        <w:t xml:space="preserve">. </w:t>
      </w:r>
      <w:r w:rsidR="00B26E3F">
        <w:rPr>
          <w:color w:val="000000" w:themeColor="text1"/>
        </w:rPr>
        <w:t>M</w:t>
      </w:r>
      <w:r w:rsidRPr="00763916">
        <w:rPr>
          <w:color w:val="000000" w:themeColor="text1"/>
        </w:rPr>
        <w:t xml:space="preserve">any women </w:t>
      </w:r>
      <w:r w:rsidRPr="00763916">
        <w:t xml:space="preserve">felt they were not involved in decision making or lacked choice </w:t>
      </w:r>
      <w:r w:rsidR="001508EF" w:rsidRPr="00763916">
        <w:rPr>
          <w:color w:val="4472C4" w:themeColor="accent1"/>
        </w:rPr>
        <w:fldChar w:fldCharType="begin">
          <w:fldData xml:space="preserve">PEVuZE5vdGU+PENpdGU+PEF1dGhvcj5OaWNob2xsczwvQXV0aG9yPjxZZWFyPjIwMDc8L1llYXI+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OaWNob2xsczwvQXV0aG9yPjxZZWFyPjIwMDc8L1llYXI+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Nicholls &amp; Ayers, 2007; Nyberg et al., 2010)</w:t>
      </w:r>
      <w:r w:rsidR="001508EF" w:rsidRPr="00763916">
        <w:rPr>
          <w:color w:val="4472C4" w:themeColor="accent1"/>
        </w:rPr>
        <w:fldChar w:fldCharType="end"/>
      </w:r>
      <w:r w:rsidRPr="00763916">
        <w:t xml:space="preserve">. This lack of communication extended to whether consent was obtained </w:t>
      </w:r>
      <w:r w:rsidRPr="00763916">
        <w:rPr>
          <w:color w:val="4472C4" w:themeColor="accent1"/>
        </w:rPr>
        <w:t>(Beck, 2004)</w:t>
      </w:r>
      <w:r w:rsidRPr="00763916">
        <w:rPr>
          <w:color w:val="000000" w:themeColor="text1"/>
        </w:rPr>
        <w:t>, which was a significant factor</w:t>
      </w:r>
      <w:r w:rsidRPr="00763916">
        <w:t xml:space="preserve"> </w:t>
      </w:r>
      <w:r w:rsidRPr="00763916">
        <w:rPr>
          <w:color w:val="4472C4" w:themeColor="accent1"/>
        </w:rPr>
        <w:t>(Menage, 1993)</w:t>
      </w:r>
      <w:r w:rsidRPr="00763916">
        <w:t>.</w:t>
      </w:r>
      <w:r w:rsidRPr="00763916">
        <w:rPr>
          <w:color w:val="FF0000"/>
        </w:rPr>
        <w:t xml:space="preserve"> </w:t>
      </w:r>
      <w:r w:rsidRPr="00763916">
        <w:rPr>
          <w:color w:val="000000" w:themeColor="text1"/>
        </w:rPr>
        <w:t>Being able to ask</w:t>
      </w:r>
      <w:r w:rsidRPr="00763916">
        <w:t xml:space="preserve"> questions lessened PTSD-PC symptoms, even when demographics, prior trauma, and obstetric history were accounted for </w:t>
      </w:r>
      <w:r w:rsidRPr="00763916">
        <w:rPr>
          <w:color w:val="4472C4" w:themeColor="accent1"/>
        </w:rPr>
        <w:t>(De Schepper et al., 2015)</w:t>
      </w:r>
      <w:r w:rsidRPr="00763916">
        <w:t>.</w:t>
      </w:r>
      <w:r w:rsidRPr="00763916">
        <w:rPr>
          <w:color w:val="FF0000"/>
        </w:rPr>
        <w:t xml:space="preserve"> </w:t>
      </w:r>
    </w:p>
    <w:p w14:paraId="5F44BB57" w14:textId="77777777" w:rsidR="00CB324E" w:rsidRPr="00763916" w:rsidRDefault="00CB324E" w:rsidP="00CB324E">
      <w:pPr>
        <w:spacing w:line="360" w:lineRule="auto"/>
      </w:pPr>
    </w:p>
    <w:p w14:paraId="6AD3D2D1" w14:textId="77777777" w:rsidR="00CB324E" w:rsidRPr="00695DC6" w:rsidRDefault="00CB324E" w:rsidP="00CB324E">
      <w:pPr>
        <w:spacing w:line="360" w:lineRule="auto"/>
        <w:outlineLvl w:val="0"/>
        <w:rPr>
          <w:i/>
          <w:color w:val="000000" w:themeColor="text1"/>
        </w:rPr>
      </w:pPr>
      <w:r w:rsidRPr="00695DC6">
        <w:rPr>
          <w:i/>
          <w:color w:val="000000" w:themeColor="text1"/>
        </w:rPr>
        <w:t>Support</w:t>
      </w:r>
    </w:p>
    <w:p w14:paraId="5B4B9070" w14:textId="06995A55" w:rsidR="00CB324E" w:rsidRPr="00763916" w:rsidRDefault="00CB324E" w:rsidP="00CB324E">
      <w:pPr>
        <w:spacing w:line="360" w:lineRule="auto"/>
        <w:rPr>
          <w:color w:val="4472C4" w:themeColor="accent1"/>
        </w:rPr>
      </w:pPr>
      <w:r w:rsidRPr="00763916">
        <w:rPr>
          <w:color w:val="000000" w:themeColor="text1"/>
        </w:rPr>
        <w:t xml:space="preserve">Lack of support </w:t>
      </w:r>
      <w:r w:rsidRPr="00763916">
        <w:t>significantly correlated with PTSD-PC</w:t>
      </w:r>
      <w:r w:rsidR="00B26E3F" w:rsidRPr="00695DC6">
        <w:rPr>
          <w:color w:val="000000" w:themeColor="text1"/>
        </w:rPr>
        <w:t>,</w:t>
      </w:r>
      <w:r w:rsidRPr="00695DC6">
        <w:rPr>
          <w:color w:val="000000" w:themeColor="text1"/>
        </w:rPr>
        <w:t xml:space="preserve"> </w:t>
      </w:r>
      <w:r w:rsidR="00337323" w:rsidRPr="00695DC6">
        <w:rPr>
          <w:color w:val="000000" w:themeColor="text1"/>
        </w:rPr>
        <w:t>being</w:t>
      </w:r>
      <w:r w:rsidRPr="00695DC6">
        <w:rPr>
          <w:color w:val="000000" w:themeColor="text1"/>
        </w:rPr>
        <w:t xml:space="preserve"> particularly </w:t>
      </w:r>
      <w:r w:rsidRPr="00763916">
        <w:t xml:space="preserve">predictive of PTSD-PC in women with prior trauma or who received birth interventions, </w:t>
      </w:r>
      <w:r w:rsidRPr="00763916">
        <w:rPr>
          <w:color w:val="000000" w:themeColor="text1"/>
        </w:rPr>
        <w:t xml:space="preserve">even </w:t>
      </w:r>
      <w:r w:rsidRPr="00763916">
        <w:t xml:space="preserve">when mental health issues </w:t>
      </w:r>
      <w:r w:rsidR="00A123FD">
        <w:rPr>
          <w:color w:val="000000" w:themeColor="text1"/>
        </w:rPr>
        <w:t>were accounted for</w:t>
      </w:r>
      <w:r w:rsidRPr="00763916">
        <w:rPr>
          <w:color w:val="000000" w:themeColor="text1"/>
        </w:rPr>
        <w:t xml:space="preserve"> </w:t>
      </w:r>
      <w:r w:rsidRPr="00763916">
        <w:rPr>
          <w:color w:val="4472C4" w:themeColor="accent1"/>
        </w:rPr>
        <w:t>(Ford and Ayers, 2011)</w:t>
      </w:r>
      <w:r w:rsidRPr="00763916">
        <w:t xml:space="preserve">. Lack of support led to feeling </w:t>
      </w:r>
      <w:r w:rsidRPr="00763916">
        <w:rPr>
          <w:i/>
        </w:rPr>
        <w:t>alone</w:t>
      </w:r>
      <w:r w:rsidRPr="00763916">
        <w:t xml:space="preserve"> </w:t>
      </w:r>
      <w:r w:rsidRPr="00763916">
        <w:rPr>
          <w:color w:val="4472C4" w:themeColor="accent1"/>
        </w:rPr>
        <w:t>(Ballard et al., 1995)</w:t>
      </w:r>
      <w:r w:rsidRPr="00763916">
        <w:rPr>
          <w:color w:val="000000" w:themeColor="text1"/>
        </w:rPr>
        <w:t>,</w:t>
      </w:r>
      <w:r w:rsidRPr="00763916">
        <w:t xml:space="preserve"> </w:t>
      </w:r>
      <w:r w:rsidRPr="00763916">
        <w:rPr>
          <w:i/>
        </w:rPr>
        <w:t>isolated</w:t>
      </w:r>
      <w:r w:rsidRPr="00763916">
        <w:t xml:space="preserve"> </w:t>
      </w:r>
      <w:r w:rsidRPr="00763916">
        <w:rPr>
          <w:color w:val="4472C4" w:themeColor="accent1"/>
        </w:rPr>
        <w:t>(Allen, 1998)</w:t>
      </w:r>
      <w:r w:rsidRPr="00763916">
        <w:rPr>
          <w:color w:val="000000" w:themeColor="text1"/>
        </w:rPr>
        <w:t>,</w:t>
      </w:r>
      <w:r w:rsidRPr="00763916">
        <w:t xml:space="preserve"> </w:t>
      </w:r>
      <w:r w:rsidRPr="00763916">
        <w:rPr>
          <w:i/>
        </w:rPr>
        <w:t>abandoned</w:t>
      </w:r>
      <w:r w:rsidRPr="00763916">
        <w:t xml:space="preserve"> </w:t>
      </w:r>
      <w:r w:rsidR="001508EF" w:rsidRPr="00763916">
        <w:rPr>
          <w:color w:val="4472C4" w:themeColor="accent1"/>
        </w:rPr>
        <w:fldChar w:fldCharType="begin">
          <w:fldData xml:space="preserve">PEVuZE5vdGU+PENpdGU+PEF1dGhvcj5BbGxlbjwvQXV0aG9yPjxZZWFyPjE5OTg8L1llYXI+PFJl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BbGxlbjwvQXV0aG9yPjxZZWFyPjE5OTg8L1llYXI+PFJl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Allen, 1998; Beck, 2004; Harris &amp; Ayers, 2012; Nicholls &amp; Ayers, 2007; Nyberg et al., 2010)</w:t>
      </w:r>
      <w:r w:rsidR="001508EF" w:rsidRPr="00763916">
        <w:rPr>
          <w:color w:val="4472C4" w:themeColor="accent1"/>
        </w:rPr>
        <w:fldChar w:fldCharType="end"/>
      </w:r>
      <w:r w:rsidRPr="00763916">
        <w:rPr>
          <w:color w:val="000000" w:themeColor="text1"/>
        </w:rPr>
        <w:t>,</w:t>
      </w:r>
      <w:r w:rsidRPr="00763916">
        <w:rPr>
          <w:color w:val="4472C4" w:themeColor="accent1"/>
        </w:rPr>
        <w:t xml:space="preserve"> </w:t>
      </w:r>
      <w:r w:rsidRPr="00763916">
        <w:rPr>
          <w:color w:val="000000" w:themeColor="text1"/>
        </w:rPr>
        <w:t xml:space="preserve">or out of control </w:t>
      </w:r>
      <w:r w:rsidRPr="00763916">
        <w:rPr>
          <w:color w:val="4472C4" w:themeColor="accent1"/>
        </w:rPr>
        <w:t>(Allen, 1998)</w:t>
      </w:r>
      <w:r w:rsidRPr="00763916">
        <w:rPr>
          <w:color w:val="000000" w:themeColor="text1"/>
        </w:rPr>
        <w:t xml:space="preserve">, but may only be a factor for women with high anxiety </w:t>
      </w:r>
      <w:r w:rsidRPr="00763916">
        <w:rPr>
          <w:color w:val="4472C4" w:themeColor="accent1"/>
        </w:rPr>
        <w:t>(Cigoli et al., 2006)</w:t>
      </w:r>
      <w:r w:rsidRPr="00763916">
        <w:rPr>
          <w:color w:val="000000" w:themeColor="text1"/>
        </w:rPr>
        <w:t>.</w:t>
      </w:r>
      <w:r w:rsidRPr="00763916">
        <w:rPr>
          <w:color w:val="4472C4" w:themeColor="accent1"/>
        </w:rPr>
        <w:t xml:space="preserve"> </w:t>
      </w:r>
    </w:p>
    <w:p w14:paraId="7CF103E8" w14:textId="18380134" w:rsidR="00CB324E" w:rsidRPr="00763916" w:rsidRDefault="00CB324E" w:rsidP="00CB324E">
      <w:pPr>
        <w:spacing w:line="360" w:lineRule="auto"/>
        <w:ind w:left="720"/>
        <w:rPr>
          <w:color w:val="FF0000"/>
        </w:rPr>
      </w:pPr>
      <w:r w:rsidRPr="00695DC6">
        <w:rPr>
          <w:color w:val="000000" w:themeColor="text1"/>
        </w:rPr>
        <w:t>“I just felt really abandoned and alone…I felt really unsafe with those midwives</w:t>
      </w:r>
      <w:r w:rsidR="00063FE7" w:rsidRPr="00695DC6">
        <w:rPr>
          <w:color w:val="000000" w:themeColor="text1"/>
        </w:rPr>
        <w:t xml:space="preserve"> because I knew if </w:t>
      </w:r>
      <w:r w:rsidRPr="00695DC6">
        <w:rPr>
          <w:color w:val="000000" w:themeColor="text1"/>
        </w:rPr>
        <w:t>I</w:t>
      </w:r>
      <w:r w:rsidR="00063FE7" w:rsidRPr="00695DC6">
        <w:rPr>
          <w:color w:val="000000" w:themeColor="text1"/>
        </w:rPr>
        <w:t xml:space="preserve"> had a haemorrhage in that bed and I</w:t>
      </w:r>
      <w:r w:rsidRPr="00695DC6">
        <w:rPr>
          <w:color w:val="000000" w:themeColor="text1"/>
        </w:rPr>
        <w:t xml:space="preserve"> pressed the emergency buzzer and they would ignore me” </w:t>
      </w:r>
      <w:r w:rsidRPr="00763916">
        <w:rPr>
          <w:color w:val="4472C4" w:themeColor="accent1"/>
        </w:rPr>
        <w:t>(Nicholls and Ayers, 2007</w:t>
      </w:r>
      <w:r w:rsidR="00F875C6" w:rsidRPr="00763916">
        <w:rPr>
          <w:color w:val="4472C4" w:themeColor="accent1"/>
        </w:rPr>
        <w:t xml:space="preserve"> p498</w:t>
      </w:r>
      <w:r w:rsidRPr="00763916">
        <w:rPr>
          <w:color w:val="4472C4" w:themeColor="accent1"/>
        </w:rPr>
        <w:t>)</w:t>
      </w:r>
    </w:p>
    <w:p w14:paraId="38E209D4" w14:textId="77777777" w:rsidR="006D407A" w:rsidRPr="00A42BD9" w:rsidRDefault="00CB324E" w:rsidP="006D407A">
      <w:pPr>
        <w:spacing w:line="360" w:lineRule="auto"/>
        <w:rPr>
          <w:color w:val="000000" w:themeColor="text1"/>
        </w:rPr>
      </w:pPr>
      <w:r w:rsidRPr="00763916">
        <w:t xml:space="preserve">An unmet desire for support from midwives significantly contributed towards developing PTSD-PC </w:t>
      </w:r>
      <w:r w:rsidRPr="00763916">
        <w:rPr>
          <w:color w:val="4472C4" w:themeColor="accent1"/>
        </w:rPr>
        <w:t>(Cigoli et al., 2006)</w:t>
      </w:r>
      <w:r w:rsidRPr="00763916">
        <w:t xml:space="preserve">. </w:t>
      </w:r>
      <w:r w:rsidRPr="00763916">
        <w:rPr>
          <w:color w:val="4472C4" w:themeColor="accent1"/>
        </w:rPr>
        <w:t xml:space="preserve">Harris and Ayers (2012) </w:t>
      </w:r>
      <w:r w:rsidR="00A123FD" w:rsidRPr="00763916">
        <w:t>noted that in general, women with obstetric or neonatal complications</w:t>
      </w:r>
      <w:r w:rsidR="00A123FD" w:rsidRPr="00763916">
        <w:rPr>
          <w:color w:val="FF0000"/>
        </w:rPr>
        <w:t xml:space="preserve"> </w:t>
      </w:r>
      <w:r w:rsidR="00A123FD" w:rsidRPr="00763916">
        <w:t>are acknowledged to require more support</w:t>
      </w:r>
      <w:r w:rsidR="00A123FD" w:rsidRPr="00A42BD9">
        <w:rPr>
          <w:color w:val="000000" w:themeColor="text1"/>
        </w:rPr>
        <w:t>, also identified by</w:t>
      </w:r>
      <w:r w:rsidR="00A123FD">
        <w:rPr>
          <w:color w:val="70AD47" w:themeColor="accent6"/>
        </w:rPr>
        <w:t xml:space="preserve"> </w:t>
      </w:r>
      <w:r w:rsidRPr="00763916">
        <w:rPr>
          <w:color w:val="4472C4" w:themeColor="accent1"/>
        </w:rPr>
        <w:t>Tham et al. (2010)</w:t>
      </w:r>
      <w:r w:rsidRPr="00763916">
        <w:t xml:space="preserve"> </w:t>
      </w:r>
      <w:r w:rsidR="006D407A" w:rsidRPr="00763916">
        <w:t xml:space="preserve">who described </w:t>
      </w:r>
      <w:r w:rsidR="006D407A" w:rsidRPr="00A42BD9">
        <w:rPr>
          <w:color w:val="000000" w:themeColor="text1"/>
        </w:rPr>
        <w:t>that only women who experienced objectively traumatic events automatically received a follow-up postnatal discussion, while, others, even though they desired one, were not offered this.</w:t>
      </w:r>
    </w:p>
    <w:p w14:paraId="529FE79A" w14:textId="77777777" w:rsidR="006D407A" w:rsidRDefault="006D407A" w:rsidP="006D407A"/>
    <w:p w14:paraId="3ACEDF05" w14:textId="77777777" w:rsidR="00CB324E" w:rsidRPr="00A42BD9" w:rsidRDefault="00CB324E" w:rsidP="00CB324E">
      <w:pPr>
        <w:spacing w:line="360" w:lineRule="auto"/>
        <w:rPr>
          <w:i/>
          <w:color w:val="000000" w:themeColor="text1"/>
        </w:rPr>
      </w:pPr>
      <w:r w:rsidRPr="00A42BD9">
        <w:rPr>
          <w:i/>
          <w:color w:val="000000" w:themeColor="text1"/>
        </w:rPr>
        <w:t>Control and confidence in midwives</w:t>
      </w:r>
    </w:p>
    <w:p w14:paraId="2D4EA14D" w14:textId="3DA28E3C" w:rsidR="00CB324E" w:rsidRPr="00763916" w:rsidRDefault="00CB324E" w:rsidP="00CB324E">
      <w:pPr>
        <w:spacing w:line="360" w:lineRule="auto"/>
        <w:rPr>
          <w:color w:val="000000" w:themeColor="text1"/>
        </w:rPr>
      </w:pPr>
      <w:r w:rsidRPr="00763916">
        <w:t xml:space="preserve">Regarding the development of PTSD-PC, lack of control or powerlessness during labour and birth were identified as important </w:t>
      </w:r>
      <w:r w:rsidR="001508EF" w:rsidRPr="00763916">
        <w:rPr>
          <w:color w:val="4472C4" w:themeColor="accent1"/>
        </w:rPr>
        <w:fldChar w:fldCharType="begin">
          <w:fldData xml:space="preserve">PEVuZE5vdGU+PENpdGU+PEF1dGhvcj5CYWxsYXJkPC9BdXRob3I+PFllYXI+MTk5NTwvWWVhcj48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CYWxsYXJkPC9BdXRob3I+PFllYXI+MTk5NTwvWWVhcj48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Allen, 1998; Ballard et al., 1995; Beck, 2004; Tham et al., 2010)</w:t>
      </w:r>
      <w:r w:rsidR="001508EF" w:rsidRPr="00763916">
        <w:rPr>
          <w:color w:val="4472C4" w:themeColor="accent1"/>
        </w:rPr>
        <w:fldChar w:fldCharType="end"/>
      </w:r>
      <w:r w:rsidRPr="00763916">
        <w:rPr>
          <w:color w:val="000000" w:themeColor="text1"/>
        </w:rPr>
        <w:t xml:space="preserve">, and significant </w:t>
      </w:r>
      <w:r w:rsidR="001508EF" w:rsidRPr="00763916">
        <w:rPr>
          <w:color w:val="4472C4" w:themeColor="accent1"/>
        </w:rPr>
        <w:fldChar w:fldCharType="begin">
          <w:fldData xml:space="preserve">PEVuZE5vdGU+PENpdGU+PEF1dGhvcj5NZW5hZ2U8L0F1dGhvcj48WWVhcj4xOTkzPC9ZZWFyPjxS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NZW5hZ2U8L0F1dGhvcj48WWVhcj4xOTkzPC9ZZWFyPjxS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De Schepper et al., 2015; Harris &amp; Ayers, 2012; Menage, 1993)</w:t>
      </w:r>
      <w:r w:rsidR="001508EF" w:rsidRPr="00763916">
        <w:rPr>
          <w:color w:val="4472C4" w:themeColor="accent1"/>
        </w:rPr>
        <w:fldChar w:fldCharType="end"/>
      </w:r>
      <w:r w:rsidRPr="00763916">
        <w:rPr>
          <w:color w:val="000000" w:themeColor="text1"/>
        </w:rPr>
        <w:t xml:space="preserve">. </w:t>
      </w:r>
      <w:r w:rsidRPr="00763916">
        <w:t xml:space="preserve">Some women described having no control </w:t>
      </w:r>
      <w:r w:rsidRPr="00763916">
        <w:rPr>
          <w:color w:val="4472C4" w:themeColor="accent1"/>
        </w:rPr>
        <w:t>(Allen, 1998)</w:t>
      </w:r>
      <w:r w:rsidRPr="00763916">
        <w:t>,</w:t>
      </w:r>
      <w:r w:rsidRPr="00763916">
        <w:rPr>
          <w:color w:val="70AD47" w:themeColor="accent6"/>
        </w:rPr>
        <w:t xml:space="preserve"> </w:t>
      </w:r>
      <w:r w:rsidRPr="00763916">
        <w:t xml:space="preserve">or feeling that midwives were over controlling </w:t>
      </w:r>
      <w:r w:rsidRPr="00763916">
        <w:rPr>
          <w:color w:val="4472C4" w:themeColor="accent1"/>
        </w:rPr>
        <w:t>(Nicholls and Ayers, 2007)</w:t>
      </w:r>
      <w:r w:rsidRPr="00763916">
        <w:t>, which</w:t>
      </w:r>
      <w:r w:rsidRPr="00763916">
        <w:rPr>
          <w:color w:val="000000" w:themeColor="text1"/>
        </w:rPr>
        <w:t xml:space="preserve"> differs from feeling midwives are in control of the situation, which was a significant protective factor </w:t>
      </w:r>
      <w:r w:rsidRPr="00763916">
        <w:rPr>
          <w:color w:val="4472C4" w:themeColor="accent1"/>
        </w:rPr>
        <w:t>(De Schepper et al., 2015)</w:t>
      </w:r>
      <w:r w:rsidRPr="00763916">
        <w:t xml:space="preserve">. </w:t>
      </w:r>
      <w:r w:rsidRPr="00043505">
        <w:rPr>
          <w:color w:val="000000" w:themeColor="text1"/>
        </w:rPr>
        <w:t xml:space="preserve">One study </w:t>
      </w:r>
      <w:r w:rsidR="005F58B4" w:rsidRPr="00043505">
        <w:rPr>
          <w:color w:val="000000" w:themeColor="text1"/>
        </w:rPr>
        <w:t>found</w:t>
      </w:r>
      <w:r w:rsidRPr="00043505">
        <w:rPr>
          <w:color w:val="000000" w:themeColor="text1"/>
        </w:rPr>
        <w:t xml:space="preserve"> lack of control was significantly correlated with perception of midwife support</w:t>
      </w:r>
      <w:r w:rsidRPr="005F58B4">
        <w:rPr>
          <w:color w:val="FF0000"/>
        </w:rPr>
        <w:t xml:space="preserve"> </w:t>
      </w:r>
      <w:r w:rsidRPr="00763916">
        <w:rPr>
          <w:color w:val="4472C4" w:themeColor="accent1"/>
        </w:rPr>
        <w:t>(Ford and Ayers, 2011).</w:t>
      </w:r>
      <w:r w:rsidRPr="00763916">
        <w:rPr>
          <w:color w:val="000000" w:themeColor="text1"/>
        </w:rPr>
        <w:t xml:space="preserve"> Women</w:t>
      </w:r>
      <w:r w:rsidRPr="00763916">
        <w:rPr>
          <w:rFonts w:eastAsia="Helvetica"/>
          <w:color w:val="000000" w:themeColor="text1"/>
        </w:rPr>
        <w:t xml:space="preserve">’s sense of control was </w:t>
      </w:r>
      <w:r w:rsidRPr="00763916">
        <w:t xml:space="preserve">improved </w:t>
      </w:r>
      <w:r w:rsidRPr="00763916">
        <w:rPr>
          <w:color w:val="000000" w:themeColor="text1"/>
        </w:rPr>
        <w:t xml:space="preserve">when involved in decision </w:t>
      </w:r>
      <w:r w:rsidRPr="00763916">
        <w:rPr>
          <w:color w:val="000000" w:themeColor="text1"/>
        </w:rPr>
        <w:lastRenderedPageBreak/>
        <w:t xml:space="preserve">making </w:t>
      </w:r>
      <w:r w:rsidRPr="00763916">
        <w:rPr>
          <w:color w:val="4472C4" w:themeColor="accent1"/>
        </w:rPr>
        <w:t>(Tham et al., 2010)</w:t>
      </w:r>
      <w:r w:rsidRPr="00763916">
        <w:rPr>
          <w:color w:val="000000" w:themeColor="text1"/>
        </w:rPr>
        <w:t xml:space="preserve">. </w:t>
      </w:r>
      <w:r w:rsidRPr="00763916">
        <w:t xml:space="preserve">Perceiving midwives to be incompetent or unprofessional was highlighted as an issue </w:t>
      </w:r>
      <w:r w:rsidR="001508EF" w:rsidRPr="00763916">
        <w:rPr>
          <w:color w:val="4472C4" w:themeColor="accent1"/>
        </w:rPr>
        <w:fldChar w:fldCharType="begin">
          <w:fldData xml:space="preserve">PEVuZE5vdGU+PENpdGU+PEF1dGhvcj5CYWxsYXJkPC9BdXRob3I+PFllYXI+MTk5NTwvWWVhcj48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CYWxsYXJkPC9BdXRob3I+PFllYXI+MTk5NTwvWWVhcj48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Allen, 1998; Ballard et al., 1995; Beck, 2004; Tham et al., 2010)</w:t>
      </w:r>
      <w:r w:rsidR="001508EF" w:rsidRPr="00763916">
        <w:rPr>
          <w:color w:val="4472C4" w:themeColor="accent1"/>
        </w:rPr>
        <w:fldChar w:fldCharType="end"/>
      </w:r>
      <w:r w:rsidRPr="00763916">
        <w:t>, which maintained d</w:t>
      </w:r>
      <w:r w:rsidRPr="00763916">
        <w:rPr>
          <w:color w:val="000000" w:themeColor="text1"/>
        </w:rPr>
        <w:t xml:space="preserve">istress when reassurance was lacking or women felt midwives were panicking or not in control </w:t>
      </w:r>
      <w:r w:rsidR="001508EF" w:rsidRPr="00763916">
        <w:rPr>
          <w:color w:val="4472C4" w:themeColor="accent1"/>
        </w:rPr>
        <w:fldChar w:fldCharType="begin">
          <w:fldData xml:space="preserve">PEVuZE5vdGU+PENpdGU+PEF1dGhvcj5BbGxlbjwvQXV0aG9yPjxZZWFyPjE5OTg8L1llYXI+PFJl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=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BbGxlbjwvQXV0aG9yPjxZZWFyPjE5OTg8L1llYXI+PFJl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=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Allen, 1998; De Schepper et al., 2015; Nicholls &amp; Ayers, 2007)</w:t>
      </w:r>
      <w:r w:rsidR="001508EF" w:rsidRPr="00763916">
        <w:rPr>
          <w:color w:val="4472C4" w:themeColor="accent1"/>
        </w:rPr>
        <w:fldChar w:fldCharType="end"/>
      </w:r>
      <w:r w:rsidRPr="00763916">
        <w:rPr>
          <w:color w:val="000000" w:themeColor="text1"/>
        </w:rPr>
        <w:t xml:space="preserve">. </w:t>
      </w:r>
    </w:p>
    <w:p w14:paraId="509B3A00" w14:textId="2A8A0261" w:rsidR="00CB324E" w:rsidRPr="00763916" w:rsidRDefault="00CB324E" w:rsidP="00CB54DB">
      <w:pPr>
        <w:spacing w:line="360" w:lineRule="auto"/>
        <w:ind w:left="720"/>
        <w:rPr>
          <w:color w:val="000000" w:themeColor="text1"/>
        </w:rPr>
      </w:pPr>
      <w:r w:rsidRPr="00A42BD9">
        <w:rPr>
          <w:color w:val="000000" w:themeColor="text1"/>
        </w:rPr>
        <w:t xml:space="preserve">“I remember believing that the labor and delivery team would know what was right and would be there should things go wrong. That was my first mistake. They didn’t and they weren’t” </w:t>
      </w:r>
      <w:r w:rsidRPr="00763916">
        <w:rPr>
          <w:color w:val="4472C4" w:themeColor="accent1"/>
        </w:rPr>
        <w:t>(Beck, 2004</w:t>
      </w:r>
      <w:r w:rsidR="00710B04" w:rsidRPr="00763916">
        <w:rPr>
          <w:color w:val="4472C4" w:themeColor="accent1"/>
        </w:rPr>
        <w:t xml:space="preserve"> p33</w:t>
      </w:r>
      <w:r w:rsidRPr="00763916">
        <w:rPr>
          <w:color w:val="4472C4" w:themeColor="accent1"/>
        </w:rPr>
        <w:t>)</w:t>
      </w:r>
    </w:p>
    <w:p w14:paraId="6E0CF773" w14:textId="26AE0E74" w:rsidR="00CB324E" w:rsidRPr="00763916" w:rsidRDefault="00CB324E" w:rsidP="00CB324E">
      <w:pPr>
        <w:spacing w:line="360" w:lineRule="auto"/>
      </w:pPr>
    </w:p>
    <w:p w14:paraId="136E6EF5" w14:textId="3B80BB89" w:rsidR="00694D39" w:rsidRPr="004E5A06" w:rsidRDefault="00694D39" w:rsidP="00694D39">
      <w:pPr>
        <w:rPr>
          <w:sz w:val="20"/>
          <w:szCs w:val="20"/>
        </w:rPr>
      </w:pPr>
    </w:p>
    <w:p w14:paraId="786F2B8F" w14:textId="6FAE4F5D" w:rsidR="00694D39" w:rsidRDefault="00694D39" w:rsidP="00694D39">
      <w:pPr>
        <w:rPr>
          <w:sz w:val="20"/>
          <w:szCs w:val="20"/>
        </w:rPr>
      </w:pPr>
    </w:p>
    <w:p w14:paraId="5BE6F2C7" w14:textId="0A5335CF" w:rsidR="00694D39" w:rsidRDefault="00694D39" w:rsidP="00694D39">
      <w:pPr>
        <w:rPr>
          <w:sz w:val="20"/>
          <w:szCs w:val="20"/>
        </w:rPr>
      </w:pPr>
    </w:p>
    <w:p w14:paraId="45FC9070" w14:textId="3EE37215" w:rsidR="00694D39" w:rsidRPr="004E5A06" w:rsidRDefault="00694D39" w:rsidP="00694D39">
      <w:pPr>
        <w:rPr>
          <w:sz w:val="20"/>
          <w:szCs w:val="20"/>
        </w:rPr>
      </w:pPr>
      <w:r w:rsidRPr="004E5A06">
        <w:rPr>
          <w:sz w:val="20"/>
          <w:szCs w:val="20"/>
        </w:rPr>
        <w:t>Figure 2 Summary of themes within findings</w:t>
      </w:r>
    </w:p>
    <w:p w14:paraId="053DF1DB" w14:textId="12C6C4BA" w:rsidR="00694D39" w:rsidRDefault="00694D39" w:rsidP="00694D39">
      <w:pPr>
        <w:rPr>
          <w:b/>
          <w:sz w:val="20"/>
          <w:szCs w:val="20"/>
        </w:rPr>
      </w:pPr>
    </w:p>
    <w:p w14:paraId="71729E69" w14:textId="2258CCB5" w:rsidR="00694D39" w:rsidRPr="004E5A06" w:rsidRDefault="00694D39" w:rsidP="00694D39">
      <w:pPr>
        <w:rPr>
          <w:sz w:val="20"/>
          <w:szCs w:val="20"/>
        </w:rPr>
      </w:pPr>
    </w:p>
    <w:p w14:paraId="55340D97" w14:textId="4E6256E5" w:rsidR="00694D39" w:rsidRDefault="00694D39" w:rsidP="00694D39">
      <w:pPr>
        <w:rPr>
          <w:b/>
          <w:sz w:val="20"/>
          <w:szCs w:val="20"/>
        </w:rPr>
      </w:pPr>
      <w:r w:rsidRPr="005A522D">
        <w:rPr>
          <w:b/>
          <w:sz w:val="20"/>
          <w:szCs w:val="20"/>
        </w:rPr>
        <w:t>Women’s expectations</w:t>
      </w:r>
    </w:p>
    <w:p w14:paraId="48FA45FA" w14:textId="1F9ABAB1" w:rsidR="00694D39" w:rsidRPr="005A522D" w:rsidRDefault="00694D39" w:rsidP="00694D39">
      <w:pPr>
        <w:rPr>
          <w:b/>
          <w:sz w:val="20"/>
          <w:szCs w:val="20"/>
        </w:rPr>
      </w:pPr>
      <w:r>
        <w:rPr>
          <w:noProof/>
          <w:sz w:val="20"/>
          <w:szCs w:val="20"/>
        </w:rPr>
        <mc:AlternateContent>
          <mc:Choice Requires="wpg">
            <w:drawing>
              <wp:anchor distT="0" distB="0" distL="114300" distR="114300" simplePos="0" relativeHeight="251661312" behindDoc="1" locked="0" layoutInCell="1" allowOverlap="1" wp14:anchorId="6DB79D4D" wp14:editId="6AAAD968">
                <wp:simplePos x="0" y="0"/>
                <wp:positionH relativeFrom="column">
                  <wp:posOffset>-13335</wp:posOffset>
                </wp:positionH>
                <wp:positionV relativeFrom="page">
                  <wp:posOffset>4196080</wp:posOffset>
                </wp:positionV>
                <wp:extent cx="5810400" cy="3949200"/>
                <wp:effectExtent l="0" t="0" r="19050" b="13335"/>
                <wp:wrapNone/>
                <wp:docPr id="15" name="Group 15"/>
                <wp:cNvGraphicFramePr/>
                <a:graphic xmlns:a="http://schemas.openxmlformats.org/drawingml/2006/main">
                  <a:graphicData uri="http://schemas.microsoft.com/office/word/2010/wordprocessingGroup">
                    <wpg:wgp>
                      <wpg:cNvGrpSpPr/>
                      <wpg:grpSpPr>
                        <a:xfrm>
                          <a:off x="0" y="0"/>
                          <a:ext cx="5810400" cy="3949200"/>
                          <a:chOff x="0" y="0"/>
                          <a:chExt cx="5809488" cy="3949954"/>
                        </a:xfrm>
                      </wpg:grpSpPr>
                      <wps:wsp>
                        <wps:cNvPr id="16" name="Text Box 16"/>
                        <wps:cNvSpPr txBox="1"/>
                        <wps:spPr>
                          <a:xfrm>
                            <a:off x="0" y="0"/>
                            <a:ext cx="2797810" cy="1054100"/>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623554D9" w14:textId="77777777" w:rsidR="00694D39" w:rsidRPr="00E23CD6" w:rsidRDefault="00694D39" w:rsidP="00694D39">
                              <w:pPr>
                                <w:rPr>
                                  <w:sz w:val="18"/>
                                  <w:szCs w:val="18"/>
                                </w:rPr>
                              </w:pPr>
                              <w:r w:rsidRPr="00E23CD6">
                                <w:rPr>
                                  <w:sz w:val="18"/>
                                  <w:szCs w:val="18"/>
                                </w:rPr>
                                <w:t>Midwives to have positive attitude.</w:t>
                              </w:r>
                            </w:p>
                            <w:p w14:paraId="3304FF12" w14:textId="77777777" w:rsidR="00694D39" w:rsidRPr="00E23CD6" w:rsidRDefault="00694D39" w:rsidP="00694D39">
                              <w:pPr>
                                <w:rPr>
                                  <w:sz w:val="18"/>
                                  <w:szCs w:val="18"/>
                                </w:rPr>
                              </w:pPr>
                              <w:r w:rsidRPr="00E23CD6">
                                <w:rPr>
                                  <w:sz w:val="18"/>
                                  <w:szCs w:val="18"/>
                                </w:rPr>
                                <w:t>To be seen as more than a means to an end.</w:t>
                              </w:r>
                            </w:p>
                            <w:p w14:paraId="61BA2124" w14:textId="77777777" w:rsidR="00694D39" w:rsidRPr="00E23CD6" w:rsidRDefault="00694D39" w:rsidP="00694D39">
                              <w:pPr>
                                <w:rPr>
                                  <w:sz w:val="18"/>
                                  <w:szCs w:val="18"/>
                                </w:rPr>
                              </w:pPr>
                              <w:r w:rsidRPr="00E23CD6">
                                <w:rPr>
                                  <w:sz w:val="18"/>
                                  <w:szCs w:val="18"/>
                                </w:rPr>
                                <w:t>To be communicated with.</w:t>
                              </w:r>
                            </w:p>
                            <w:p w14:paraId="3C96467C" w14:textId="77777777" w:rsidR="00694D39" w:rsidRPr="00E23CD6" w:rsidRDefault="00694D39" w:rsidP="00694D39">
                              <w:pPr>
                                <w:rPr>
                                  <w:sz w:val="18"/>
                                  <w:szCs w:val="18"/>
                                </w:rPr>
                              </w:pPr>
                              <w:r w:rsidRPr="00E23CD6">
                                <w:rPr>
                                  <w:sz w:val="18"/>
                                  <w:szCs w:val="18"/>
                                </w:rPr>
                                <w:t>To have safe care.</w:t>
                              </w:r>
                            </w:p>
                            <w:p w14:paraId="6C1AC5CE" w14:textId="77777777" w:rsidR="00694D39" w:rsidRPr="00E23CD6" w:rsidRDefault="00694D39" w:rsidP="00694D39">
                              <w:pPr>
                                <w:rPr>
                                  <w:sz w:val="18"/>
                                  <w:szCs w:val="18"/>
                                </w:rPr>
                              </w:pPr>
                              <w:r w:rsidRPr="00E23CD6">
                                <w:rPr>
                                  <w:sz w:val="18"/>
                                  <w:szCs w:val="18"/>
                                </w:rPr>
                                <w:t>To trust midwives.</w:t>
                              </w:r>
                            </w:p>
                            <w:p w14:paraId="5A2369F8" w14:textId="77777777" w:rsidR="00694D39" w:rsidRPr="00E23CD6" w:rsidRDefault="00694D39" w:rsidP="00694D39">
                              <w:pPr>
                                <w:rPr>
                                  <w:sz w:val="18"/>
                                  <w:szCs w:val="18"/>
                                </w:rPr>
                              </w:pPr>
                              <w:r w:rsidRPr="00E23CD6">
                                <w:rPr>
                                  <w:sz w:val="18"/>
                                  <w:szCs w:val="18"/>
                                </w:rPr>
                                <w:t>That midwives are compet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2"/>
                        <wps:cNvSpPr txBox="1">
                          <a:spLocks noChangeArrowheads="1"/>
                        </wps:cNvSpPr>
                        <wps:spPr bwMode="auto">
                          <a:xfrm>
                            <a:off x="0" y="1975104"/>
                            <a:ext cx="1310640" cy="1828800"/>
                          </a:xfrm>
                          <a:prstGeom prst="rect">
                            <a:avLst/>
                          </a:prstGeom>
                          <a:ln>
                            <a:headEnd/>
                            <a:tailEnd/>
                          </a:ln>
                        </wps:spPr>
                        <wps:style>
                          <a:lnRef idx="3">
                            <a:schemeClr val="lt1"/>
                          </a:lnRef>
                          <a:fillRef idx="1">
                            <a:schemeClr val="accent3"/>
                          </a:fillRef>
                          <a:effectRef idx="1">
                            <a:schemeClr val="accent3"/>
                          </a:effectRef>
                          <a:fontRef idx="minor">
                            <a:schemeClr val="lt1"/>
                          </a:fontRef>
                        </wps:style>
                        <wps:txbx id="15">
                          <w:txbxContent>
                            <w:p w14:paraId="1BA52BEF" w14:textId="77777777" w:rsidR="00694D39" w:rsidRPr="00E23CD6" w:rsidRDefault="00694D39" w:rsidP="00694D39">
                              <w:pPr>
                                <w:rPr>
                                  <w:b/>
                                  <w:color w:val="000000" w:themeColor="text1"/>
                                  <w:sz w:val="20"/>
                                  <w:szCs w:val="20"/>
                                </w:rPr>
                              </w:pPr>
                              <w:r w:rsidRPr="00E23CD6">
                                <w:rPr>
                                  <w:b/>
                                  <w:color w:val="000000" w:themeColor="text1"/>
                                  <w:sz w:val="20"/>
                                  <w:szCs w:val="20"/>
                                </w:rPr>
                                <w:t>Attitude of the midwife</w:t>
                              </w:r>
                            </w:p>
                            <w:p w14:paraId="2A932553" w14:textId="77777777" w:rsidR="00694D39" w:rsidRPr="00BA7361" w:rsidRDefault="00694D39" w:rsidP="00694D39">
                              <w:pPr>
                                <w:rPr>
                                  <w:b/>
                                  <w:sz w:val="20"/>
                                  <w:szCs w:val="20"/>
                                </w:rPr>
                              </w:pPr>
                            </w:p>
                            <w:p w14:paraId="6A0BAF27" w14:textId="77777777" w:rsidR="00694D39" w:rsidRPr="00E23CD6" w:rsidRDefault="00694D39" w:rsidP="00694D39">
                              <w:pPr>
                                <w:rPr>
                                  <w:sz w:val="18"/>
                                  <w:szCs w:val="18"/>
                                </w:rPr>
                              </w:pPr>
                              <w:r w:rsidRPr="00E23CD6">
                                <w:rPr>
                                  <w:sz w:val="18"/>
                                  <w:szCs w:val="18"/>
                                </w:rPr>
                                <w:t>Lack of respect.</w:t>
                              </w:r>
                            </w:p>
                            <w:p w14:paraId="5D4B4861" w14:textId="77777777" w:rsidR="00694D39" w:rsidRPr="00E23CD6" w:rsidRDefault="00694D39" w:rsidP="00694D39">
                              <w:pPr>
                                <w:rPr>
                                  <w:sz w:val="18"/>
                                  <w:szCs w:val="18"/>
                                </w:rPr>
                              </w:pPr>
                              <w:r w:rsidRPr="00E23CD6">
                                <w:rPr>
                                  <w:sz w:val="18"/>
                                  <w:szCs w:val="18"/>
                                </w:rPr>
                                <w:t>Being ignored.</w:t>
                              </w:r>
                            </w:p>
                            <w:p w14:paraId="2C248995" w14:textId="77777777" w:rsidR="00694D39" w:rsidRPr="00E23CD6" w:rsidRDefault="00694D39" w:rsidP="00694D39">
                              <w:pPr>
                                <w:rPr>
                                  <w:sz w:val="18"/>
                                  <w:szCs w:val="18"/>
                                </w:rPr>
                              </w:pPr>
                              <w:r w:rsidRPr="00E23CD6">
                                <w:rPr>
                                  <w:sz w:val="18"/>
                                  <w:szCs w:val="18"/>
                                </w:rPr>
                                <w:t>Being dismissed, dehumanised, degraded, violated.</w:t>
                              </w:r>
                            </w:p>
                            <w:p w14:paraId="10BED287" w14:textId="77777777" w:rsidR="00694D39" w:rsidRPr="00E23CD6" w:rsidRDefault="00694D39" w:rsidP="00694D39">
                              <w:pPr>
                                <w:rPr>
                                  <w:sz w:val="18"/>
                                  <w:szCs w:val="18"/>
                                </w:rPr>
                              </w:pPr>
                              <w:r w:rsidRPr="00E23CD6">
                                <w:rPr>
                                  <w:sz w:val="18"/>
                                  <w:szCs w:val="18"/>
                                </w:rPr>
                                <w:t>Midwives are hostile, disaffirming, disinterested.</w:t>
                              </w:r>
                            </w:p>
                            <w:p w14:paraId="039F3DC5" w14:textId="77777777" w:rsidR="00694D39" w:rsidRPr="00E23CD6" w:rsidRDefault="00694D39" w:rsidP="00694D39">
                              <w:pPr>
                                <w:rPr>
                                  <w:b/>
                                  <w:color w:val="000000" w:themeColor="text1"/>
                                  <w:sz w:val="20"/>
                                  <w:szCs w:val="20"/>
                                </w:rPr>
                              </w:pPr>
                              <w:r w:rsidRPr="00E23CD6">
                                <w:rPr>
                                  <w:b/>
                                  <w:color w:val="000000" w:themeColor="text1"/>
                                  <w:sz w:val="20"/>
                                  <w:szCs w:val="20"/>
                                </w:rPr>
                                <w:t>Communic</w:t>
                              </w:r>
                              <w:r>
                                <w:rPr>
                                  <w:b/>
                                  <w:color w:val="000000" w:themeColor="text1"/>
                                  <w:sz w:val="20"/>
                                  <w:szCs w:val="20"/>
                                </w:rPr>
                                <w:t>ation, information and decision-</w:t>
                              </w:r>
                              <w:r w:rsidRPr="00E23CD6">
                                <w:rPr>
                                  <w:b/>
                                  <w:color w:val="000000" w:themeColor="text1"/>
                                  <w:sz w:val="20"/>
                                  <w:szCs w:val="20"/>
                                </w:rPr>
                                <w:t>making</w:t>
                              </w:r>
                            </w:p>
                            <w:p w14:paraId="0F114EF0" w14:textId="77777777" w:rsidR="00694D39" w:rsidRDefault="00694D39" w:rsidP="00694D39">
                              <w:pPr>
                                <w:rPr>
                                  <w:b/>
                                  <w:sz w:val="20"/>
                                  <w:szCs w:val="20"/>
                                </w:rPr>
                              </w:pPr>
                            </w:p>
                            <w:p w14:paraId="260E12A6" w14:textId="77777777" w:rsidR="00694D39" w:rsidRPr="00E23CD6" w:rsidRDefault="00694D39" w:rsidP="00694D39">
                              <w:pPr>
                                <w:rPr>
                                  <w:sz w:val="18"/>
                                  <w:szCs w:val="18"/>
                                </w:rPr>
                              </w:pPr>
                              <w:r w:rsidRPr="00E23CD6">
                                <w:rPr>
                                  <w:sz w:val="18"/>
                                  <w:szCs w:val="18"/>
                                </w:rPr>
                                <w:t>Lack of information.</w:t>
                              </w:r>
                            </w:p>
                            <w:p w14:paraId="04EE2C65" w14:textId="77777777" w:rsidR="00694D39" w:rsidRPr="00E23CD6" w:rsidRDefault="00694D39" w:rsidP="00694D39">
                              <w:pPr>
                                <w:rPr>
                                  <w:sz w:val="18"/>
                                  <w:szCs w:val="18"/>
                                </w:rPr>
                              </w:pPr>
                              <w:r w:rsidRPr="00E23CD6">
                                <w:rPr>
                                  <w:sz w:val="18"/>
                                  <w:szCs w:val="18"/>
                                </w:rPr>
                                <w:t>Unable to question.</w:t>
                              </w:r>
                            </w:p>
                            <w:p w14:paraId="4029DA1C" w14:textId="77777777" w:rsidR="00694D39" w:rsidRPr="00E23CD6" w:rsidRDefault="00694D39" w:rsidP="00694D39">
                              <w:pPr>
                                <w:rPr>
                                  <w:sz w:val="18"/>
                                  <w:szCs w:val="18"/>
                                </w:rPr>
                              </w:pPr>
                              <w:r>
                                <w:rPr>
                                  <w:sz w:val="18"/>
                                  <w:szCs w:val="18"/>
                                </w:rPr>
                                <w:t>Not involved in decision-</w:t>
                              </w:r>
                              <w:r w:rsidRPr="00E23CD6">
                                <w:rPr>
                                  <w:sz w:val="18"/>
                                  <w:szCs w:val="18"/>
                                </w:rPr>
                                <w:t>making.</w:t>
                              </w:r>
                            </w:p>
                            <w:p w14:paraId="20A13F96" w14:textId="77777777" w:rsidR="00694D39" w:rsidRPr="00E23CD6" w:rsidRDefault="00694D39" w:rsidP="00694D39">
                              <w:pPr>
                                <w:rPr>
                                  <w:sz w:val="18"/>
                                  <w:szCs w:val="18"/>
                                </w:rPr>
                              </w:pPr>
                              <w:r w:rsidRPr="00E23CD6">
                                <w:rPr>
                                  <w:sz w:val="18"/>
                                  <w:szCs w:val="18"/>
                                </w:rPr>
                                <w:t>Poor communication skills of midwives.</w:t>
                              </w:r>
                            </w:p>
                            <w:p w14:paraId="6511280B" w14:textId="77777777" w:rsidR="00694D39" w:rsidRPr="00E23CD6" w:rsidRDefault="00694D39" w:rsidP="00694D39">
                              <w:pPr>
                                <w:rPr>
                                  <w:sz w:val="18"/>
                                  <w:szCs w:val="18"/>
                                </w:rPr>
                              </w:pPr>
                              <w:r w:rsidRPr="00E23CD6">
                                <w:rPr>
                                  <w:sz w:val="18"/>
                                  <w:szCs w:val="18"/>
                                </w:rPr>
                                <w:t xml:space="preserve">Lack </w:t>
                              </w:r>
                              <w:r>
                                <w:rPr>
                                  <w:sz w:val="18"/>
                                  <w:szCs w:val="18"/>
                                </w:rPr>
                                <w:t xml:space="preserve">of </w:t>
                              </w:r>
                              <w:r w:rsidRPr="00E23CD6">
                                <w:rPr>
                                  <w:sz w:val="18"/>
                                  <w:szCs w:val="18"/>
                                </w:rPr>
                                <w:t>communication</w:t>
                              </w:r>
                            </w:p>
                            <w:p w14:paraId="5E3A23EF" w14:textId="77777777" w:rsidR="00694D39" w:rsidRPr="00E23CD6" w:rsidRDefault="00694D39" w:rsidP="00694D39">
                              <w:pPr>
                                <w:rPr>
                                  <w:sz w:val="18"/>
                                  <w:szCs w:val="18"/>
                                </w:rPr>
                              </w:pPr>
                              <w:r>
                                <w:rPr>
                                  <w:sz w:val="18"/>
                                  <w:szCs w:val="18"/>
                                </w:rPr>
                                <w:t>B</w:t>
                              </w:r>
                              <w:r w:rsidRPr="00E23CD6">
                                <w:rPr>
                                  <w:sz w:val="18"/>
                                  <w:szCs w:val="18"/>
                                </w:rPr>
                                <w:t>eing overruled</w:t>
                              </w:r>
                            </w:p>
                            <w:p w14:paraId="7387EC9D" w14:textId="77777777" w:rsidR="00F91548" w:rsidRDefault="00F91548" w:rsidP="00694D39">
                              <w:pPr>
                                <w:rPr>
                                  <w:b/>
                                  <w:color w:val="000000" w:themeColor="text1"/>
                                  <w:sz w:val="20"/>
                                  <w:szCs w:val="20"/>
                                </w:rPr>
                              </w:pPr>
                            </w:p>
                            <w:p w14:paraId="77815DEA" w14:textId="26DFD1FF" w:rsidR="00694D39" w:rsidRPr="00E23CD6" w:rsidRDefault="00694D39" w:rsidP="00694D39">
                              <w:pPr>
                                <w:rPr>
                                  <w:b/>
                                  <w:color w:val="000000" w:themeColor="text1"/>
                                  <w:sz w:val="20"/>
                                  <w:szCs w:val="20"/>
                                </w:rPr>
                              </w:pPr>
                              <w:r w:rsidRPr="00E23CD6">
                                <w:rPr>
                                  <w:b/>
                                  <w:color w:val="000000" w:themeColor="text1"/>
                                  <w:sz w:val="20"/>
                                  <w:szCs w:val="20"/>
                                </w:rPr>
                                <w:t>Support</w:t>
                              </w:r>
                            </w:p>
                            <w:p w14:paraId="38FCCEE6" w14:textId="77777777" w:rsidR="00694D39" w:rsidRDefault="00694D39" w:rsidP="00694D39">
                              <w:pPr>
                                <w:rPr>
                                  <w:b/>
                                  <w:sz w:val="20"/>
                                  <w:szCs w:val="20"/>
                                </w:rPr>
                              </w:pPr>
                            </w:p>
                            <w:p w14:paraId="559A0ED1" w14:textId="77777777" w:rsidR="00694D39" w:rsidRPr="00E23CD6" w:rsidRDefault="00694D39" w:rsidP="00694D39">
                              <w:pPr>
                                <w:rPr>
                                  <w:sz w:val="18"/>
                                  <w:szCs w:val="18"/>
                                </w:rPr>
                              </w:pPr>
                              <w:r w:rsidRPr="00E23CD6">
                                <w:rPr>
                                  <w:sz w:val="18"/>
                                  <w:szCs w:val="18"/>
                                </w:rPr>
                                <w:t>Feeling abandoned, isolated, unsafe.</w:t>
                              </w:r>
                            </w:p>
                            <w:p w14:paraId="123749C9" w14:textId="77777777" w:rsidR="00694D39" w:rsidRPr="00E23CD6" w:rsidRDefault="00694D39" w:rsidP="00694D39">
                              <w:pPr>
                                <w:rPr>
                                  <w:sz w:val="18"/>
                                  <w:szCs w:val="18"/>
                                </w:rPr>
                              </w:pPr>
                              <w:r w:rsidRPr="00E23CD6">
                                <w:rPr>
                                  <w:sz w:val="18"/>
                                  <w:szCs w:val="18"/>
                                </w:rPr>
                                <w:t>Lack of support.</w:t>
                              </w:r>
                            </w:p>
                            <w:p w14:paraId="6E166009" w14:textId="77777777" w:rsidR="00694D39" w:rsidRPr="00E23CD6" w:rsidRDefault="00694D39" w:rsidP="00694D39">
                              <w:pPr>
                                <w:rPr>
                                  <w:b/>
                                  <w:color w:val="000000" w:themeColor="text1"/>
                                  <w:sz w:val="20"/>
                                  <w:szCs w:val="20"/>
                                </w:rPr>
                              </w:pPr>
                              <w:r w:rsidRPr="00E23CD6">
                                <w:rPr>
                                  <w:b/>
                                  <w:color w:val="000000" w:themeColor="text1"/>
                                  <w:sz w:val="20"/>
                                  <w:szCs w:val="20"/>
                                </w:rPr>
                                <w:t>Control and confidence in midwives</w:t>
                              </w:r>
                            </w:p>
                            <w:p w14:paraId="6B6F2610" w14:textId="77777777" w:rsidR="00694D39" w:rsidRPr="00BA7361" w:rsidRDefault="00694D39" w:rsidP="00694D39">
                              <w:pPr>
                                <w:rPr>
                                  <w:b/>
                                  <w:sz w:val="20"/>
                                  <w:szCs w:val="20"/>
                                </w:rPr>
                              </w:pPr>
                            </w:p>
                            <w:p w14:paraId="22142A20" w14:textId="77777777" w:rsidR="00694D39" w:rsidRPr="00E23CD6" w:rsidRDefault="00694D39" w:rsidP="00694D39">
                              <w:pPr>
                                <w:rPr>
                                  <w:sz w:val="18"/>
                                  <w:szCs w:val="18"/>
                                </w:rPr>
                              </w:pPr>
                              <w:r w:rsidRPr="00E23CD6">
                                <w:rPr>
                                  <w:sz w:val="18"/>
                                  <w:szCs w:val="18"/>
                                </w:rPr>
                                <w:t>Lack choice, consent.</w:t>
                              </w:r>
                            </w:p>
                            <w:p w14:paraId="7AA0E045" w14:textId="77777777" w:rsidR="00694D39" w:rsidRPr="00E23CD6" w:rsidRDefault="00694D39" w:rsidP="00694D39">
                              <w:pPr>
                                <w:rPr>
                                  <w:sz w:val="18"/>
                                  <w:szCs w:val="18"/>
                                </w:rPr>
                              </w:pPr>
                              <w:r w:rsidRPr="00E23CD6">
                                <w:rPr>
                                  <w:sz w:val="18"/>
                                  <w:szCs w:val="18"/>
                                </w:rPr>
                                <w:t>Unable to rely on or trust.</w:t>
                              </w:r>
                            </w:p>
                            <w:p w14:paraId="08C89E52" w14:textId="77777777" w:rsidR="00694D39" w:rsidRPr="00E23CD6" w:rsidRDefault="00694D39" w:rsidP="00694D39">
                              <w:pPr>
                                <w:rPr>
                                  <w:sz w:val="18"/>
                                  <w:szCs w:val="18"/>
                                </w:rPr>
                              </w:pPr>
                              <w:r w:rsidRPr="00E23CD6">
                                <w:rPr>
                                  <w:sz w:val="18"/>
                                  <w:szCs w:val="18"/>
                                </w:rPr>
                                <w:t>Midwives incompetent, unprofessional, nervous.</w:t>
                              </w:r>
                            </w:p>
                          </w:txbxContent>
                        </wps:txbx>
                        <wps:bodyPr rot="0" vert="horz" wrap="square" lIns="91440" tIns="45720" rIns="91440" bIns="45720" anchor="t" anchorCtr="0">
                          <a:noAutofit/>
                        </wps:bodyPr>
                      </wps:wsp>
                      <wps:wsp>
                        <wps:cNvPr id="18" name="Text Box 18"/>
                        <wps:cNvSpPr txBox="1">
                          <a:spLocks noChangeArrowheads="1"/>
                        </wps:cNvSpPr>
                        <wps:spPr bwMode="auto">
                          <a:xfrm>
                            <a:off x="1499616" y="1975104"/>
                            <a:ext cx="1310640" cy="1974850"/>
                          </a:xfrm>
                          <a:prstGeom prst="rect">
                            <a:avLst/>
                          </a:prstGeom>
                          <a:ln>
                            <a:headEnd/>
                            <a:tailEnd/>
                          </a:ln>
                        </wps:spPr>
                        <wps:style>
                          <a:lnRef idx="3">
                            <a:schemeClr val="lt1"/>
                          </a:lnRef>
                          <a:fillRef idx="1">
                            <a:schemeClr val="accent3"/>
                          </a:fillRef>
                          <a:effectRef idx="1">
                            <a:schemeClr val="accent3"/>
                          </a:effectRef>
                          <a:fontRef idx="minor">
                            <a:schemeClr val="lt1"/>
                          </a:fontRef>
                        </wps:style>
                        <wps:linkedTxbx id="15" seq="1"/>
                        <wps:bodyPr rot="0" vert="horz" wrap="square" lIns="91440" tIns="45720" rIns="91440" bIns="45720" anchor="t" anchorCtr="0">
                          <a:noAutofit/>
                        </wps:bodyPr>
                      </wps:wsp>
                      <wps:wsp>
                        <wps:cNvPr id="19" name="Text Box 2"/>
                        <wps:cNvSpPr txBox="1">
                          <a:spLocks noChangeArrowheads="1"/>
                        </wps:cNvSpPr>
                        <wps:spPr bwMode="auto">
                          <a:xfrm>
                            <a:off x="3011424" y="1975104"/>
                            <a:ext cx="1310640" cy="962660"/>
                          </a:xfrm>
                          <a:prstGeom prst="rect">
                            <a:avLst/>
                          </a:prstGeom>
                          <a:ln>
                            <a:headEnd/>
                            <a:tailEnd/>
                          </a:ln>
                        </wps:spPr>
                        <wps:style>
                          <a:lnRef idx="3">
                            <a:schemeClr val="lt1"/>
                          </a:lnRef>
                          <a:fillRef idx="1">
                            <a:schemeClr val="accent3"/>
                          </a:fillRef>
                          <a:effectRef idx="1">
                            <a:schemeClr val="accent3"/>
                          </a:effectRef>
                          <a:fontRef idx="minor">
                            <a:schemeClr val="lt1"/>
                          </a:fontRef>
                        </wps:style>
                        <wps:linkedTxbx id="15" seq="2"/>
                        <wps:bodyPr rot="0" vert="horz" wrap="square" lIns="91440" tIns="45720" rIns="91440" bIns="45720" anchor="t" anchorCtr="0">
                          <a:noAutofit/>
                        </wps:bodyPr>
                      </wps:wsp>
                      <wps:wsp>
                        <wps:cNvPr id="20" name="Text Box 20"/>
                        <wps:cNvSpPr txBox="1">
                          <a:spLocks noChangeArrowheads="1"/>
                        </wps:cNvSpPr>
                        <wps:spPr bwMode="auto">
                          <a:xfrm>
                            <a:off x="4498848" y="1975104"/>
                            <a:ext cx="1310640" cy="1670050"/>
                          </a:xfrm>
                          <a:prstGeom prst="rect">
                            <a:avLst/>
                          </a:prstGeom>
                          <a:ln>
                            <a:headEnd/>
                            <a:tailEnd/>
                          </a:ln>
                        </wps:spPr>
                        <wps:style>
                          <a:lnRef idx="3">
                            <a:schemeClr val="lt1"/>
                          </a:lnRef>
                          <a:fillRef idx="1">
                            <a:schemeClr val="accent3"/>
                          </a:fillRef>
                          <a:effectRef idx="1">
                            <a:schemeClr val="accent3"/>
                          </a:effectRef>
                          <a:fontRef idx="minor">
                            <a:schemeClr val="lt1"/>
                          </a:fontRef>
                        </wps:style>
                        <wps:linkedTxbx id="15" seq="3"/>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DB79D4D" id="Group 15" o:spid="_x0000_s1055" style="position:absolute;margin-left:-1.05pt;margin-top:330.4pt;width:457.5pt;height:310.95pt;z-index:-251655168;mso-position-vertical-relative:page;mso-width-relative:margin;mso-height-relative:margin" coordsize="58094,39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">
                <v:shapetype id="_x0000_t202" coordsize="21600,21600" o:spt="202" path="m,l,21600r21600,l21600,xe">
                  <v:stroke joinstyle="miter"/>
                  <v:path gradientshapeok="t" o:connecttype="rect"/>
                </v:shapetype>
                <v:shape id="Text Box 16" o:spid="_x0000_s1056" type="#_x0000_t202" style="position:absolute;width:27978;height:10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ZZI7wA&#10;AADbAAAADwAAAGRycy9kb3ducmV2LnhtbERPyQrCMBC9C/5DGMGbpu5SjSKCInpyOXgcmrEtNpPS&#10;RK1/bwTB2zzeOvNlbQrxpMrllhX0uhEI4sTqnFMFl/OmMwXhPLLGwjIpeJOD5aLZmGOs7YuP9Dz5&#10;VIQQdjEqyLwvYyldkpFB17UlceButjLoA6xSqSt8hXBTyH4UjaXBnENDhiWtM0rup4dRoJN8P5xs&#10;r5sjSze6HQZTyeSUarfq1QyEp9r/xT/3Tof5Y/j+Eg6Qi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AhlkjvAAAANsAAAAPAAAAAAAAAAAAAAAAAJgCAABkcnMvZG93bnJldi54&#10;bWxQSwUGAAAAAAQABAD1AAAAgQMAAAAA&#10;" fillcolor="#a5a5a5 [3206]" strokecolor="white [3201]" strokeweight="1.5pt">
                  <v:textbox>
                    <w:txbxContent>
                      <w:p w14:paraId="623554D9" w14:textId="77777777" w:rsidR="00694D39" w:rsidRPr="00E23CD6" w:rsidRDefault="00694D39" w:rsidP="00694D39">
                        <w:pPr>
                          <w:rPr>
                            <w:sz w:val="18"/>
                            <w:szCs w:val="18"/>
                          </w:rPr>
                        </w:pPr>
                        <w:r w:rsidRPr="00E23CD6">
                          <w:rPr>
                            <w:sz w:val="18"/>
                            <w:szCs w:val="18"/>
                          </w:rPr>
                          <w:t>Midwives to have positive attitude.</w:t>
                        </w:r>
                      </w:p>
                      <w:p w14:paraId="3304FF12" w14:textId="77777777" w:rsidR="00694D39" w:rsidRPr="00E23CD6" w:rsidRDefault="00694D39" w:rsidP="00694D39">
                        <w:pPr>
                          <w:rPr>
                            <w:sz w:val="18"/>
                            <w:szCs w:val="18"/>
                          </w:rPr>
                        </w:pPr>
                        <w:r w:rsidRPr="00E23CD6">
                          <w:rPr>
                            <w:sz w:val="18"/>
                            <w:szCs w:val="18"/>
                          </w:rPr>
                          <w:t>To be seen as more than a means to an end.</w:t>
                        </w:r>
                      </w:p>
                      <w:p w14:paraId="61BA2124" w14:textId="77777777" w:rsidR="00694D39" w:rsidRPr="00E23CD6" w:rsidRDefault="00694D39" w:rsidP="00694D39">
                        <w:pPr>
                          <w:rPr>
                            <w:sz w:val="18"/>
                            <w:szCs w:val="18"/>
                          </w:rPr>
                        </w:pPr>
                        <w:r w:rsidRPr="00E23CD6">
                          <w:rPr>
                            <w:sz w:val="18"/>
                            <w:szCs w:val="18"/>
                          </w:rPr>
                          <w:t>To be communicated with.</w:t>
                        </w:r>
                      </w:p>
                      <w:p w14:paraId="3C96467C" w14:textId="77777777" w:rsidR="00694D39" w:rsidRPr="00E23CD6" w:rsidRDefault="00694D39" w:rsidP="00694D39">
                        <w:pPr>
                          <w:rPr>
                            <w:sz w:val="18"/>
                            <w:szCs w:val="18"/>
                          </w:rPr>
                        </w:pPr>
                        <w:r w:rsidRPr="00E23CD6">
                          <w:rPr>
                            <w:sz w:val="18"/>
                            <w:szCs w:val="18"/>
                          </w:rPr>
                          <w:t>To have safe care.</w:t>
                        </w:r>
                      </w:p>
                      <w:p w14:paraId="6C1AC5CE" w14:textId="77777777" w:rsidR="00694D39" w:rsidRPr="00E23CD6" w:rsidRDefault="00694D39" w:rsidP="00694D39">
                        <w:pPr>
                          <w:rPr>
                            <w:sz w:val="18"/>
                            <w:szCs w:val="18"/>
                          </w:rPr>
                        </w:pPr>
                        <w:r w:rsidRPr="00E23CD6">
                          <w:rPr>
                            <w:sz w:val="18"/>
                            <w:szCs w:val="18"/>
                          </w:rPr>
                          <w:t>To trust midwives.</w:t>
                        </w:r>
                      </w:p>
                      <w:p w14:paraId="5A2369F8" w14:textId="77777777" w:rsidR="00694D39" w:rsidRPr="00E23CD6" w:rsidRDefault="00694D39" w:rsidP="00694D39">
                        <w:pPr>
                          <w:rPr>
                            <w:sz w:val="18"/>
                            <w:szCs w:val="18"/>
                          </w:rPr>
                        </w:pPr>
                        <w:r w:rsidRPr="00E23CD6">
                          <w:rPr>
                            <w:sz w:val="18"/>
                            <w:szCs w:val="18"/>
                          </w:rPr>
                          <w:t>That midwives are competent.</w:t>
                        </w:r>
                      </w:p>
                    </w:txbxContent>
                  </v:textbox>
                </v:shape>
                <v:shape id="Text Box 2" o:spid="_x0000_s1057" type="#_x0000_t202" style="position:absolute;top:19751;width:13106;height:18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r8uLwA&#10;AADbAAAADwAAAGRycy9kb3ducmV2LnhtbERPyQrCMBC9C/5DGMGbpu5SjSKCInpyOXgcmrEtNpPS&#10;RK1/bwTB2zzeOvNlbQrxpMrllhX0uhEI4sTqnFMFl/OmMwXhPLLGwjIpeJOD5aLZmGOs7YuP9Dz5&#10;VIQQdjEqyLwvYyldkpFB17UlceButjLoA6xSqSt8hXBTyH4UjaXBnENDhiWtM0rup4dRoJN8P5xs&#10;r5sjSze6HQZTyeSUarfq1QyEp9r/xT/3Tof5E/j+Eg6Qi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vyvy4vAAAANsAAAAPAAAAAAAAAAAAAAAAAJgCAABkcnMvZG93bnJldi54&#10;bWxQSwUGAAAAAAQABAD1AAAAgQMAAAAA&#10;" fillcolor="#a5a5a5 [3206]" strokecolor="white [3201]" strokeweight="1.5pt">
                  <v:textbox style="mso-next-textbox:#Text Box 18">
                    <w:txbxContent>
                      <w:p w14:paraId="1BA52BEF" w14:textId="77777777" w:rsidR="00694D39" w:rsidRPr="00E23CD6" w:rsidRDefault="00694D39" w:rsidP="00694D39">
                        <w:pPr>
                          <w:rPr>
                            <w:b/>
                            <w:color w:val="000000" w:themeColor="text1"/>
                            <w:sz w:val="20"/>
                            <w:szCs w:val="20"/>
                          </w:rPr>
                        </w:pPr>
                        <w:r w:rsidRPr="00E23CD6">
                          <w:rPr>
                            <w:b/>
                            <w:color w:val="000000" w:themeColor="text1"/>
                            <w:sz w:val="20"/>
                            <w:szCs w:val="20"/>
                          </w:rPr>
                          <w:t>Attitude of the midwife</w:t>
                        </w:r>
                      </w:p>
                      <w:p w14:paraId="2A932553" w14:textId="77777777" w:rsidR="00694D39" w:rsidRPr="00BA7361" w:rsidRDefault="00694D39" w:rsidP="00694D39">
                        <w:pPr>
                          <w:rPr>
                            <w:b/>
                            <w:sz w:val="20"/>
                            <w:szCs w:val="20"/>
                          </w:rPr>
                        </w:pPr>
                      </w:p>
                      <w:p w14:paraId="6A0BAF27" w14:textId="77777777" w:rsidR="00694D39" w:rsidRPr="00E23CD6" w:rsidRDefault="00694D39" w:rsidP="00694D39">
                        <w:pPr>
                          <w:rPr>
                            <w:sz w:val="18"/>
                            <w:szCs w:val="18"/>
                          </w:rPr>
                        </w:pPr>
                        <w:r w:rsidRPr="00E23CD6">
                          <w:rPr>
                            <w:sz w:val="18"/>
                            <w:szCs w:val="18"/>
                          </w:rPr>
                          <w:t>Lack of respect.</w:t>
                        </w:r>
                      </w:p>
                      <w:p w14:paraId="5D4B4861" w14:textId="77777777" w:rsidR="00694D39" w:rsidRPr="00E23CD6" w:rsidRDefault="00694D39" w:rsidP="00694D39">
                        <w:pPr>
                          <w:rPr>
                            <w:sz w:val="18"/>
                            <w:szCs w:val="18"/>
                          </w:rPr>
                        </w:pPr>
                        <w:r w:rsidRPr="00E23CD6">
                          <w:rPr>
                            <w:sz w:val="18"/>
                            <w:szCs w:val="18"/>
                          </w:rPr>
                          <w:t>Being ignored.</w:t>
                        </w:r>
                      </w:p>
                      <w:p w14:paraId="2C248995" w14:textId="77777777" w:rsidR="00694D39" w:rsidRPr="00E23CD6" w:rsidRDefault="00694D39" w:rsidP="00694D39">
                        <w:pPr>
                          <w:rPr>
                            <w:sz w:val="18"/>
                            <w:szCs w:val="18"/>
                          </w:rPr>
                        </w:pPr>
                        <w:r w:rsidRPr="00E23CD6">
                          <w:rPr>
                            <w:sz w:val="18"/>
                            <w:szCs w:val="18"/>
                          </w:rPr>
                          <w:t>Being dismissed, dehumanised, degraded, violated.</w:t>
                        </w:r>
                      </w:p>
                      <w:p w14:paraId="10BED287" w14:textId="77777777" w:rsidR="00694D39" w:rsidRPr="00E23CD6" w:rsidRDefault="00694D39" w:rsidP="00694D39">
                        <w:pPr>
                          <w:rPr>
                            <w:sz w:val="18"/>
                            <w:szCs w:val="18"/>
                          </w:rPr>
                        </w:pPr>
                        <w:r w:rsidRPr="00E23CD6">
                          <w:rPr>
                            <w:sz w:val="18"/>
                            <w:szCs w:val="18"/>
                          </w:rPr>
                          <w:t>Midwives are hostile, disaffirming, disinterested.</w:t>
                        </w:r>
                      </w:p>
                      <w:p w14:paraId="039F3DC5" w14:textId="77777777" w:rsidR="00694D39" w:rsidRPr="00E23CD6" w:rsidRDefault="00694D39" w:rsidP="00694D39">
                        <w:pPr>
                          <w:rPr>
                            <w:b/>
                            <w:color w:val="000000" w:themeColor="text1"/>
                            <w:sz w:val="20"/>
                            <w:szCs w:val="20"/>
                          </w:rPr>
                        </w:pPr>
                        <w:r w:rsidRPr="00E23CD6">
                          <w:rPr>
                            <w:b/>
                            <w:color w:val="000000" w:themeColor="text1"/>
                            <w:sz w:val="20"/>
                            <w:szCs w:val="20"/>
                          </w:rPr>
                          <w:t>Communic</w:t>
                        </w:r>
                        <w:r>
                          <w:rPr>
                            <w:b/>
                            <w:color w:val="000000" w:themeColor="text1"/>
                            <w:sz w:val="20"/>
                            <w:szCs w:val="20"/>
                          </w:rPr>
                          <w:t>ation, information and decision-</w:t>
                        </w:r>
                        <w:r w:rsidRPr="00E23CD6">
                          <w:rPr>
                            <w:b/>
                            <w:color w:val="000000" w:themeColor="text1"/>
                            <w:sz w:val="20"/>
                            <w:szCs w:val="20"/>
                          </w:rPr>
                          <w:t>making</w:t>
                        </w:r>
                      </w:p>
                      <w:p w14:paraId="0F114EF0" w14:textId="77777777" w:rsidR="00694D39" w:rsidRDefault="00694D39" w:rsidP="00694D39">
                        <w:pPr>
                          <w:rPr>
                            <w:b/>
                            <w:sz w:val="20"/>
                            <w:szCs w:val="20"/>
                          </w:rPr>
                        </w:pPr>
                      </w:p>
                      <w:p w14:paraId="260E12A6" w14:textId="77777777" w:rsidR="00694D39" w:rsidRPr="00E23CD6" w:rsidRDefault="00694D39" w:rsidP="00694D39">
                        <w:pPr>
                          <w:rPr>
                            <w:sz w:val="18"/>
                            <w:szCs w:val="18"/>
                          </w:rPr>
                        </w:pPr>
                        <w:r w:rsidRPr="00E23CD6">
                          <w:rPr>
                            <w:sz w:val="18"/>
                            <w:szCs w:val="18"/>
                          </w:rPr>
                          <w:t>Lack of information.</w:t>
                        </w:r>
                      </w:p>
                      <w:p w14:paraId="04EE2C65" w14:textId="77777777" w:rsidR="00694D39" w:rsidRPr="00E23CD6" w:rsidRDefault="00694D39" w:rsidP="00694D39">
                        <w:pPr>
                          <w:rPr>
                            <w:sz w:val="18"/>
                            <w:szCs w:val="18"/>
                          </w:rPr>
                        </w:pPr>
                        <w:r w:rsidRPr="00E23CD6">
                          <w:rPr>
                            <w:sz w:val="18"/>
                            <w:szCs w:val="18"/>
                          </w:rPr>
                          <w:t>Unable to question.</w:t>
                        </w:r>
                      </w:p>
                      <w:p w14:paraId="4029DA1C" w14:textId="77777777" w:rsidR="00694D39" w:rsidRPr="00E23CD6" w:rsidRDefault="00694D39" w:rsidP="00694D39">
                        <w:pPr>
                          <w:rPr>
                            <w:sz w:val="18"/>
                            <w:szCs w:val="18"/>
                          </w:rPr>
                        </w:pPr>
                        <w:r>
                          <w:rPr>
                            <w:sz w:val="18"/>
                            <w:szCs w:val="18"/>
                          </w:rPr>
                          <w:t>Not involved in decision-</w:t>
                        </w:r>
                        <w:r w:rsidRPr="00E23CD6">
                          <w:rPr>
                            <w:sz w:val="18"/>
                            <w:szCs w:val="18"/>
                          </w:rPr>
                          <w:t>making.</w:t>
                        </w:r>
                      </w:p>
                      <w:p w14:paraId="20A13F96" w14:textId="77777777" w:rsidR="00694D39" w:rsidRPr="00E23CD6" w:rsidRDefault="00694D39" w:rsidP="00694D39">
                        <w:pPr>
                          <w:rPr>
                            <w:sz w:val="18"/>
                            <w:szCs w:val="18"/>
                          </w:rPr>
                        </w:pPr>
                        <w:r w:rsidRPr="00E23CD6">
                          <w:rPr>
                            <w:sz w:val="18"/>
                            <w:szCs w:val="18"/>
                          </w:rPr>
                          <w:t>Poor communication skills of midwives.</w:t>
                        </w:r>
                      </w:p>
                      <w:p w14:paraId="6511280B" w14:textId="77777777" w:rsidR="00694D39" w:rsidRPr="00E23CD6" w:rsidRDefault="00694D39" w:rsidP="00694D39">
                        <w:pPr>
                          <w:rPr>
                            <w:sz w:val="18"/>
                            <w:szCs w:val="18"/>
                          </w:rPr>
                        </w:pPr>
                        <w:r w:rsidRPr="00E23CD6">
                          <w:rPr>
                            <w:sz w:val="18"/>
                            <w:szCs w:val="18"/>
                          </w:rPr>
                          <w:t xml:space="preserve">Lack </w:t>
                        </w:r>
                        <w:r>
                          <w:rPr>
                            <w:sz w:val="18"/>
                            <w:szCs w:val="18"/>
                          </w:rPr>
                          <w:t xml:space="preserve">of </w:t>
                        </w:r>
                        <w:r w:rsidRPr="00E23CD6">
                          <w:rPr>
                            <w:sz w:val="18"/>
                            <w:szCs w:val="18"/>
                          </w:rPr>
                          <w:t>communication</w:t>
                        </w:r>
                      </w:p>
                      <w:p w14:paraId="5E3A23EF" w14:textId="77777777" w:rsidR="00694D39" w:rsidRPr="00E23CD6" w:rsidRDefault="00694D39" w:rsidP="00694D39">
                        <w:pPr>
                          <w:rPr>
                            <w:sz w:val="18"/>
                            <w:szCs w:val="18"/>
                          </w:rPr>
                        </w:pPr>
                        <w:r>
                          <w:rPr>
                            <w:sz w:val="18"/>
                            <w:szCs w:val="18"/>
                          </w:rPr>
                          <w:t>B</w:t>
                        </w:r>
                        <w:r w:rsidRPr="00E23CD6">
                          <w:rPr>
                            <w:sz w:val="18"/>
                            <w:szCs w:val="18"/>
                          </w:rPr>
                          <w:t>eing overruled</w:t>
                        </w:r>
                      </w:p>
                      <w:p w14:paraId="7387EC9D" w14:textId="77777777" w:rsidR="00F91548" w:rsidRDefault="00F91548" w:rsidP="00694D39">
                        <w:pPr>
                          <w:rPr>
                            <w:b/>
                            <w:color w:val="000000" w:themeColor="text1"/>
                            <w:sz w:val="20"/>
                            <w:szCs w:val="20"/>
                          </w:rPr>
                        </w:pPr>
                      </w:p>
                      <w:p w14:paraId="77815DEA" w14:textId="26DFD1FF" w:rsidR="00694D39" w:rsidRPr="00E23CD6" w:rsidRDefault="00694D39" w:rsidP="00694D39">
                        <w:pPr>
                          <w:rPr>
                            <w:b/>
                            <w:color w:val="000000" w:themeColor="text1"/>
                            <w:sz w:val="20"/>
                            <w:szCs w:val="20"/>
                          </w:rPr>
                        </w:pPr>
                        <w:r w:rsidRPr="00E23CD6">
                          <w:rPr>
                            <w:b/>
                            <w:color w:val="000000" w:themeColor="text1"/>
                            <w:sz w:val="20"/>
                            <w:szCs w:val="20"/>
                          </w:rPr>
                          <w:t>Support</w:t>
                        </w:r>
                      </w:p>
                      <w:p w14:paraId="38FCCEE6" w14:textId="77777777" w:rsidR="00694D39" w:rsidRDefault="00694D39" w:rsidP="00694D39">
                        <w:pPr>
                          <w:rPr>
                            <w:b/>
                            <w:sz w:val="20"/>
                            <w:szCs w:val="20"/>
                          </w:rPr>
                        </w:pPr>
                      </w:p>
                      <w:p w14:paraId="559A0ED1" w14:textId="77777777" w:rsidR="00694D39" w:rsidRPr="00E23CD6" w:rsidRDefault="00694D39" w:rsidP="00694D39">
                        <w:pPr>
                          <w:rPr>
                            <w:sz w:val="18"/>
                            <w:szCs w:val="18"/>
                          </w:rPr>
                        </w:pPr>
                        <w:r w:rsidRPr="00E23CD6">
                          <w:rPr>
                            <w:sz w:val="18"/>
                            <w:szCs w:val="18"/>
                          </w:rPr>
                          <w:t>Feeling abandoned, isolated, unsafe.</w:t>
                        </w:r>
                      </w:p>
                      <w:p w14:paraId="123749C9" w14:textId="77777777" w:rsidR="00694D39" w:rsidRPr="00E23CD6" w:rsidRDefault="00694D39" w:rsidP="00694D39">
                        <w:pPr>
                          <w:rPr>
                            <w:sz w:val="18"/>
                            <w:szCs w:val="18"/>
                          </w:rPr>
                        </w:pPr>
                        <w:r w:rsidRPr="00E23CD6">
                          <w:rPr>
                            <w:sz w:val="18"/>
                            <w:szCs w:val="18"/>
                          </w:rPr>
                          <w:t>Lack of support.</w:t>
                        </w:r>
                      </w:p>
                      <w:p w14:paraId="6E166009" w14:textId="77777777" w:rsidR="00694D39" w:rsidRPr="00E23CD6" w:rsidRDefault="00694D39" w:rsidP="00694D39">
                        <w:pPr>
                          <w:rPr>
                            <w:b/>
                            <w:color w:val="000000" w:themeColor="text1"/>
                            <w:sz w:val="20"/>
                            <w:szCs w:val="20"/>
                          </w:rPr>
                        </w:pPr>
                        <w:r w:rsidRPr="00E23CD6">
                          <w:rPr>
                            <w:b/>
                            <w:color w:val="000000" w:themeColor="text1"/>
                            <w:sz w:val="20"/>
                            <w:szCs w:val="20"/>
                          </w:rPr>
                          <w:t>Control and confidence in midwives</w:t>
                        </w:r>
                      </w:p>
                      <w:p w14:paraId="6B6F2610" w14:textId="77777777" w:rsidR="00694D39" w:rsidRPr="00BA7361" w:rsidRDefault="00694D39" w:rsidP="00694D39">
                        <w:pPr>
                          <w:rPr>
                            <w:b/>
                            <w:sz w:val="20"/>
                            <w:szCs w:val="20"/>
                          </w:rPr>
                        </w:pPr>
                      </w:p>
                      <w:p w14:paraId="22142A20" w14:textId="77777777" w:rsidR="00694D39" w:rsidRPr="00E23CD6" w:rsidRDefault="00694D39" w:rsidP="00694D39">
                        <w:pPr>
                          <w:rPr>
                            <w:sz w:val="18"/>
                            <w:szCs w:val="18"/>
                          </w:rPr>
                        </w:pPr>
                        <w:r w:rsidRPr="00E23CD6">
                          <w:rPr>
                            <w:sz w:val="18"/>
                            <w:szCs w:val="18"/>
                          </w:rPr>
                          <w:t>Lack choice, consent.</w:t>
                        </w:r>
                      </w:p>
                      <w:p w14:paraId="7AA0E045" w14:textId="77777777" w:rsidR="00694D39" w:rsidRPr="00E23CD6" w:rsidRDefault="00694D39" w:rsidP="00694D39">
                        <w:pPr>
                          <w:rPr>
                            <w:sz w:val="18"/>
                            <w:szCs w:val="18"/>
                          </w:rPr>
                        </w:pPr>
                        <w:r w:rsidRPr="00E23CD6">
                          <w:rPr>
                            <w:sz w:val="18"/>
                            <w:szCs w:val="18"/>
                          </w:rPr>
                          <w:t>Unable to rely on or trust.</w:t>
                        </w:r>
                      </w:p>
                      <w:p w14:paraId="08C89E52" w14:textId="77777777" w:rsidR="00694D39" w:rsidRPr="00E23CD6" w:rsidRDefault="00694D39" w:rsidP="00694D39">
                        <w:pPr>
                          <w:rPr>
                            <w:sz w:val="18"/>
                            <w:szCs w:val="18"/>
                          </w:rPr>
                        </w:pPr>
                        <w:r w:rsidRPr="00E23CD6">
                          <w:rPr>
                            <w:sz w:val="18"/>
                            <w:szCs w:val="18"/>
                          </w:rPr>
                          <w:t>Midwives incompetent, unprofessional, nervous.</w:t>
                        </w:r>
                      </w:p>
                    </w:txbxContent>
                  </v:textbox>
                </v:shape>
                <v:shape id="Text Box 18" o:spid="_x0000_s1058" type="#_x0000_t202" style="position:absolute;left:14996;top:19751;width:13106;height:197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VoysMA&#10;AADbAAAADwAAAGRycy9kb3ducmV2LnhtbESPQWvCQBCF7wX/wzKCt2ajtlWiq0hBKe3J1IPHITsm&#10;wexsyG6T+O87h0JvM7w3732z3Y+uUT11ofZsYJ6koIgLb2suDVy+j89rUCEiW2w8k4EHBdjvJk9b&#10;zKwf+Ex9HkslIRwyNFDF2GZah6IihyHxLbFoN985jLJ2pbYdDhLuGr1I0zftsGZpqLCl94qKe/7j&#10;DNii/nxZna7HM+vwevtarjVTMGY2HQ8bUJHG+G/+u/6wgi+w8osMo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VoysMAAADbAAAADwAAAAAAAAAAAAAAAACYAgAAZHJzL2Rv&#10;d25yZXYueG1sUEsFBgAAAAAEAAQA9QAAAIgDAAAAAA==&#10;" fillcolor="#a5a5a5 [3206]" strokecolor="white [3201]" strokeweight="1.5pt">
                  <v:textbox style="mso-next-textbox:#Text Box 2">
                    <w:txbxContent/>
                  </v:textbox>
                </v:shape>
                <v:shape id="Text Box 2" o:spid="_x0000_s1059" type="#_x0000_t202" style="position:absolute;left:30114;top:19751;width:13106;height:9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nNUb8A&#10;AADbAAAADwAAAGRycy9kb3ducmV2LnhtbERPS4vCMBC+C/6HMII3TdfX1moUWXARPdX14HFopg+2&#10;mZQmq91/bwTB23x8z1lvO1OLG7WusqzgYxyBIM6srrhQcPnZj2IQziNrrC2Tgn9ysN30e2tMtL1z&#10;SrezL0QIYZeggtL7JpHSZSUZdGPbEAcut61BH2BbSN3iPYSbWk6iaCENVhwaSmzoq6Ts9/xnFOis&#10;Os4+v6/7lKWb56dpLJmcUsNBt1uB8NT5t/jlPugwfwnPX8IBcvM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Gc1RvwAAANsAAAAPAAAAAAAAAAAAAAAAAJgCAABkcnMvZG93bnJl&#10;di54bWxQSwUGAAAAAAQABAD1AAAAhAMAAAAA&#10;" fillcolor="#a5a5a5 [3206]" strokecolor="white [3201]" strokeweight="1.5pt">
                  <v:textbox style="mso-next-textbox:#Text Box 20">
                    <w:txbxContent/>
                  </v:textbox>
                </v:shape>
                <v:shape id="Text Box 20" o:spid="_x0000_s1060" type="#_x0000_t202" style="position:absolute;left:44988;top:19751;width:13106;height:16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" fillcolor="#a5a5a5 [3206]" strokecolor="white [3201]" strokeweight="1.5pt">
                  <v:textbox>
                    <w:txbxContent/>
                  </v:textbox>
                </v:shape>
                <w10:wrap anchory="page"/>
              </v:group>
            </w:pict>
          </mc:Fallback>
        </mc:AlternateContent>
      </w:r>
    </w:p>
    <w:p w14:paraId="445B65C8" w14:textId="55AB16E9" w:rsidR="00694D39" w:rsidRPr="004E5A06" w:rsidRDefault="00694D39" w:rsidP="00694D39">
      <w:pPr>
        <w:rPr>
          <w:sz w:val="20"/>
          <w:szCs w:val="20"/>
        </w:rPr>
      </w:pPr>
    </w:p>
    <w:p w14:paraId="015C7AF5" w14:textId="7B052DC2" w:rsidR="00694D39" w:rsidRPr="004E5A06" w:rsidRDefault="00694D39" w:rsidP="00694D39">
      <w:pPr>
        <w:rPr>
          <w:sz w:val="20"/>
          <w:szCs w:val="20"/>
        </w:rPr>
      </w:pPr>
    </w:p>
    <w:p w14:paraId="53E5BF8D" w14:textId="320B7BFD" w:rsidR="00694D39" w:rsidRPr="004E5A06" w:rsidRDefault="00694D39" w:rsidP="00694D39">
      <w:pPr>
        <w:rPr>
          <w:sz w:val="20"/>
          <w:szCs w:val="20"/>
        </w:rPr>
      </w:pPr>
    </w:p>
    <w:p w14:paraId="2FF2670E" w14:textId="77777777" w:rsidR="00694D39" w:rsidRPr="004E5A06" w:rsidRDefault="00694D39" w:rsidP="00694D39">
      <w:pPr>
        <w:rPr>
          <w:sz w:val="20"/>
          <w:szCs w:val="20"/>
        </w:rPr>
      </w:pPr>
    </w:p>
    <w:p w14:paraId="0168596F" w14:textId="77777777" w:rsidR="00694D39" w:rsidRPr="004E5A06" w:rsidRDefault="00694D39" w:rsidP="00694D39">
      <w:pPr>
        <w:rPr>
          <w:sz w:val="20"/>
          <w:szCs w:val="20"/>
        </w:rPr>
      </w:pPr>
    </w:p>
    <w:p w14:paraId="1B3BA688" w14:textId="77777777" w:rsidR="00694D39" w:rsidRPr="004E5A06" w:rsidRDefault="00694D39" w:rsidP="00694D39">
      <w:pPr>
        <w:rPr>
          <w:sz w:val="20"/>
          <w:szCs w:val="20"/>
        </w:rPr>
      </w:pPr>
    </w:p>
    <w:p w14:paraId="5A707384" w14:textId="77777777" w:rsidR="00694D39" w:rsidRDefault="00694D39" w:rsidP="00694D39">
      <w:pPr>
        <w:spacing w:before="240"/>
        <w:rPr>
          <w:sz w:val="20"/>
          <w:szCs w:val="20"/>
        </w:rPr>
      </w:pPr>
    </w:p>
    <w:p w14:paraId="270C7891" w14:textId="77777777" w:rsidR="00694D39" w:rsidRDefault="00694D39" w:rsidP="00694D39">
      <w:pPr>
        <w:spacing w:before="240"/>
        <w:rPr>
          <w:b/>
          <w:sz w:val="20"/>
          <w:szCs w:val="20"/>
        </w:rPr>
      </w:pPr>
    </w:p>
    <w:p w14:paraId="247A1A29" w14:textId="77777777" w:rsidR="00694D39" w:rsidRDefault="00694D39" w:rsidP="00694D39">
      <w:pPr>
        <w:rPr>
          <w:b/>
          <w:sz w:val="20"/>
          <w:szCs w:val="20"/>
        </w:rPr>
      </w:pPr>
    </w:p>
    <w:p w14:paraId="7B4A554E" w14:textId="77777777" w:rsidR="00694D39" w:rsidRPr="005A522D" w:rsidRDefault="00694D39" w:rsidP="00694D39">
      <w:pPr>
        <w:rPr>
          <w:b/>
          <w:sz w:val="20"/>
          <w:szCs w:val="20"/>
        </w:rPr>
      </w:pPr>
      <w:r w:rsidRPr="005A522D">
        <w:rPr>
          <w:b/>
          <w:sz w:val="20"/>
          <w:szCs w:val="20"/>
        </w:rPr>
        <w:t>Women’s experiences</w:t>
      </w:r>
    </w:p>
    <w:p w14:paraId="352290D0" w14:textId="77777777" w:rsidR="00CB324E" w:rsidRPr="00763916" w:rsidRDefault="00CB324E" w:rsidP="00CB324E">
      <w:pPr>
        <w:spacing w:line="360" w:lineRule="auto"/>
        <w:outlineLvl w:val="0"/>
        <w:rPr>
          <w:i/>
        </w:rPr>
      </w:pPr>
    </w:p>
    <w:p w14:paraId="09C3B6A1" w14:textId="77777777" w:rsidR="00694D39" w:rsidRDefault="00694D39" w:rsidP="00CB324E">
      <w:pPr>
        <w:spacing w:line="360" w:lineRule="auto"/>
        <w:outlineLvl w:val="0"/>
        <w:rPr>
          <w:i/>
        </w:rPr>
      </w:pPr>
    </w:p>
    <w:p w14:paraId="61429E85" w14:textId="77777777" w:rsidR="00694D39" w:rsidRDefault="00694D39" w:rsidP="00CB324E">
      <w:pPr>
        <w:spacing w:line="360" w:lineRule="auto"/>
        <w:outlineLvl w:val="0"/>
        <w:rPr>
          <w:i/>
        </w:rPr>
      </w:pPr>
    </w:p>
    <w:p w14:paraId="46065382" w14:textId="77777777" w:rsidR="00694D39" w:rsidRDefault="00694D39" w:rsidP="00CB324E">
      <w:pPr>
        <w:spacing w:line="360" w:lineRule="auto"/>
        <w:outlineLvl w:val="0"/>
        <w:rPr>
          <w:i/>
        </w:rPr>
      </w:pPr>
    </w:p>
    <w:p w14:paraId="54F831DD" w14:textId="77777777" w:rsidR="00694D39" w:rsidRDefault="00694D39" w:rsidP="00CB324E">
      <w:pPr>
        <w:spacing w:line="360" w:lineRule="auto"/>
        <w:outlineLvl w:val="0"/>
        <w:rPr>
          <w:i/>
        </w:rPr>
      </w:pPr>
    </w:p>
    <w:p w14:paraId="535A835C" w14:textId="77777777" w:rsidR="00694D39" w:rsidRDefault="00694D39" w:rsidP="00CB324E">
      <w:pPr>
        <w:spacing w:line="360" w:lineRule="auto"/>
        <w:outlineLvl w:val="0"/>
        <w:rPr>
          <w:i/>
        </w:rPr>
      </w:pPr>
    </w:p>
    <w:p w14:paraId="6B9B188B" w14:textId="77777777" w:rsidR="00694D39" w:rsidRDefault="00694D39" w:rsidP="00CB324E">
      <w:pPr>
        <w:spacing w:line="360" w:lineRule="auto"/>
        <w:outlineLvl w:val="0"/>
        <w:rPr>
          <w:i/>
        </w:rPr>
      </w:pPr>
    </w:p>
    <w:p w14:paraId="5C8DB8A4" w14:textId="77777777" w:rsidR="00694D39" w:rsidRDefault="00694D39" w:rsidP="00CB324E">
      <w:pPr>
        <w:spacing w:line="360" w:lineRule="auto"/>
        <w:outlineLvl w:val="0"/>
        <w:rPr>
          <w:i/>
        </w:rPr>
      </w:pPr>
    </w:p>
    <w:p w14:paraId="1D50E565" w14:textId="77777777" w:rsidR="00694D39" w:rsidRDefault="00694D39" w:rsidP="00CB324E">
      <w:pPr>
        <w:spacing w:line="360" w:lineRule="auto"/>
        <w:outlineLvl w:val="0"/>
        <w:rPr>
          <w:i/>
        </w:rPr>
      </w:pPr>
    </w:p>
    <w:p w14:paraId="30409A82" w14:textId="77777777" w:rsidR="00694D39" w:rsidRDefault="00694D39" w:rsidP="00CB324E">
      <w:pPr>
        <w:spacing w:line="360" w:lineRule="auto"/>
        <w:outlineLvl w:val="0"/>
        <w:rPr>
          <w:i/>
        </w:rPr>
      </w:pPr>
    </w:p>
    <w:p w14:paraId="3A44E677" w14:textId="2BF6017C" w:rsidR="00694D39" w:rsidRDefault="00694D39" w:rsidP="00CB324E">
      <w:pPr>
        <w:spacing w:line="360" w:lineRule="auto"/>
        <w:outlineLvl w:val="0"/>
        <w:rPr>
          <w:i/>
        </w:rPr>
      </w:pPr>
    </w:p>
    <w:p w14:paraId="17A3BB41" w14:textId="17950219" w:rsidR="001947DD" w:rsidRDefault="001947DD" w:rsidP="00CB324E">
      <w:pPr>
        <w:spacing w:line="360" w:lineRule="auto"/>
        <w:outlineLvl w:val="0"/>
        <w:rPr>
          <w:i/>
        </w:rPr>
      </w:pPr>
    </w:p>
    <w:p w14:paraId="4A7E33FA" w14:textId="77777777" w:rsidR="001947DD" w:rsidRDefault="001947DD" w:rsidP="00CB324E">
      <w:pPr>
        <w:spacing w:line="360" w:lineRule="auto"/>
        <w:outlineLvl w:val="0"/>
        <w:rPr>
          <w:i/>
        </w:rPr>
      </w:pPr>
    </w:p>
    <w:p w14:paraId="38B72880" w14:textId="77777777" w:rsidR="00694D39" w:rsidRDefault="00694D39" w:rsidP="00CB324E">
      <w:pPr>
        <w:spacing w:line="360" w:lineRule="auto"/>
        <w:outlineLvl w:val="0"/>
        <w:rPr>
          <w:i/>
        </w:rPr>
      </w:pPr>
    </w:p>
    <w:p w14:paraId="0A1A3E1B" w14:textId="004A2D44" w:rsidR="00CB324E" w:rsidRPr="00763916" w:rsidRDefault="00CB324E" w:rsidP="00CB324E">
      <w:pPr>
        <w:spacing w:line="360" w:lineRule="auto"/>
        <w:outlineLvl w:val="0"/>
        <w:rPr>
          <w:i/>
        </w:rPr>
      </w:pPr>
      <w:r w:rsidRPr="00763916">
        <w:rPr>
          <w:i/>
        </w:rPr>
        <w:lastRenderedPageBreak/>
        <w:t>Women’s expectations</w:t>
      </w:r>
    </w:p>
    <w:p w14:paraId="2BCD4151" w14:textId="07527FE2" w:rsidR="00CB324E" w:rsidRPr="00B524A0" w:rsidRDefault="00B15C81" w:rsidP="00CB324E">
      <w:pPr>
        <w:spacing w:line="360" w:lineRule="auto"/>
        <w:rPr>
          <w:color w:val="000000" w:themeColor="text1"/>
        </w:rPr>
      </w:pPr>
      <w:r>
        <w:rPr>
          <w:color w:val="000000" w:themeColor="text1"/>
        </w:rPr>
        <w:t>H</w:t>
      </w:r>
      <w:r w:rsidR="00CB324E" w:rsidRPr="00763916">
        <w:rPr>
          <w:color w:val="000000" w:themeColor="text1"/>
        </w:rPr>
        <w:t xml:space="preserve">ow women perceive </w:t>
      </w:r>
      <w:r w:rsidR="00337323" w:rsidRPr="00A42BD9">
        <w:rPr>
          <w:color w:val="000000" w:themeColor="text1"/>
        </w:rPr>
        <w:t xml:space="preserve">the </w:t>
      </w:r>
      <w:r w:rsidR="006A569A">
        <w:rPr>
          <w:color w:val="000000" w:themeColor="text1"/>
        </w:rPr>
        <w:t xml:space="preserve">midwife’s </w:t>
      </w:r>
      <w:r w:rsidR="00337323" w:rsidRPr="00A42BD9">
        <w:rPr>
          <w:color w:val="000000" w:themeColor="text1"/>
        </w:rPr>
        <w:t>attitude;</w:t>
      </w:r>
      <w:r w:rsidR="00CB324E" w:rsidRPr="00A42BD9">
        <w:rPr>
          <w:color w:val="000000" w:themeColor="text1"/>
        </w:rPr>
        <w:t xml:space="preserve"> communication, </w:t>
      </w:r>
      <w:r w:rsidR="00337323" w:rsidRPr="00A42BD9">
        <w:rPr>
          <w:color w:val="000000" w:themeColor="text1"/>
        </w:rPr>
        <w:t>information and decision making; support;</w:t>
      </w:r>
      <w:r w:rsidR="00CB324E" w:rsidRPr="00A42BD9">
        <w:rPr>
          <w:color w:val="000000" w:themeColor="text1"/>
        </w:rPr>
        <w:t xml:space="preserve"> and control and confidence in midwives, </w:t>
      </w:r>
      <w:r w:rsidRPr="00A42BD9">
        <w:rPr>
          <w:color w:val="000000" w:themeColor="text1"/>
        </w:rPr>
        <w:t xml:space="preserve">may </w:t>
      </w:r>
      <w:r>
        <w:rPr>
          <w:color w:val="000000" w:themeColor="text1"/>
        </w:rPr>
        <w:t>relate</w:t>
      </w:r>
      <w:r w:rsidR="00CB324E" w:rsidRPr="00763916">
        <w:rPr>
          <w:color w:val="000000" w:themeColor="text1"/>
        </w:rPr>
        <w:t xml:space="preserve"> to their expectations.</w:t>
      </w:r>
      <w:r w:rsidR="00CB324E" w:rsidRPr="00763916">
        <w:t xml:space="preserve"> In the review studies, many women felt their expectations were unmet </w:t>
      </w:r>
      <w:r w:rsidR="001508EF" w:rsidRPr="00763916">
        <w:rPr>
          <w:color w:val="4472C4" w:themeColor="accent1"/>
        </w:rPr>
        <w:fldChar w:fldCharType="begin">
          <w:fldData xml:space="preserve">PEVuZE5vdGU+PENpdGU+PEF1dGhvcj5CYWxsYXJkPC9BdXRob3I+PFllYXI+MTk5NTwvWWVhcj48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CYWxsYXJkPC9BdXRob3I+PFllYXI+MTk5NTwvWWVhcj48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Allen, 1998; Ayers, 2007; Ballard et al., 1995; Beck, 2004; Nicholls &amp; Ayers, 2007)</w:t>
      </w:r>
      <w:r w:rsidR="001508EF" w:rsidRPr="00763916">
        <w:rPr>
          <w:color w:val="4472C4" w:themeColor="accent1"/>
        </w:rPr>
        <w:fldChar w:fldCharType="end"/>
      </w:r>
      <w:r w:rsidR="00CB324E" w:rsidRPr="00763916">
        <w:rPr>
          <w:i/>
        </w:rPr>
        <w:t xml:space="preserve">. </w:t>
      </w:r>
      <w:r w:rsidR="00CB324E" w:rsidRPr="00763916">
        <w:t xml:space="preserve">Women expect midwives to be competent and hold positive attitudes </w:t>
      </w:r>
      <w:r w:rsidR="00CB324E" w:rsidRPr="00763916">
        <w:rPr>
          <w:color w:val="4472C4" w:themeColor="accent1"/>
        </w:rPr>
        <w:t xml:space="preserve">(Nicholls </w:t>
      </w:r>
      <w:r w:rsidR="00AE2B52">
        <w:rPr>
          <w:color w:val="4472C4" w:themeColor="accent1"/>
        </w:rPr>
        <w:t>&amp;</w:t>
      </w:r>
      <w:r w:rsidR="00CB324E" w:rsidRPr="00763916">
        <w:rPr>
          <w:color w:val="4472C4" w:themeColor="accent1"/>
        </w:rPr>
        <w:t xml:space="preserve"> Ayers, 2007)</w:t>
      </w:r>
      <w:r w:rsidR="00CB324E" w:rsidRPr="00763916">
        <w:rPr>
          <w:color w:val="000000" w:themeColor="text1"/>
        </w:rPr>
        <w:t>,</w:t>
      </w:r>
      <w:r w:rsidR="00CB324E" w:rsidRPr="00763916">
        <w:t xml:space="preserve"> and feel it is not too much to expect supportive and safe care </w:t>
      </w:r>
      <w:r w:rsidR="001508EF" w:rsidRPr="00763916">
        <w:rPr>
          <w:color w:val="4472C4" w:themeColor="accent1"/>
        </w:rPr>
        <w:fldChar w:fldCharType="begin">
          <w:fldData xml:space="preserve">PEVuZE5vdGU+PENpdGU+PEF1dGhvcj5OaWNob2xsczwvQXV0aG9yPjxZZWFyPjIwMDc8L1llYXI+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</w:fldData>
        </w:fldChar>
      </w:r>
      <w:r w:rsidR="00577CDF" w:rsidRPr="00763916">
        <w:rPr>
          <w:color w:val="4472C4" w:themeColor="accent1"/>
        </w:rPr>
        <w:instrText xml:space="preserve"> ADDIN EN.CITE </w:instrText>
      </w:r>
      <w:r w:rsidR="00577CDF" w:rsidRPr="00763916">
        <w:rPr>
          <w:color w:val="4472C4" w:themeColor="accent1"/>
        </w:rPr>
        <w:fldChar w:fldCharType="begin">
          <w:fldData xml:space="preserve">PEVuZE5vdGU+PENpdGU+PEF1dGhvcj5OaWNob2xsczwvQXV0aG9yPjxZZWFyPjIwMDc8L1llYXI+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</w:fldData>
        </w:fldChar>
      </w:r>
      <w:r w:rsidR="00577CDF" w:rsidRPr="00763916">
        <w:rPr>
          <w:color w:val="4472C4" w:themeColor="accent1"/>
        </w:rPr>
        <w:instrText xml:space="preserve"> ADDIN EN.CITE.DATA </w:instrText>
      </w:r>
      <w:r w:rsidR="00577CDF" w:rsidRPr="00763916">
        <w:rPr>
          <w:color w:val="4472C4" w:themeColor="accent1"/>
        </w:rPr>
      </w:r>
      <w:r w:rsidR="00577CD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577CDF" w:rsidRPr="00763916">
        <w:rPr>
          <w:noProof/>
          <w:color w:val="4472C4" w:themeColor="accent1"/>
        </w:rPr>
        <w:t>(Beck, 2004; Nicholls &amp; Ayers, 2007)</w:t>
      </w:r>
      <w:r w:rsidR="001508EF" w:rsidRPr="00763916">
        <w:rPr>
          <w:color w:val="4472C4" w:themeColor="accent1"/>
        </w:rPr>
        <w:fldChar w:fldCharType="end"/>
      </w:r>
      <w:r w:rsidR="00CB324E" w:rsidRPr="00763916">
        <w:t xml:space="preserve">. When this is not their perceived experience women feel fearful and unsafe </w:t>
      </w:r>
      <w:r w:rsidR="00CB324E" w:rsidRPr="00763916">
        <w:rPr>
          <w:color w:val="4472C4" w:themeColor="accent1"/>
        </w:rPr>
        <w:t xml:space="preserve">(Nicholls </w:t>
      </w:r>
      <w:r w:rsidR="00AE2B52">
        <w:rPr>
          <w:color w:val="4472C4" w:themeColor="accent1"/>
        </w:rPr>
        <w:t>&amp;</w:t>
      </w:r>
      <w:r w:rsidR="00CB324E" w:rsidRPr="00763916">
        <w:rPr>
          <w:color w:val="4472C4" w:themeColor="accent1"/>
        </w:rPr>
        <w:t xml:space="preserve"> Ayers, 2007)</w:t>
      </w:r>
      <w:r w:rsidR="00CB324E" w:rsidRPr="00763916">
        <w:t xml:space="preserve">, betrayed and powerless </w:t>
      </w:r>
      <w:r w:rsidR="00CB324E" w:rsidRPr="00763916">
        <w:rPr>
          <w:color w:val="4472C4" w:themeColor="accent1"/>
        </w:rPr>
        <w:t>(Beck, 2004)</w:t>
      </w:r>
      <w:r w:rsidR="00CB324E" w:rsidRPr="00763916">
        <w:rPr>
          <w:color w:val="000000" w:themeColor="text1"/>
        </w:rPr>
        <w:t>. Some women</w:t>
      </w:r>
      <w:r w:rsidR="00CB324E" w:rsidRPr="00763916">
        <w:rPr>
          <w:color w:val="FF0000"/>
        </w:rPr>
        <w:t xml:space="preserve"> </w:t>
      </w:r>
      <w:r w:rsidR="00B524A0">
        <w:rPr>
          <w:color w:val="000000" w:themeColor="text1"/>
        </w:rPr>
        <w:t>desire</w:t>
      </w:r>
      <w:r w:rsidR="0071056D">
        <w:rPr>
          <w:color w:val="000000" w:themeColor="text1"/>
        </w:rPr>
        <w:t>d</w:t>
      </w:r>
      <w:r w:rsidR="00CB324E" w:rsidRPr="00763916">
        <w:rPr>
          <w:color w:val="000000" w:themeColor="text1"/>
        </w:rPr>
        <w:t xml:space="preserve"> that midwives understand the effect poor QPI can have on them </w:t>
      </w:r>
      <w:r w:rsidR="00CB324E" w:rsidRPr="00763916">
        <w:rPr>
          <w:color w:val="4472C4" w:themeColor="accent1"/>
        </w:rPr>
        <w:t xml:space="preserve">(Nicholls </w:t>
      </w:r>
      <w:r w:rsidR="00AE2B52">
        <w:rPr>
          <w:color w:val="4472C4" w:themeColor="accent1"/>
        </w:rPr>
        <w:t>&amp;</w:t>
      </w:r>
      <w:r w:rsidR="00CB324E" w:rsidRPr="00763916">
        <w:rPr>
          <w:color w:val="4472C4" w:themeColor="accent1"/>
        </w:rPr>
        <w:t xml:space="preserve"> Ayers, 2007)</w:t>
      </w:r>
      <w:r w:rsidR="00DD7407" w:rsidRPr="00763916">
        <w:rPr>
          <w:color w:val="000000" w:themeColor="text1"/>
        </w:rPr>
        <w:t>. Figure 2.</w:t>
      </w:r>
    </w:p>
    <w:p w14:paraId="7C4F7A0B" w14:textId="77777777" w:rsidR="00CB324E" w:rsidRPr="00763916" w:rsidRDefault="00CB324E" w:rsidP="00CB324E">
      <w:pPr>
        <w:spacing w:line="360" w:lineRule="auto"/>
        <w:outlineLvl w:val="0"/>
        <w:rPr>
          <w:color w:val="000000" w:themeColor="text1"/>
        </w:rPr>
      </w:pPr>
    </w:p>
    <w:p w14:paraId="07883F05" w14:textId="3BE3DB07" w:rsidR="00B15C81" w:rsidRPr="00D13D4C" w:rsidRDefault="00CB324E" w:rsidP="00B15C81">
      <w:pPr>
        <w:spacing w:line="360" w:lineRule="auto"/>
        <w:outlineLvl w:val="0"/>
        <w:rPr>
          <w:i/>
          <w:color w:val="FF0000"/>
        </w:rPr>
      </w:pPr>
      <w:r w:rsidRPr="00763916">
        <w:rPr>
          <w:i/>
          <w:color w:val="000000" w:themeColor="text1"/>
        </w:rPr>
        <w:t>Considerations for midwives</w:t>
      </w:r>
      <w:r w:rsidR="00D13D4C">
        <w:rPr>
          <w:i/>
          <w:color w:val="FF0000"/>
        </w:rPr>
        <w:t xml:space="preserve"> </w:t>
      </w:r>
    </w:p>
    <w:p w14:paraId="67AF0347" w14:textId="0B0B57D8" w:rsidR="00CB324E" w:rsidRPr="00946136" w:rsidRDefault="004066BE" w:rsidP="00B15C81">
      <w:pPr>
        <w:spacing w:line="360" w:lineRule="auto"/>
        <w:outlineLvl w:val="0"/>
        <w:rPr>
          <w:color w:val="4472C4" w:themeColor="accent1"/>
        </w:rPr>
      </w:pPr>
      <w:r w:rsidRPr="00043505">
        <w:rPr>
          <w:color w:val="000000" w:themeColor="text1"/>
        </w:rPr>
        <w:t xml:space="preserve">Several </w:t>
      </w:r>
      <w:r w:rsidR="00B524A0" w:rsidRPr="00043505">
        <w:rPr>
          <w:color w:val="000000" w:themeColor="text1"/>
        </w:rPr>
        <w:t xml:space="preserve">review </w:t>
      </w:r>
      <w:r w:rsidR="001B188C" w:rsidRPr="00043505">
        <w:rPr>
          <w:color w:val="000000" w:themeColor="text1"/>
        </w:rPr>
        <w:t>studies highlight</w:t>
      </w:r>
      <w:r w:rsidR="00E646D8" w:rsidRPr="00043505">
        <w:rPr>
          <w:color w:val="000000" w:themeColor="text1"/>
        </w:rPr>
        <w:t>ed</w:t>
      </w:r>
      <w:r w:rsidR="001B188C" w:rsidRPr="00043505">
        <w:rPr>
          <w:color w:val="000000" w:themeColor="text1"/>
        </w:rPr>
        <w:t xml:space="preserve"> the importance of respecting women’s needs</w:t>
      </w:r>
      <w:r w:rsidR="00626B4B" w:rsidRPr="00043505">
        <w:rPr>
          <w:color w:val="000000" w:themeColor="text1"/>
        </w:rPr>
        <w:t xml:space="preserve"> regarding </w:t>
      </w:r>
      <w:r w:rsidR="00BD069E" w:rsidRPr="00043505">
        <w:rPr>
          <w:color w:val="000000" w:themeColor="text1"/>
        </w:rPr>
        <w:t xml:space="preserve">information, control, </w:t>
      </w:r>
      <w:r w:rsidR="00E646D8" w:rsidRPr="00043505">
        <w:rPr>
          <w:color w:val="000000" w:themeColor="text1"/>
        </w:rPr>
        <w:t>and</w:t>
      </w:r>
      <w:r w:rsidR="00BD069E" w:rsidRPr="00043505">
        <w:rPr>
          <w:color w:val="000000" w:themeColor="text1"/>
        </w:rPr>
        <w:t xml:space="preserve"> support</w:t>
      </w:r>
      <w:r w:rsidR="008E3CEC" w:rsidRPr="00043505">
        <w:rPr>
          <w:color w:val="000000" w:themeColor="text1"/>
        </w:rPr>
        <w:t xml:space="preserve">, alongside a </w:t>
      </w:r>
      <w:r w:rsidR="002C24ED" w:rsidRPr="00043505">
        <w:rPr>
          <w:color w:val="000000" w:themeColor="text1"/>
        </w:rPr>
        <w:t xml:space="preserve">call to treat all women as potential survivors of trauma, given the </w:t>
      </w:r>
      <w:r w:rsidR="00C50B06" w:rsidRPr="00043505">
        <w:rPr>
          <w:color w:val="000000" w:themeColor="text1"/>
        </w:rPr>
        <w:t xml:space="preserve">impossibility of knowing who </w:t>
      </w:r>
      <w:r w:rsidR="002C24ED" w:rsidRPr="00043505">
        <w:rPr>
          <w:color w:val="000000" w:themeColor="text1"/>
        </w:rPr>
        <w:t>is</w:t>
      </w:r>
      <w:r w:rsidR="00C50B06" w:rsidRPr="00043505">
        <w:rPr>
          <w:color w:val="000000" w:themeColor="text1"/>
        </w:rPr>
        <w:t xml:space="preserve"> potentially vulnerable</w:t>
      </w:r>
      <w:r w:rsidR="002C24ED" w:rsidRPr="00043505">
        <w:rPr>
          <w:color w:val="FF0000"/>
        </w:rPr>
        <w:t xml:space="preserve"> </w:t>
      </w:r>
      <w:r w:rsidR="00AE2B52" w:rsidRPr="00043505">
        <w:rPr>
          <w:color w:val="4472C4" w:themeColor="accent1"/>
        </w:rPr>
        <w:t>(Beck, 2004;</w:t>
      </w:r>
      <w:r w:rsidR="008A5B21" w:rsidRPr="00043505">
        <w:rPr>
          <w:color w:val="4472C4" w:themeColor="accent1"/>
        </w:rPr>
        <w:t xml:space="preserve"> </w:t>
      </w:r>
      <w:r w:rsidR="00AE2B52" w:rsidRPr="00043505">
        <w:rPr>
          <w:color w:val="4472C4" w:themeColor="accent1"/>
        </w:rPr>
        <w:t>Menage,1993;</w:t>
      </w:r>
      <w:r w:rsidR="008A5B21" w:rsidRPr="00043505">
        <w:rPr>
          <w:color w:val="4472C4" w:themeColor="accent1"/>
        </w:rPr>
        <w:t xml:space="preserve"> Tham et al</w:t>
      </w:r>
      <w:r w:rsidR="00283E19" w:rsidRPr="00043505">
        <w:rPr>
          <w:color w:val="4472C4" w:themeColor="accent1"/>
        </w:rPr>
        <w:t>.,</w:t>
      </w:r>
      <w:r w:rsidR="008A5B21" w:rsidRPr="00043505">
        <w:rPr>
          <w:color w:val="4472C4" w:themeColor="accent1"/>
        </w:rPr>
        <w:t xml:space="preserve"> 2010)</w:t>
      </w:r>
      <w:r w:rsidR="00043505">
        <w:rPr>
          <w:color w:val="000000" w:themeColor="text1"/>
        </w:rPr>
        <w:t>.</w:t>
      </w:r>
      <w:r w:rsidR="002B3DAB" w:rsidRPr="00043505">
        <w:rPr>
          <w:color w:val="4472C4" w:themeColor="accent1"/>
        </w:rPr>
        <w:t xml:space="preserve"> </w:t>
      </w:r>
      <w:r w:rsidR="001F0E45" w:rsidRPr="00A42BD9">
        <w:rPr>
          <w:color w:val="000000" w:themeColor="text1"/>
        </w:rPr>
        <w:t>T</w:t>
      </w:r>
      <w:r w:rsidR="00CB324E" w:rsidRPr="00A42BD9">
        <w:rPr>
          <w:color w:val="000000" w:themeColor="text1"/>
        </w:rPr>
        <w:t>he suggestion by</w:t>
      </w:r>
      <w:r w:rsidR="00CB324E" w:rsidRPr="00763916">
        <w:rPr>
          <w:color w:val="FF0000"/>
        </w:rPr>
        <w:t xml:space="preserve"> </w:t>
      </w:r>
      <w:r w:rsidR="00746092" w:rsidRPr="00763916">
        <w:rPr>
          <w:color w:val="4472C4" w:themeColor="accent1"/>
        </w:rPr>
        <w:fldChar w:fldCharType="begin"/>
      </w:r>
      <w:r w:rsidR="00746092" w:rsidRPr="00763916">
        <w:rPr>
          <w:color w:val="4472C4" w:themeColor="accent1"/>
        </w:rPr>
        <w:instrText xml:space="preserve"> ADDIN EN.CITE &lt;EndNote&gt;&lt;Cite AuthorYear="1"&gt;&lt;Author&gt;Sorenson&lt;/Author&gt;&lt;Year&gt;2010&lt;/Year&gt;&lt;RecNum&gt;1243&lt;/RecNum&gt;&lt;DisplayText&gt;Sorenson and Tschetter (2010)&lt;/DisplayText&gt;&lt;record&gt;&lt;rec-number&gt;1243&lt;/rec-number&gt;&lt;foreign-keys&gt;&lt;key app="EN" db-id="59z2d20v1205eueea50pwxwet002arrpvxsp" timestamp="1487862665"&gt;1243&lt;/key&gt;&lt;/foreign-keys&gt;&lt;ref-type name="Journal Article"&gt;17&lt;/ref-type&gt;&lt;contributors&gt;&lt;authors&gt;&lt;author&gt;Sorenson, Dianna Spies&lt;/author&gt;&lt;author&gt;Tschetter, Lois&lt;/author&gt;&lt;/authors&gt;&lt;/contributors&gt;&lt;auth-address&gt;Sorenson, Dianna Spies&lt;/auth-address&gt;&lt;titles&gt;&lt;title&gt;Prevalence of negative birth perception, disaffirmation, perinatal trauma symptoms, and depression among postpartum women&lt;/title&gt;&lt;secondary-title&gt;Perspectives in Psychiatric Care&lt;/secondary-title&gt;&lt;/titles&gt;&lt;periodical&gt;&lt;full-title&gt;Perspectives in Psychiatric Care&lt;/full-title&gt;&lt;/periodical&gt;&lt;pages&gt;14-25&lt;/pages&gt;&lt;volume&gt;46&lt;/volume&gt;&lt;number&gt;1&lt;/number&gt;&lt;keywords&gt;&lt;keyword&gt;prevalence&lt;/keyword&gt;&lt;keyword&gt;negative birth perception&lt;/keyword&gt;&lt;keyword&gt;disaffirmation&lt;/keyword&gt;&lt;keyword&gt;perinatal trauma symptoms&lt;/keyword&gt;&lt;keyword&gt;depression&lt;/keyword&gt;&lt;keyword&gt;postpartum women&lt;/keyword&gt;&lt;keyword&gt;2010&lt;/keyword&gt;&lt;keyword&gt;Birth&lt;/keyword&gt;&lt;keyword&gt;Emotional Trauma&lt;/keyword&gt;&lt;keyword&gt;Epidemiology&lt;/keyword&gt;&lt;keyword&gt;Perinatal Period&lt;/keyword&gt;&lt;keyword&gt;Postpartum Depression&lt;/keyword&gt;&lt;keyword&gt;Symptoms&lt;/keyword&gt;&lt;/keywords&gt;&lt;dates&gt;&lt;year&gt;2010&lt;/year&gt;&lt;/dates&gt;&lt;pub-location&gt;United Kingdom&lt;/pub-location&gt;&lt;publisher&gt;Wiley-Blackwell Publishing Ltd.&lt;/publisher&gt;&lt;isbn&gt;0031-5990&amp;#xD;1744-6163&lt;/isbn&gt;&lt;accession-num&gt;2009-25082-003&lt;/accession-num&gt;&lt;urls&gt;&lt;related-urls&gt;&lt;url&gt;https://login.ezproxy.napier.ac.uk/login?url=http://search.ebscohost.com/login.aspx?direct=true&amp;amp;db=psyh&amp;amp;AN=2009-25082-003&amp;amp;site=ehost-live&lt;/url&gt;&lt;url&gt;drdianna@sio.midco.net&lt;/url&gt;&lt;/related-urls&gt;&lt;/urls&gt;&lt;electronic-resource-num&gt;10.1111/j.1744-6163.2009.00234.x&lt;/electronic-resource-num&gt;&lt;remote-database-name&gt;psyh&lt;/remote-database-name&gt;&lt;remote-database-provider&gt;EBSCOhost&lt;/remote-database-provider&gt;&lt;/record&gt;&lt;/Cite&gt;&lt;/EndNote&gt;</w:instrText>
      </w:r>
      <w:r w:rsidR="00746092" w:rsidRPr="00763916">
        <w:rPr>
          <w:color w:val="4472C4" w:themeColor="accent1"/>
        </w:rPr>
        <w:fldChar w:fldCharType="separate"/>
      </w:r>
      <w:r w:rsidR="00746092" w:rsidRPr="00763916">
        <w:rPr>
          <w:noProof/>
          <w:color w:val="4472C4" w:themeColor="accent1"/>
        </w:rPr>
        <w:t>Sorenson and Tschetter (2010)</w:t>
      </w:r>
      <w:r w:rsidR="00746092" w:rsidRPr="00763916">
        <w:rPr>
          <w:color w:val="4472C4" w:themeColor="accent1"/>
        </w:rPr>
        <w:fldChar w:fldCharType="end"/>
      </w:r>
      <w:r w:rsidR="00CB324E" w:rsidRPr="00763916">
        <w:rPr>
          <w:color w:val="FF0000"/>
        </w:rPr>
        <w:t xml:space="preserve"> </w:t>
      </w:r>
      <w:r w:rsidR="00CB324E" w:rsidRPr="00A42BD9">
        <w:rPr>
          <w:color w:val="000000" w:themeColor="text1"/>
        </w:rPr>
        <w:t xml:space="preserve">that QPI is not an innate skill, but needs taught and assessed, further reflected in the calls to educate midwives about PTSD-PC and clinical practices that contribute to its development </w:t>
      </w:r>
      <w:r w:rsidR="00746092" w:rsidRPr="00763916">
        <w:rPr>
          <w:color w:val="4472C4" w:themeColor="accent1"/>
        </w:rPr>
        <w:fldChar w:fldCharType="begin">
          <w:fldData xml:space="preserve">PEVuZE5vdGU+PENpdGU+PEF1dGhvcj5BbGxlbjwvQXV0aG9yPjxZZWFyPjE5OTg8L1llYXI+PFJl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==
</w:fldData>
        </w:fldChar>
      </w:r>
      <w:r w:rsidR="00746092" w:rsidRPr="00763916">
        <w:rPr>
          <w:color w:val="4472C4" w:themeColor="accent1"/>
        </w:rPr>
        <w:instrText xml:space="preserve"> ADDIN EN.CITE </w:instrText>
      </w:r>
      <w:r w:rsidR="00746092" w:rsidRPr="00763916">
        <w:rPr>
          <w:color w:val="4472C4" w:themeColor="accent1"/>
        </w:rPr>
        <w:fldChar w:fldCharType="begin">
          <w:fldData xml:space="preserve">PEVuZE5vdGU+PENpdGU+PEF1dGhvcj5BbGxlbjwvQXV0aG9yPjxZZWFyPjE5OTg8L1llYXI+PFJl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==
</w:fldData>
        </w:fldChar>
      </w:r>
      <w:r w:rsidR="00746092" w:rsidRPr="00763916">
        <w:rPr>
          <w:color w:val="4472C4" w:themeColor="accent1"/>
        </w:rPr>
        <w:instrText xml:space="preserve"> ADDIN EN.CITE.DATA </w:instrText>
      </w:r>
      <w:r w:rsidR="00746092" w:rsidRPr="00763916">
        <w:rPr>
          <w:color w:val="4472C4" w:themeColor="accent1"/>
        </w:rPr>
      </w:r>
      <w:r w:rsidR="00746092" w:rsidRPr="00763916">
        <w:rPr>
          <w:color w:val="4472C4" w:themeColor="accent1"/>
        </w:rPr>
        <w:fldChar w:fldCharType="end"/>
      </w:r>
      <w:r w:rsidR="00746092" w:rsidRPr="00763916">
        <w:rPr>
          <w:color w:val="4472C4" w:themeColor="accent1"/>
        </w:rPr>
      </w:r>
      <w:r w:rsidR="00746092" w:rsidRPr="00763916">
        <w:rPr>
          <w:color w:val="4472C4" w:themeColor="accent1"/>
        </w:rPr>
        <w:fldChar w:fldCharType="separate"/>
      </w:r>
      <w:r w:rsidR="00746092" w:rsidRPr="00763916">
        <w:rPr>
          <w:noProof/>
          <w:color w:val="4472C4" w:themeColor="accent1"/>
        </w:rPr>
        <w:t>(Allen, 1998; Ayers, 2007; De Schepper et al., 2015; Nicholls &amp; Ayers, 2007)</w:t>
      </w:r>
      <w:r w:rsidR="00746092" w:rsidRPr="00763916">
        <w:rPr>
          <w:color w:val="4472C4" w:themeColor="accent1"/>
        </w:rPr>
        <w:fldChar w:fldCharType="end"/>
      </w:r>
      <w:r w:rsidR="00A42BD9">
        <w:rPr>
          <w:color w:val="000000" w:themeColor="text1"/>
        </w:rPr>
        <w:t>,</w:t>
      </w:r>
      <w:r w:rsidR="00CB324E" w:rsidRPr="00763916">
        <w:rPr>
          <w:color w:val="FF0000"/>
        </w:rPr>
        <w:t xml:space="preserve"> </w:t>
      </w:r>
      <w:r w:rsidR="00CB324E" w:rsidRPr="00A42BD9">
        <w:rPr>
          <w:color w:val="000000" w:themeColor="text1"/>
        </w:rPr>
        <w:t xml:space="preserve">as well as the urgent need for guidelines </w:t>
      </w:r>
      <w:r w:rsidR="00746092" w:rsidRPr="00763916">
        <w:rPr>
          <w:color w:val="4472C4" w:themeColor="accent1"/>
        </w:rPr>
        <w:fldChar w:fldCharType="begin">
          <w:fldData xml:space="preserve">PEVuZE5vdGU+PENpdGU+PEF1dGhvcj5BbGxlbjwvQXV0aG9yPjxZZWFyPjE5OTg8L1llYXI+PFJl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</w:fldData>
        </w:fldChar>
      </w:r>
      <w:r w:rsidR="00C94E45" w:rsidRPr="00763916">
        <w:rPr>
          <w:color w:val="4472C4" w:themeColor="accent1"/>
        </w:rPr>
        <w:instrText xml:space="preserve"> ADDIN EN.CITE </w:instrText>
      </w:r>
      <w:r w:rsidR="00C94E45" w:rsidRPr="00763916">
        <w:rPr>
          <w:color w:val="4472C4" w:themeColor="accent1"/>
        </w:rPr>
        <w:fldChar w:fldCharType="begin">
          <w:fldData xml:space="preserve">PEVuZE5vdGU+PENpdGU+PEF1dGhvcj5BbGxlbjwvQXV0aG9yPjxZZWFyPjE5OTg8L1llYXI+PFJl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</w:fldData>
        </w:fldChar>
      </w:r>
      <w:r w:rsidR="00C94E45" w:rsidRPr="00763916">
        <w:rPr>
          <w:color w:val="4472C4" w:themeColor="accent1"/>
        </w:rPr>
        <w:instrText xml:space="preserve"> ADDIN EN.CITE.DATA </w:instrText>
      </w:r>
      <w:r w:rsidR="00C94E45" w:rsidRPr="00763916">
        <w:rPr>
          <w:color w:val="4472C4" w:themeColor="accent1"/>
        </w:rPr>
      </w:r>
      <w:r w:rsidR="00C94E45" w:rsidRPr="00763916">
        <w:rPr>
          <w:color w:val="4472C4" w:themeColor="accent1"/>
        </w:rPr>
        <w:fldChar w:fldCharType="end"/>
      </w:r>
      <w:r w:rsidR="00746092" w:rsidRPr="00763916">
        <w:rPr>
          <w:color w:val="4472C4" w:themeColor="accent1"/>
        </w:rPr>
      </w:r>
      <w:r w:rsidR="00746092" w:rsidRPr="00763916">
        <w:rPr>
          <w:color w:val="4472C4" w:themeColor="accent1"/>
        </w:rPr>
        <w:fldChar w:fldCharType="separate"/>
      </w:r>
      <w:r w:rsidR="00C94E45" w:rsidRPr="00763916">
        <w:rPr>
          <w:noProof/>
          <w:color w:val="4472C4" w:themeColor="accent1"/>
        </w:rPr>
        <w:t>(Allen, 1998; Ayers, 2007; Beck, 2004; De Schepper et al., 2015)</w:t>
      </w:r>
      <w:r w:rsidR="00746092" w:rsidRPr="00763916">
        <w:rPr>
          <w:color w:val="4472C4" w:themeColor="accent1"/>
        </w:rPr>
        <w:fldChar w:fldCharType="end"/>
      </w:r>
      <w:r w:rsidR="00A42BD9">
        <w:rPr>
          <w:color w:val="000000" w:themeColor="text1"/>
        </w:rPr>
        <w:t>,</w:t>
      </w:r>
      <w:r w:rsidR="001F0E45">
        <w:rPr>
          <w:color w:val="70AD47" w:themeColor="accent6"/>
        </w:rPr>
        <w:t xml:space="preserve"> </w:t>
      </w:r>
      <w:r w:rsidR="001F0E45" w:rsidRPr="00A42BD9">
        <w:rPr>
          <w:color w:val="000000" w:themeColor="text1"/>
        </w:rPr>
        <w:t>should be noted.</w:t>
      </w:r>
    </w:p>
    <w:p w14:paraId="0EBE5C21" w14:textId="6350C2DD" w:rsidR="00CB324E" w:rsidRPr="00763916" w:rsidRDefault="00CB324E" w:rsidP="00CB324E">
      <w:pPr>
        <w:spacing w:line="360" w:lineRule="auto"/>
        <w:rPr>
          <w:color w:val="000000" w:themeColor="text1"/>
        </w:rPr>
      </w:pPr>
    </w:p>
    <w:p w14:paraId="37E10BFF" w14:textId="77777777" w:rsidR="00CB324E" w:rsidRPr="00763916" w:rsidRDefault="00CB324E" w:rsidP="00CB324E">
      <w:pPr>
        <w:spacing w:line="360" w:lineRule="auto"/>
        <w:rPr>
          <w:b/>
          <w:color w:val="FF0000"/>
        </w:rPr>
      </w:pPr>
      <w:r w:rsidRPr="00763916">
        <w:rPr>
          <w:b/>
          <w:color w:val="000000" w:themeColor="text1"/>
        </w:rPr>
        <w:t xml:space="preserve">Discussion </w:t>
      </w:r>
    </w:p>
    <w:p w14:paraId="6B0AD2FE" w14:textId="77777777" w:rsidR="00E05F1D" w:rsidRPr="00CD7492" w:rsidRDefault="00CB324E" w:rsidP="00E05F1D">
      <w:pPr>
        <w:spacing w:line="360" w:lineRule="auto"/>
        <w:rPr>
          <w:color w:val="000000" w:themeColor="text1"/>
        </w:rPr>
      </w:pPr>
      <w:r w:rsidRPr="00763916">
        <w:rPr>
          <w:rFonts w:eastAsia="Helvetica"/>
          <w:color w:val="000000" w:themeColor="text1"/>
        </w:rPr>
        <w:t xml:space="preserve"> </w:t>
      </w:r>
      <w:r w:rsidR="00E05F1D" w:rsidRPr="00CD7492">
        <w:rPr>
          <w:color w:val="000000" w:themeColor="text1"/>
        </w:rPr>
        <w:t xml:space="preserve">While the quality of review studies varied, this review offers an important overview of current knowledge regarding the aspects of QPI that contribute to the development of PTSD-PC. </w:t>
      </w:r>
    </w:p>
    <w:p w14:paraId="3DC7412F" w14:textId="6C5FA837" w:rsidR="00FC4927" w:rsidRPr="00CD7492" w:rsidRDefault="00E05F1D" w:rsidP="00FC4927">
      <w:pPr>
        <w:spacing w:line="360" w:lineRule="auto"/>
        <w:rPr>
          <w:rFonts w:eastAsia="Helvetica"/>
          <w:color w:val="000000" w:themeColor="text1"/>
        </w:rPr>
      </w:pPr>
      <w:r>
        <w:rPr>
          <w:rFonts w:eastAsia="Helvetica"/>
          <w:color w:val="000000" w:themeColor="text1"/>
        </w:rPr>
        <w:t xml:space="preserve">   </w:t>
      </w:r>
      <w:r w:rsidR="00CB324E" w:rsidRPr="00763916">
        <w:rPr>
          <w:rFonts w:eastAsia="Helvetica"/>
          <w:color w:val="000000" w:themeColor="text1"/>
        </w:rPr>
        <w:t>T</w:t>
      </w:r>
      <w:r w:rsidR="00CB324E" w:rsidRPr="00763916">
        <w:rPr>
          <w:color w:val="000000" w:themeColor="text1"/>
        </w:rPr>
        <w:t xml:space="preserve">he relationship between a woman and her midwife, core to QPI, is considered distinct from other healthcare professional/client relationships </w:t>
      </w:r>
      <w:r w:rsidR="001508EF" w:rsidRPr="00763916">
        <w:rPr>
          <w:color w:val="4472C4" w:themeColor="accent1"/>
        </w:rPr>
        <w:fldChar w:fldCharType="begin"/>
      </w:r>
      <w:r w:rsidR="001508EF" w:rsidRPr="00763916">
        <w:rPr>
          <w:color w:val="4472C4" w:themeColor="accent1"/>
        </w:rPr>
        <w:instrText xml:space="preserve"> ADDIN EN.CITE &lt;EndNote&gt;&lt;Cite&gt;&lt;Author&gt;Kirkham&lt;/Author&gt;&lt;Year&gt;2000&lt;/Year&gt;&lt;RecNum&gt;1328&lt;/RecNum&gt;&lt;DisplayText&gt;(Kirkham, 2000)&lt;/DisplayText&gt;&lt;record&gt;&lt;rec-number&gt;1328&lt;/rec-number&gt;&lt;foreign-keys&gt;&lt;key app="EN" db-id="59z2d20v1205eueea50pwxwet002arrpvxsp" timestamp="1493404474"&gt;1328&lt;/key&gt;&lt;/foreign-keys&gt;&lt;ref-type name="Book Section"&gt;5&lt;/ref-type&gt;&lt;contributors&gt;&lt;authors&gt;&lt;author&gt;Kirkham, M.&lt;/author&gt;&lt;/authors&gt;&lt;secondary-authors&gt;&lt;author&gt;Kirkham, M.&lt;/author&gt;&lt;/secondary-authors&gt;&lt;/contributors&gt;&lt;titles&gt;&lt;title&gt;How can we relate?&lt;/title&gt;&lt;secondary-title&gt;The Midwife-Mother Relationship&lt;/secondary-title&gt;&lt;/titles&gt;&lt;dates&gt;&lt;year&gt;2000&lt;/year&gt;&lt;/dates&gt;&lt;pub-location&gt;London&lt;/pub-location&gt;&lt;publisher&gt;MacMillan&lt;/publisher&gt;&lt;urls&gt;&lt;/urls&gt;&lt;/record&gt;&lt;/Cite&gt;&lt;/EndNote&gt;</w:instrText>
      </w:r>
      <w:r w:rsidR="001508EF" w:rsidRPr="00763916">
        <w:rPr>
          <w:color w:val="4472C4" w:themeColor="accent1"/>
        </w:rPr>
        <w:fldChar w:fldCharType="separate"/>
      </w:r>
      <w:r w:rsidR="001508EF" w:rsidRPr="00763916">
        <w:rPr>
          <w:noProof/>
          <w:color w:val="4472C4" w:themeColor="accent1"/>
        </w:rPr>
        <w:t>(Kirkham, 2000)</w:t>
      </w:r>
      <w:r w:rsidR="001508EF" w:rsidRPr="00763916">
        <w:rPr>
          <w:color w:val="4472C4" w:themeColor="accent1"/>
        </w:rPr>
        <w:fldChar w:fldCharType="end"/>
      </w:r>
      <w:r w:rsidR="00CB324E" w:rsidRPr="00763916">
        <w:rPr>
          <w:color w:val="000000" w:themeColor="text1"/>
        </w:rPr>
        <w:t xml:space="preserve">, with a shift from the theoretical model of </w:t>
      </w:r>
      <w:r w:rsidR="00CB324E" w:rsidRPr="00763916">
        <w:rPr>
          <w:i/>
          <w:color w:val="000000" w:themeColor="text1"/>
        </w:rPr>
        <w:t>vigil of care</w:t>
      </w:r>
      <w:r w:rsidR="00CB324E" w:rsidRPr="00763916">
        <w:rPr>
          <w:color w:val="000000" w:themeColor="text1"/>
        </w:rPr>
        <w:t xml:space="preserve">, or surveillance perspective, to that of </w:t>
      </w:r>
      <w:r w:rsidR="00CB324E" w:rsidRPr="00763916">
        <w:rPr>
          <w:i/>
          <w:color w:val="000000" w:themeColor="text1"/>
        </w:rPr>
        <w:t>care as gift</w:t>
      </w:r>
      <w:r w:rsidR="00CB324E" w:rsidRPr="00763916">
        <w:rPr>
          <w:color w:val="000000" w:themeColor="text1"/>
        </w:rPr>
        <w:t xml:space="preserve">, characterised by trust and generosity </w:t>
      </w:r>
      <w:r w:rsidR="001508EF" w:rsidRPr="00763916">
        <w:rPr>
          <w:color w:val="4472C4" w:themeColor="accent1"/>
        </w:rPr>
        <w:fldChar w:fldCharType="begin"/>
      </w:r>
      <w:r w:rsidR="001508EF" w:rsidRPr="00763916">
        <w:rPr>
          <w:color w:val="4472C4" w:themeColor="accent1"/>
        </w:rPr>
        <w:instrText xml:space="preserve"> ADDIN EN.CITE &lt;EndNote&gt;&lt;Cite&gt;&lt;Author&gt;Fox&lt;/Author&gt;&lt;Year&gt;1999&lt;/Year&gt;&lt;RecNum&gt;1327&lt;/RecNum&gt;&lt;DisplayText&gt;(Fox, 1999)&lt;/DisplayText&gt;&lt;record&gt;&lt;rec-number&gt;1327&lt;/rec-number&gt;&lt;foreign-keys&gt;&lt;key app="EN" db-id="59z2d20v1205eueea50pwxwet002arrpvxsp" timestamp="1493404368"&gt;1327&lt;/key&gt;&lt;/foreign-keys&gt;&lt;ref-type name="Book"&gt;6&lt;/ref-type&gt;&lt;contributors&gt;&lt;authors&gt;&lt;author&gt;Fox, N.&lt;/author&gt;&lt;/authors&gt;&lt;/contributors&gt;&lt;titles&gt;&lt;title&gt;Beyond Health: Postmodernism and Embodiment&lt;/title&gt;&lt;/titles&gt;&lt;dates&gt;&lt;year&gt;1999&lt;/year&gt;&lt;/dates&gt;&lt;pub-location&gt;London&lt;/pub-location&gt;&lt;publisher&gt;Free Association Books&lt;/publisher&gt;&lt;urls&gt;&lt;/urls&gt;&lt;/record&gt;&lt;/Cite&gt;&lt;/EndNote&gt;</w:instrText>
      </w:r>
      <w:r w:rsidR="001508EF" w:rsidRPr="00763916">
        <w:rPr>
          <w:color w:val="4472C4" w:themeColor="accent1"/>
        </w:rPr>
        <w:fldChar w:fldCharType="separate"/>
      </w:r>
      <w:r w:rsidR="001508EF" w:rsidRPr="00763916">
        <w:rPr>
          <w:noProof/>
          <w:color w:val="4472C4" w:themeColor="accent1"/>
        </w:rPr>
        <w:t>(Fox, 1999)</w:t>
      </w:r>
      <w:r w:rsidR="001508EF" w:rsidRPr="00763916">
        <w:rPr>
          <w:color w:val="4472C4" w:themeColor="accent1"/>
        </w:rPr>
        <w:fldChar w:fldCharType="end"/>
      </w:r>
      <w:r w:rsidR="00CB324E" w:rsidRPr="00763916">
        <w:rPr>
          <w:color w:val="000000" w:themeColor="text1"/>
        </w:rPr>
        <w:t xml:space="preserve">, and focused on </w:t>
      </w:r>
      <w:r w:rsidR="00CB324E" w:rsidRPr="00763916">
        <w:rPr>
          <w:i/>
          <w:color w:val="000000" w:themeColor="text1"/>
        </w:rPr>
        <w:t>engaging and responding to the other</w:t>
      </w:r>
      <w:r w:rsidR="00CB324E" w:rsidRPr="00763916">
        <w:rPr>
          <w:color w:val="000000" w:themeColor="text1"/>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Walsh&lt;/Author&gt;&lt;Year&gt;2007&lt;/Year&gt;&lt;RecNum&gt;1326&lt;/RecNum&gt;&lt;DisplayText&gt;(Walsh, 2007)&lt;/DisplayText&gt;&lt;record&gt;&lt;rec-number&gt;1326&lt;/rec-number&gt;&lt;foreign-keys&gt;&lt;key app="EN" db-id="59z2d20v1205eueea50pwxwet002arrpvxsp" timestamp="1493403128"&gt;1326&lt;/key&gt;&lt;/foreign-keys&gt;&lt;ref-type name="Journal Article"&gt;17&lt;/ref-type&gt;&lt;contributors&gt;&lt;authors&gt;&lt;author&gt;Walsh, D, J.&lt;/author&gt;&lt;/authors&gt;&lt;/contributors&gt;&lt;titles&gt;&lt;title&gt;A birth centre’s encounters with discourses of childbirth: how resistance led to innovation&lt;/title&gt;&lt;secondary-title&gt;Sociology of Health and Illness&lt;/secondary-title&gt;&lt;/titles&gt;&lt;periodical&gt;&lt;full-title&gt;Sociology of Health and Illness&lt;/full-title&gt;&lt;/periodical&gt;&lt;pages&gt;216-232&lt;/pages&gt;&lt;volume&gt;29&lt;/volume&gt;&lt;number&gt;2&lt;/number&gt;&lt;dates&gt;&lt;year&gt;2007&lt;/year&gt;&lt;/dates&gt;&lt;isbn&gt;0141–9889&lt;/isbn&gt;&lt;urls&gt;&lt;related-urls&gt;&lt;url&gt;http://onlinelibrary.wiley.com/store/10.1111/j.1467-9566.2007.00545.x/asset/j.1467-9566.2007.00545.x.pdf;jsessionid=FA00018BE5109A184EF6FBDF3107E876.f04t03?v=1&amp;amp;t=j224q3la&amp;amp;s=7c2362e4f72bf7ccf823fac17dbdc39c664fdbbe&lt;/url&gt;&lt;/related-urls&gt;&lt;/urls&gt;&lt;electronic-resource-num&gt;10.1111/j.1467-9566.2007.00545.x&lt;/electronic-resource-num&gt;&lt;/record&gt;&lt;/Cite&gt;&lt;/EndNote&gt;</w:instrText>
      </w:r>
      <w:r w:rsidR="001508EF" w:rsidRPr="00763916">
        <w:rPr>
          <w:color w:val="4472C4" w:themeColor="accent1"/>
        </w:rPr>
        <w:fldChar w:fldCharType="separate"/>
      </w:r>
      <w:r w:rsidR="001508EF" w:rsidRPr="00763916">
        <w:rPr>
          <w:noProof/>
          <w:color w:val="4472C4" w:themeColor="accent1"/>
        </w:rPr>
        <w:t>(Walsh, 2007)</w:t>
      </w:r>
      <w:r w:rsidR="001508EF" w:rsidRPr="00763916">
        <w:rPr>
          <w:color w:val="4472C4" w:themeColor="accent1"/>
        </w:rPr>
        <w:fldChar w:fldCharType="end"/>
      </w:r>
      <w:r w:rsidR="00CB324E" w:rsidRPr="00763916">
        <w:rPr>
          <w:color w:val="000000" w:themeColor="text1"/>
        </w:rPr>
        <w:t xml:space="preserve">. </w:t>
      </w:r>
      <w:r w:rsidRPr="00CD7492">
        <w:rPr>
          <w:color w:val="000000" w:themeColor="text1"/>
        </w:rPr>
        <w:t xml:space="preserve">Therefore, the finding that interpersonal difficulties, especially being ignored, were the strongest predictors for developing PTSD-PC is especially important. The four main theme groups of the narrative synthesis suggest that even though a midwife may appropriately perform her clinical duties, a negative perception by the woman regarding </w:t>
      </w:r>
      <w:r w:rsidRPr="00CD7492">
        <w:rPr>
          <w:color w:val="000000" w:themeColor="text1"/>
        </w:rPr>
        <w:lastRenderedPageBreak/>
        <w:t xml:space="preserve">the midwife’s </w:t>
      </w:r>
      <w:r w:rsidRPr="00CD7492">
        <w:rPr>
          <w:rFonts w:eastAsia="Helvetica"/>
          <w:color w:val="000000" w:themeColor="text1"/>
        </w:rPr>
        <w:t>‘</w:t>
      </w:r>
      <w:r w:rsidRPr="00CD7492">
        <w:rPr>
          <w:color w:val="000000" w:themeColor="text1"/>
        </w:rPr>
        <w:t>way of being</w:t>
      </w:r>
      <w:r w:rsidRPr="00CD7492">
        <w:rPr>
          <w:rFonts w:eastAsia="Helvetica"/>
          <w:color w:val="000000" w:themeColor="text1"/>
        </w:rPr>
        <w:t>’</w:t>
      </w:r>
      <w:r w:rsidRPr="00CD7492">
        <w:rPr>
          <w:color w:val="000000" w:themeColor="text1"/>
        </w:rPr>
        <w:t xml:space="preserve"> with her, can significantly contribute to the development of PTSD-PC. This highlights the importance of</w:t>
      </w:r>
      <w:r w:rsidRPr="00CD7492">
        <w:rPr>
          <w:rFonts w:eastAsia="Helvetica"/>
          <w:color w:val="000000" w:themeColor="text1"/>
        </w:rPr>
        <w:t xml:space="preserve"> ‘how’ rather than ‘what’ care is provided. In other words, </w:t>
      </w:r>
      <w:r w:rsidRPr="00CD7492">
        <w:rPr>
          <w:color w:val="000000" w:themeColor="text1"/>
        </w:rPr>
        <w:t>woman</w:t>
      </w:r>
      <w:r w:rsidRPr="00CD7492">
        <w:rPr>
          <w:rFonts w:eastAsia="Helvetica"/>
          <w:color w:val="000000" w:themeColor="text1"/>
        </w:rPr>
        <w:t>’</w:t>
      </w:r>
      <w:r w:rsidRPr="00CD7492">
        <w:rPr>
          <w:color w:val="000000" w:themeColor="text1"/>
        </w:rPr>
        <w:t xml:space="preserve">s constructions of midwives’ attitudes and behaviour towards them, reflect their views of how they perceived they were treated as opposed to physically what happened to them. </w:t>
      </w:r>
      <w:r w:rsidRPr="00CD7492">
        <w:rPr>
          <w:rFonts w:eastAsia="Helvetica"/>
          <w:color w:val="000000" w:themeColor="text1"/>
        </w:rPr>
        <w:t>The further finding that women lacked confidence in their midwives, being related to either the midwife’s competency or level of control in the situation, reflect that women need to rely on and trust their midwives at a time of vulnerability</w:t>
      </w:r>
      <w:r w:rsidR="00FC4927">
        <w:rPr>
          <w:rFonts w:eastAsia="Helvetica"/>
          <w:color w:val="70AD47" w:themeColor="accent6"/>
        </w:rPr>
        <w:t xml:space="preserve"> </w:t>
      </w:r>
      <w:r w:rsidR="00A273A3" w:rsidRPr="00A273A3">
        <w:rPr>
          <w:rFonts w:eastAsia="Helvetica"/>
          <w:color w:val="4472C4" w:themeColor="accent1"/>
        </w:rPr>
        <w:fldChar w:fldCharType="begin">
          <w:fldData xml:space="preserve">PEVuZE5vdGU+PENpdGU+PEF1dGhvcj5CcmlzY29lPC9BdXRob3I+PFllYXI+MjAxNjwvWWVhcj48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</w:fldData>
        </w:fldChar>
      </w:r>
      <w:r w:rsidR="00A273A3" w:rsidRPr="00A273A3">
        <w:rPr>
          <w:rFonts w:eastAsia="Helvetica"/>
          <w:color w:val="4472C4" w:themeColor="accent1"/>
        </w:rPr>
        <w:instrText xml:space="preserve"> ADDIN EN.CITE </w:instrText>
      </w:r>
      <w:r w:rsidR="00A273A3" w:rsidRPr="00A273A3">
        <w:rPr>
          <w:rFonts w:eastAsia="Helvetica"/>
          <w:color w:val="4472C4" w:themeColor="accent1"/>
        </w:rPr>
        <w:fldChar w:fldCharType="begin">
          <w:fldData xml:space="preserve">PEVuZE5vdGU+PENpdGU+PEF1dGhvcj5CcmlzY29lPC9BdXRob3I+PFllYXI+MjAxNjwvWWVhcj48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</w:fldData>
        </w:fldChar>
      </w:r>
      <w:r w:rsidR="00A273A3" w:rsidRPr="00A273A3">
        <w:rPr>
          <w:rFonts w:eastAsia="Helvetica"/>
          <w:color w:val="4472C4" w:themeColor="accent1"/>
        </w:rPr>
        <w:instrText xml:space="preserve"> ADDIN EN.CITE.DATA </w:instrText>
      </w:r>
      <w:r w:rsidR="00A273A3" w:rsidRPr="00A273A3">
        <w:rPr>
          <w:rFonts w:eastAsia="Helvetica"/>
          <w:color w:val="4472C4" w:themeColor="accent1"/>
        </w:rPr>
      </w:r>
      <w:r w:rsidR="00A273A3" w:rsidRPr="00A273A3">
        <w:rPr>
          <w:rFonts w:eastAsia="Helvetica"/>
          <w:color w:val="4472C4" w:themeColor="accent1"/>
        </w:rPr>
        <w:fldChar w:fldCharType="end"/>
      </w:r>
      <w:r w:rsidR="00A273A3" w:rsidRPr="00A273A3">
        <w:rPr>
          <w:rFonts w:eastAsia="Helvetica"/>
          <w:color w:val="4472C4" w:themeColor="accent1"/>
        </w:rPr>
      </w:r>
      <w:r w:rsidR="00A273A3" w:rsidRPr="00A273A3">
        <w:rPr>
          <w:rFonts w:eastAsia="Helvetica"/>
          <w:color w:val="4472C4" w:themeColor="accent1"/>
        </w:rPr>
        <w:fldChar w:fldCharType="separate"/>
      </w:r>
      <w:r w:rsidR="00A273A3" w:rsidRPr="00A273A3">
        <w:rPr>
          <w:rFonts w:eastAsia="Helvetica"/>
          <w:noProof/>
          <w:color w:val="4472C4" w:themeColor="accent1"/>
        </w:rPr>
        <w:t>(Briscoe, Lavender, &amp; McGowan, 2016; Simkin &amp; Hull, 2011)</w:t>
      </w:r>
      <w:r w:rsidR="00A273A3" w:rsidRPr="00A273A3">
        <w:rPr>
          <w:rFonts w:eastAsia="Helvetica"/>
          <w:color w:val="4472C4" w:themeColor="accent1"/>
        </w:rPr>
        <w:fldChar w:fldCharType="end"/>
      </w:r>
      <w:r w:rsidR="00A273A3">
        <w:rPr>
          <w:rFonts w:eastAsia="Helvetica"/>
          <w:color w:val="000000" w:themeColor="text1"/>
        </w:rPr>
        <w:t>.</w:t>
      </w:r>
      <w:r w:rsidR="00FC4927">
        <w:rPr>
          <w:rFonts w:eastAsia="Helvetica"/>
          <w:color w:val="FF0000"/>
        </w:rPr>
        <w:t xml:space="preserve"> </w:t>
      </w:r>
      <w:r w:rsidR="00FC4927" w:rsidRPr="00CD7492">
        <w:rPr>
          <w:rFonts w:eastAsia="Helvetica"/>
          <w:color w:val="000000" w:themeColor="text1"/>
        </w:rPr>
        <w:t xml:space="preserve">These assertions are strengthened by the finding that an unmet desire for support was a significant factor predisposing the development of PTSD-PC. </w:t>
      </w:r>
    </w:p>
    <w:p w14:paraId="2BD05E3A" w14:textId="77777777" w:rsidR="00212ACE" w:rsidRDefault="00FC4927" w:rsidP="00CB324E">
      <w:pPr>
        <w:spacing w:line="360" w:lineRule="auto"/>
        <w:rPr>
          <w:color w:val="000000" w:themeColor="text1"/>
          <w:lang w:val="en-US"/>
        </w:rPr>
      </w:pPr>
      <w:r w:rsidRPr="00CD7492">
        <w:rPr>
          <w:rFonts w:eastAsia="Helvetica"/>
          <w:color w:val="000000" w:themeColor="text1"/>
        </w:rPr>
        <w:t xml:space="preserve">   While </w:t>
      </w:r>
      <w:r w:rsidRPr="00CD7492">
        <w:rPr>
          <w:color w:val="000000" w:themeColor="text1"/>
        </w:rPr>
        <w:t>QPI has been furthe</w:t>
      </w:r>
      <w:r w:rsidRPr="00900C7E">
        <w:rPr>
          <w:color w:val="000000" w:themeColor="text1"/>
        </w:rPr>
        <w:t>r highlighted as a key issue in a recent large international birth trauma study</w:t>
      </w:r>
      <w:r>
        <w:rPr>
          <w:color w:val="000000" w:themeColor="text1"/>
        </w:rPr>
        <w:t xml:space="preserve"> </w:t>
      </w:r>
      <w:r w:rsidR="001508EF" w:rsidRPr="00763916">
        <w:rPr>
          <w:color w:val="4472C4" w:themeColor="accent1"/>
        </w:rPr>
        <w:fldChar w:fldCharType="begin"/>
      </w:r>
      <w:r w:rsidR="001508EF" w:rsidRPr="00763916">
        <w:rPr>
          <w:color w:val="4472C4" w:themeColor="accent1"/>
        </w:rPr>
        <w:instrText xml:space="preserve"> ADDIN EN.CITE &lt;EndNote&gt;&lt;Cite&gt;&lt;Author&gt;Reed&lt;/Author&gt;&lt;Year&gt;2017&lt;/Year&gt;&lt;RecNum&gt;1319&lt;/RecNum&gt;&lt;DisplayText&gt;(Reed, Sharman, &amp;amp; Inglis, 2017)&lt;/DisplayText&gt;&lt;record&gt;&lt;rec-number&gt;1319&lt;/rec-number&gt;&lt;foreign-keys&gt;&lt;key app="EN" db-id="59z2d20v1205eueea50pwxwet002arrpvxsp" timestamp="1489935186"&gt;1319&lt;/key&gt;&lt;/foreign-keys&gt;&lt;ref-type name="Journal Article"&gt;17&lt;/ref-type&gt;&lt;contributors&gt;&lt;authors&gt;&lt;author&gt;Reed, Rachel&lt;/author&gt;&lt;author&gt;Sharman, Rachael&lt;/author&gt;&lt;author&gt;Inglis, Christian&lt;/author&gt;&lt;/authors&gt;&lt;/contributors&gt;&lt;auth-address&gt;University of the Sunshine Coast, 90 Sippy Downs Drive, Sippy Downs, QLD, 4556, Australia. rreed1@usc.edu.au.&amp;#xD;University of the Sunshine Coast, 90 Sippy Downs Drive, Sippy Downs, QLD, 4556, Australia.&amp;#xD;The University of Notre Dame, 160 Oxford St, Sydney, NSW, 2010, Australia.&lt;/auth-address&gt;&lt;titles&gt;&lt;title&gt;Women&amp;apos;s descriptions of childbirth trauma relating to care provider actions and interactions&lt;/title&gt;&lt;secondary-title&gt;BMC Pregnancy And Childbirth&lt;/secondary-title&gt;&lt;/titles&gt;&lt;periodical&gt;&lt;full-title&gt;BMC Pregnancy And Childbirth&lt;/full-title&gt;&lt;/periodical&gt;&lt;pages&gt;21-21&lt;/pages&gt;&lt;volume&gt;17&lt;/volume&gt;&lt;number&gt;1&lt;/number&gt;&lt;keywords&gt;&lt;keyword&gt;Childbirth&lt;/keyword&gt;&lt;keyword&gt;Maternity care&lt;/keyword&gt;&lt;keyword&gt;Trauma&lt;/keyword&gt;&lt;/keywords&gt;&lt;dates&gt;&lt;year&gt;2017&lt;/year&gt;&lt;/dates&gt;&lt;pub-location&gt;England&lt;/pub-location&gt;&lt;publisher&gt;BioMed Central&lt;/publisher&gt;&lt;isbn&gt;1471-2393&lt;/isbn&gt;&lt;accession-num&gt;28068932&lt;/accession-num&gt;&lt;urls&gt;&lt;related-urls&gt;&lt;url&gt;https://login.ezproxy.napier.ac.uk/login?url=http://search.ebscohost.com/login.aspx?direct=true&amp;amp;db=cmedm&amp;amp;AN=28068932&amp;amp;site=ehost-live&lt;/url&gt;&lt;/related-urls&gt;&lt;/urls&gt;&lt;electronic-resource-num&gt;10.1186/s12884-016-1197-0&lt;/electronic-resource-num&gt;&lt;remote-database-name&gt;cmedm&lt;/remote-database-name&gt;&lt;remote-database-provider&gt;EBSCOhost&lt;/remote-database-provider&gt;&lt;/record&gt;&lt;/Cite&gt;&lt;/EndNote&gt;</w:instrText>
      </w:r>
      <w:r w:rsidR="001508EF" w:rsidRPr="00763916">
        <w:rPr>
          <w:color w:val="4472C4" w:themeColor="accent1"/>
        </w:rPr>
        <w:fldChar w:fldCharType="separate"/>
      </w:r>
      <w:r w:rsidR="001508EF" w:rsidRPr="00763916">
        <w:rPr>
          <w:noProof/>
          <w:color w:val="4472C4" w:themeColor="accent1"/>
        </w:rPr>
        <w:t>(Reed, Sharman, &amp; Inglis, 2017)</w:t>
      </w:r>
      <w:r w:rsidR="001508EF" w:rsidRPr="00763916">
        <w:rPr>
          <w:color w:val="4472C4" w:themeColor="accent1"/>
        </w:rPr>
        <w:fldChar w:fldCharType="end"/>
      </w:r>
      <w:r w:rsidR="00212ACE">
        <w:rPr>
          <w:color w:val="000000" w:themeColor="text1"/>
        </w:rPr>
        <w:t xml:space="preserve">, </w:t>
      </w:r>
      <w:r w:rsidR="00CB324E" w:rsidRPr="00212ACE">
        <w:rPr>
          <w:color w:val="000000" w:themeColor="text1"/>
        </w:rPr>
        <w:t xml:space="preserve">It is important to note that the population of women who develop full PTSD-PC (4%) is a minority and that on the whole women </w:t>
      </w:r>
      <w:r w:rsidR="00CB324E" w:rsidRPr="00763916">
        <w:rPr>
          <w:color w:val="000000" w:themeColor="text1"/>
        </w:rPr>
        <w:t xml:space="preserve">more often perceive midwives to be affirming rather than disaffirming </w:t>
      </w:r>
      <w:r w:rsidR="001508EF" w:rsidRPr="00763916">
        <w:rPr>
          <w:color w:val="4472C4" w:themeColor="accent1"/>
        </w:rPr>
        <w:fldChar w:fldCharType="begin"/>
      </w:r>
      <w:r w:rsidR="001508EF" w:rsidRPr="00763916">
        <w:rPr>
          <w:color w:val="4472C4" w:themeColor="accent1"/>
        </w:rPr>
        <w:instrText xml:space="preserve"> ADDIN EN.CITE &lt;EndNote&gt;&lt;Cite&gt;&lt;Author&gt;Sorenson&lt;/Author&gt;&lt;Year&gt;2010&lt;/Year&gt;&lt;RecNum&gt;1243&lt;/RecNum&gt;&lt;DisplayText&gt;(Sorenson &amp;amp; Tschetter, 2010)&lt;/DisplayText&gt;&lt;record&gt;&lt;rec-number&gt;1243&lt;/rec-number&gt;&lt;foreign-keys&gt;&lt;key app="EN" db-id="59z2d20v1205eueea50pwxwet002arrpvxsp" timestamp="1487862665"&gt;1243&lt;/key&gt;&lt;/foreign-keys&gt;&lt;ref-type name="Journal Article"&gt;17&lt;/ref-type&gt;&lt;contributors&gt;&lt;authors&gt;&lt;author&gt;Sorenson, Dianna Spies&lt;/author&gt;&lt;author&gt;Tschetter, Lois&lt;/author&gt;&lt;/authors&gt;&lt;/contributors&gt;&lt;auth-address&gt;Sorenson, Dianna Spies&lt;/auth-address&gt;&lt;titles&gt;&lt;title&gt;Prevalence of negative birth perception, disaffirmation, perinatal trauma symptoms, and depression among postpartum women&lt;/title&gt;&lt;secondary-title&gt;Perspectives in Psychiatric Care&lt;/secondary-title&gt;&lt;/titles&gt;&lt;periodical&gt;&lt;full-title&gt;Perspectives in Psychiatric Care&lt;/full-title&gt;&lt;/periodical&gt;&lt;pages&gt;14-25&lt;/pages&gt;&lt;volume&gt;46&lt;/volume&gt;&lt;number&gt;1&lt;/number&gt;&lt;keywords&gt;&lt;keyword&gt;prevalence&lt;/keyword&gt;&lt;keyword&gt;negative birth perception&lt;/keyword&gt;&lt;keyword&gt;disaffirmation&lt;/keyword&gt;&lt;keyword&gt;perinatal trauma symptoms&lt;/keyword&gt;&lt;keyword&gt;depression&lt;/keyword&gt;&lt;keyword&gt;postpartum women&lt;/keyword&gt;&lt;keyword&gt;2010&lt;/keyword&gt;&lt;keyword&gt;Birth&lt;/keyword&gt;&lt;keyword&gt;Emotional Trauma&lt;/keyword&gt;&lt;keyword&gt;Epidemiology&lt;/keyword&gt;&lt;keyword&gt;Perinatal Period&lt;/keyword&gt;&lt;keyword&gt;Postpartum Depression&lt;/keyword&gt;&lt;keyword&gt;Symptoms&lt;/keyword&gt;&lt;/keywords&gt;&lt;dates&gt;&lt;year&gt;2010&lt;/year&gt;&lt;/dates&gt;&lt;pub-location&gt;United Kingdom&lt;/pub-location&gt;&lt;publisher&gt;Wiley-Blackwell Publishing Ltd.&lt;/publisher&gt;&lt;isbn&gt;0031-5990&amp;#xD;1744-6163&lt;/isbn&gt;&lt;accession-num&gt;2009-25082-003&lt;/accession-num&gt;&lt;urls&gt;&lt;related-urls&gt;&lt;url&gt;https://login.ezproxy.napier.ac.uk/login?url=http://search.ebscohost.com/login.aspx?direct=true&amp;amp;db=psyh&amp;amp;AN=2009-25082-003&amp;amp;site=ehost-live&lt;/url&gt;&lt;url&gt;drdianna@sio.midco.net&lt;/url&gt;&lt;/related-urls&gt;&lt;/urls&gt;&lt;electronic-resource-num&gt;10.1111/j.1744-6163.2009.00234.x&lt;/electronic-resource-num&gt;&lt;remote-database-name&gt;psyh&lt;/remote-database-name&gt;&lt;remote-database-provider&gt;EBSCOhost&lt;/remote-database-provider&gt;&lt;/record&gt;&lt;/Cite&gt;&lt;/EndNote&gt;</w:instrText>
      </w:r>
      <w:r w:rsidR="001508EF" w:rsidRPr="00763916">
        <w:rPr>
          <w:color w:val="4472C4" w:themeColor="accent1"/>
        </w:rPr>
        <w:fldChar w:fldCharType="separate"/>
      </w:r>
      <w:r w:rsidR="001508EF" w:rsidRPr="00763916">
        <w:rPr>
          <w:noProof/>
          <w:color w:val="4472C4" w:themeColor="accent1"/>
        </w:rPr>
        <w:t>(Sorenson &amp; Tschetter, 2010)</w:t>
      </w:r>
      <w:r w:rsidR="001508EF" w:rsidRPr="00763916">
        <w:rPr>
          <w:color w:val="4472C4" w:themeColor="accent1"/>
        </w:rPr>
        <w:fldChar w:fldCharType="end"/>
      </w:r>
      <w:r w:rsidR="00CB324E" w:rsidRPr="00763916">
        <w:rPr>
          <w:color w:val="000000" w:themeColor="text1"/>
        </w:rPr>
        <w:t xml:space="preserve">, in keeping with findings of </w:t>
      </w:r>
      <w:r w:rsidR="00CB324E" w:rsidRPr="00763916">
        <w:rPr>
          <w:color w:val="4472C4" w:themeColor="accent1"/>
        </w:rPr>
        <w:t xml:space="preserve">Garthus-Niegal et al. (2013) </w:t>
      </w:r>
      <w:r w:rsidR="00CB324E" w:rsidRPr="00763916">
        <w:rPr>
          <w:color w:val="000000" w:themeColor="text1"/>
        </w:rPr>
        <w:t xml:space="preserve">that </w:t>
      </w:r>
      <w:r w:rsidR="00CB324E" w:rsidRPr="00763916">
        <w:rPr>
          <w:i/>
          <w:color w:val="000000" w:themeColor="text1"/>
          <w:lang w:val="en-US"/>
        </w:rPr>
        <w:t>on average, the women who were not very frightened during birth, rated their birth as a good overall experience, and felt well taken care of</w:t>
      </w:r>
      <w:r w:rsidR="00CB324E" w:rsidRPr="00763916">
        <w:rPr>
          <w:color w:val="000000" w:themeColor="text1"/>
          <w:lang w:val="en-US"/>
        </w:rPr>
        <w:t xml:space="preserve">. </w:t>
      </w:r>
    </w:p>
    <w:p w14:paraId="72BBCC75" w14:textId="29E7B053" w:rsidR="0024554E" w:rsidRPr="00CD7492" w:rsidRDefault="0024554E" w:rsidP="0024554E">
      <w:pPr>
        <w:spacing w:line="360" w:lineRule="auto"/>
        <w:rPr>
          <w:color w:val="000000" w:themeColor="text1"/>
        </w:rPr>
      </w:pPr>
      <w:r w:rsidRPr="0069447C">
        <w:rPr>
          <w:rFonts w:eastAsia="Helvetica"/>
          <w:color w:val="70AD47" w:themeColor="accent6"/>
        </w:rPr>
        <w:t xml:space="preserve">   </w:t>
      </w:r>
      <w:r w:rsidRPr="00CD7492">
        <w:rPr>
          <w:color w:val="000000" w:themeColor="text1"/>
          <w:lang w:val="en-US"/>
        </w:rPr>
        <w:t>T</w:t>
      </w:r>
      <w:r w:rsidRPr="00CD7492">
        <w:rPr>
          <w:color w:val="000000" w:themeColor="text1"/>
        </w:rPr>
        <w:t xml:space="preserve">he importance of ‘how’ along with ‘what’ is reflected in the Care Quality Commission values of excellence (high-performance), caring (treating everyone with dignity and respect), and integrity (doing the right thing) </w:t>
      </w:r>
      <w:r w:rsidR="00406DA3">
        <w:rPr>
          <w:color w:val="4472C4" w:themeColor="accent1"/>
        </w:rPr>
        <w:fldChar w:fldCharType="begin"/>
      </w:r>
      <w:r w:rsidR="00713872">
        <w:rPr>
          <w:color w:val="4472C4" w:themeColor="accent1"/>
        </w:rPr>
        <w:instrText xml:space="preserve"> ADDIN EN.CITE &lt;EndNote&gt;&lt;Cite&gt;&lt;Author&gt;CQC&lt;/Author&gt;&lt;Year&gt;2017&lt;/Year&gt;&lt;RecNum&gt;1348&lt;/RecNum&gt;&lt;DisplayText&gt;(CQC, 2017)&lt;/DisplayText&gt;&lt;record&gt;&lt;rec-number&gt;1348&lt;/rec-number&gt;&lt;foreign-keys&gt;&lt;key app="EN" db-id="59z2d20v1205eueea50pwxwet002arrpvxsp" timestamp="1521712346"&gt;1348&lt;/key&gt;&lt;/foreign-keys&gt;&lt;ref-type name="Web Page"&gt;12&lt;/ref-type&gt;&lt;contributors&gt;&lt;authors&gt;&lt;author&gt;CQC&lt;/author&gt;&lt;/authors&gt;&lt;secondary-authors&gt;&lt;author&gt;Care quality commission&lt;/author&gt;&lt;/secondary-authors&gt;&lt;/contributors&gt;&lt;titles&gt;&lt;title&gt;Who we are: Our values&lt;/title&gt;&lt;/titles&gt;&lt;dates&gt;&lt;year&gt;2017&lt;/year&gt;&lt;/dates&gt;&lt;publisher&gt;Care Quality Commission&lt;/publisher&gt;&lt;urls&gt;&lt;related-urls&gt;&lt;url&gt;http://www.cqc.org.uk/about-us/our-purpose-role/who-we-are&lt;/url&gt;&lt;/related-urls&gt;&lt;/urls&gt;&lt;/record&gt;&lt;/Cite&gt;&lt;/EndNote&gt;</w:instrText>
      </w:r>
      <w:r w:rsidR="00406DA3">
        <w:rPr>
          <w:color w:val="4472C4" w:themeColor="accent1"/>
        </w:rPr>
        <w:fldChar w:fldCharType="separate"/>
      </w:r>
      <w:r w:rsidR="00713872">
        <w:rPr>
          <w:noProof/>
          <w:color w:val="4472C4" w:themeColor="accent1"/>
        </w:rPr>
        <w:t>(CQC, 2017)</w:t>
      </w:r>
      <w:r w:rsidR="00406DA3">
        <w:rPr>
          <w:color w:val="4472C4" w:themeColor="accent1"/>
        </w:rPr>
        <w:fldChar w:fldCharType="end"/>
      </w:r>
      <w:r w:rsidR="00713872">
        <w:rPr>
          <w:color w:val="000000" w:themeColor="text1"/>
        </w:rPr>
        <w:t>.</w:t>
      </w:r>
      <w:r w:rsidRPr="00563396">
        <w:rPr>
          <w:color w:val="FF0000"/>
        </w:rPr>
        <w:t xml:space="preserve"> </w:t>
      </w:r>
      <w:r w:rsidRPr="00CD7492">
        <w:rPr>
          <w:color w:val="000000" w:themeColor="text1"/>
        </w:rPr>
        <w:t xml:space="preserve">Furthermore, midwives have a duty to provide safe care and use appropriate interpersonal skills in terms of both physical and psychological wellbeing </w:t>
      </w:r>
      <w:r w:rsidR="00713872" w:rsidRPr="00713872">
        <w:rPr>
          <w:color w:val="4472C4" w:themeColor="accent1"/>
        </w:rPr>
        <w:fldChar w:fldCharType="begin">
          <w:fldData xml:space="preserve">PEVuZE5vdGU+PENpdGU+PEF1dGhvcj5OTUM8L0F1dGhvcj48WWVhcj4yMDA5PC9ZZWFyPjxSZWNO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==
</w:fldData>
        </w:fldChar>
      </w:r>
      <w:r w:rsidR="00713872" w:rsidRPr="00713872">
        <w:rPr>
          <w:color w:val="4472C4" w:themeColor="accent1"/>
        </w:rPr>
        <w:instrText xml:space="preserve"> ADDIN EN.CITE </w:instrText>
      </w:r>
      <w:r w:rsidR="00713872" w:rsidRPr="00713872">
        <w:rPr>
          <w:color w:val="4472C4" w:themeColor="accent1"/>
        </w:rPr>
        <w:fldChar w:fldCharType="begin">
          <w:fldData xml:space="preserve">PEVuZE5vdGU+PENpdGU+PEF1dGhvcj5OTUM8L0F1dGhvcj48WWVhcj4yMDA5PC9ZZWFyPjxSZWNO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==
</w:fldData>
        </w:fldChar>
      </w:r>
      <w:r w:rsidR="00713872" w:rsidRPr="00713872">
        <w:rPr>
          <w:color w:val="4472C4" w:themeColor="accent1"/>
        </w:rPr>
        <w:instrText xml:space="preserve"> ADDIN EN.CITE.DATA </w:instrText>
      </w:r>
      <w:r w:rsidR="00713872" w:rsidRPr="00713872">
        <w:rPr>
          <w:color w:val="4472C4" w:themeColor="accent1"/>
        </w:rPr>
      </w:r>
      <w:r w:rsidR="00713872" w:rsidRPr="00713872">
        <w:rPr>
          <w:color w:val="4472C4" w:themeColor="accent1"/>
        </w:rPr>
        <w:fldChar w:fldCharType="end"/>
      </w:r>
      <w:r w:rsidR="00713872" w:rsidRPr="00713872">
        <w:rPr>
          <w:color w:val="4472C4" w:themeColor="accent1"/>
        </w:rPr>
      </w:r>
      <w:r w:rsidR="00713872" w:rsidRPr="00713872">
        <w:rPr>
          <w:color w:val="4472C4" w:themeColor="accent1"/>
        </w:rPr>
        <w:fldChar w:fldCharType="separate"/>
      </w:r>
      <w:r w:rsidR="00713872" w:rsidRPr="00713872">
        <w:rPr>
          <w:noProof/>
          <w:color w:val="4472C4" w:themeColor="accent1"/>
        </w:rPr>
        <w:t>(Knight et al., 2016; NMC, 2009; WHO, 2017)</w:t>
      </w:r>
      <w:r w:rsidR="00713872" w:rsidRPr="00713872">
        <w:rPr>
          <w:color w:val="4472C4" w:themeColor="accent1"/>
        </w:rPr>
        <w:fldChar w:fldCharType="end"/>
      </w:r>
      <w:r w:rsidR="00713872">
        <w:rPr>
          <w:color w:val="000000" w:themeColor="text1"/>
        </w:rPr>
        <w:t>.</w:t>
      </w:r>
      <w:r w:rsidRPr="00900C7E">
        <w:rPr>
          <w:color w:val="4472C4" w:themeColor="accent1"/>
        </w:rPr>
        <w:t xml:space="preserve"> </w:t>
      </w:r>
      <w:r w:rsidRPr="00CD7492">
        <w:rPr>
          <w:color w:val="000000" w:themeColor="text1"/>
          <w:lang w:val="en-US"/>
        </w:rPr>
        <w:t xml:space="preserve">Given the potential impact of PTSD-PC on the wellbeing of women and children, </w:t>
      </w:r>
      <w:r w:rsidRPr="00CD7492">
        <w:rPr>
          <w:color w:val="000000" w:themeColor="text1"/>
        </w:rPr>
        <w:t xml:space="preserve">the review findings suggest that optimisation </w:t>
      </w:r>
      <w:r w:rsidRPr="00CD7492">
        <w:rPr>
          <w:color w:val="000000" w:themeColor="text1"/>
          <w:lang w:val="en-US"/>
        </w:rPr>
        <w:t xml:space="preserve">of women’s perceptions of QPI </w:t>
      </w:r>
      <w:r w:rsidRPr="00CD7492">
        <w:rPr>
          <w:color w:val="000000" w:themeColor="text1"/>
        </w:rPr>
        <w:t xml:space="preserve">with a view to reducing </w:t>
      </w:r>
      <w:r w:rsidR="00AF1A3D" w:rsidRPr="00CD7492">
        <w:rPr>
          <w:color w:val="000000" w:themeColor="text1"/>
        </w:rPr>
        <w:t>subsequent</w:t>
      </w:r>
      <w:r w:rsidRPr="00CD7492">
        <w:rPr>
          <w:color w:val="000000" w:themeColor="text1"/>
        </w:rPr>
        <w:t xml:space="preserve"> development of PTSD-PC, </w:t>
      </w:r>
      <w:r w:rsidRPr="00CD7492">
        <w:rPr>
          <w:color w:val="000000" w:themeColor="text1"/>
          <w:lang w:val="en-US"/>
        </w:rPr>
        <w:t>is of significant clinical importance.</w:t>
      </w:r>
    </w:p>
    <w:p w14:paraId="52457000" w14:textId="73B54141" w:rsidR="00CB324E" w:rsidRPr="00763916" w:rsidRDefault="00CB324E" w:rsidP="00CB324E">
      <w:pPr>
        <w:widowControl w:val="0"/>
        <w:autoSpaceDE w:val="0"/>
        <w:autoSpaceDN w:val="0"/>
        <w:adjustRightInd w:val="0"/>
        <w:spacing w:line="360" w:lineRule="auto"/>
        <w:rPr>
          <w:color w:val="000000" w:themeColor="text1"/>
        </w:rPr>
      </w:pPr>
    </w:p>
    <w:p w14:paraId="6F919C21" w14:textId="2CCD9210" w:rsidR="0024554E" w:rsidRPr="00137651" w:rsidRDefault="00CB324E" w:rsidP="00CB324E">
      <w:pPr>
        <w:widowControl w:val="0"/>
        <w:autoSpaceDE w:val="0"/>
        <w:autoSpaceDN w:val="0"/>
        <w:adjustRightInd w:val="0"/>
        <w:spacing w:line="360" w:lineRule="auto"/>
        <w:rPr>
          <w:b/>
          <w:i/>
          <w:color w:val="000000" w:themeColor="text1"/>
        </w:rPr>
      </w:pPr>
      <w:r w:rsidRPr="00763916">
        <w:rPr>
          <w:b/>
          <w:i/>
          <w:color w:val="000000" w:themeColor="text1"/>
        </w:rPr>
        <w:t>Implications for future research</w:t>
      </w:r>
    </w:p>
    <w:p w14:paraId="547BFAC2" w14:textId="1B6214D0" w:rsidR="00722038" w:rsidRPr="00CD7492" w:rsidRDefault="00E65015" w:rsidP="0097305C">
      <w:pPr>
        <w:spacing w:line="360" w:lineRule="auto"/>
        <w:rPr>
          <w:color w:val="000000" w:themeColor="text1"/>
        </w:rPr>
      </w:pPr>
      <w:r w:rsidRPr="00CD7492">
        <w:rPr>
          <w:color w:val="000000" w:themeColor="text1"/>
        </w:rPr>
        <w:t xml:space="preserve">This review suggests that </w:t>
      </w:r>
      <w:r w:rsidR="008C6E22" w:rsidRPr="00CD7492">
        <w:rPr>
          <w:color w:val="000000" w:themeColor="text1"/>
        </w:rPr>
        <w:t>to optimise QPI some midwives may need to change their practice</w:t>
      </w:r>
      <w:r w:rsidR="00194D3F" w:rsidRPr="00CD7492">
        <w:rPr>
          <w:color w:val="000000" w:themeColor="text1"/>
        </w:rPr>
        <w:t xml:space="preserve">. </w:t>
      </w:r>
    </w:p>
    <w:p w14:paraId="38870CF6" w14:textId="6A497A62" w:rsidR="0024554E" w:rsidRPr="00587901" w:rsidRDefault="00F3016A" w:rsidP="0097305C">
      <w:pPr>
        <w:spacing w:line="360" w:lineRule="auto"/>
        <w:rPr>
          <w:color w:val="000000" w:themeColor="text1"/>
        </w:rPr>
      </w:pPr>
      <w:r w:rsidRPr="00CD7492">
        <w:rPr>
          <w:color w:val="000000" w:themeColor="text1"/>
        </w:rPr>
        <w:t>Review</w:t>
      </w:r>
      <w:r w:rsidR="0024554E" w:rsidRPr="00CD7492">
        <w:rPr>
          <w:color w:val="000000" w:themeColor="text1"/>
        </w:rPr>
        <w:t xml:space="preserve"> studies offer suggested changes and call for guidelines and education </w:t>
      </w:r>
      <w:r w:rsidR="00D9358B" w:rsidRPr="00CD7492">
        <w:rPr>
          <w:color w:val="000000" w:themeColor="text1"/>
        </w:rPr>
        <w:t>to be developed.</w:t>
      </w:r>
      <w:r w:rsidR="0024554E" w:rsidRPr="00B26320">
        <w:rPr>
          <w:color w:val="4472C4" w:themeColor="accent1"/>
        </w:rPr>
        <w:t xml:space="preserve"> </w:t>
      </w:r>
      <w:r w:rsidR="008F0357">
        <w:rPr>
          <w:color w:val="4472C4" w:themeColor="accent1"/>
        </w:rPr>
        <w:fldChar w:fldCharType="begin"/>
      </w:r>
      <w:r w:rsidR="00334D9E">
        <w:rPr>
          <w:color w:val="4472C4" w:themeColor="accent1"/>
        </w:rPr>
        <w:instrText xml:space="preserve"> ADDIN EN.CITE &lt;EndNote&gt;&lt;Cite AuthorYear="1"&gt;&lt;Author&gt;NICE&lt;/Author&gt;&lt;Year&gt;2017&lt;/Year&gt;&lt;RecNum&gt;1350&lt;/RecNum&gt;&lt;DisplayText&gt;NICE (2017)&lt;/DisplayText&gt;&lt;record&gt;&lt;rec-number&gt;1350&lt;/rec-number&gt;&lt;foreign-keys&gt;&lt;key app="EN" db-id="59z2d20v1205eueea50pwxwet002arrpvxsp" timestamp="1521712877"&gt;1350&lt;/key&gt;&lt;/foreign-keys&gt;&lt;ref-type name="Web Page"&gt;12&lt;/ref-type&gt;&lt;contributors&gt;&lt;authors&gt;&lt;author&gt;NICE&lt;/author&gt;&lt;/authors&gt;&lt;/contributors&gt;&lt;titles&gt;&lt;title&gt;How to change practice: Understand, identify and overcome barriers to change&lt;/title&gt;&lt;/titles&gt;&lt;dates&gt;&lt;year&gt;2017&lt;/year&gt;&lt;/dates&gt;&lt;urls&gt;&lt;related-urls&gt;&lt;url&gt;https://www.nice.org.uk/media/default/about/what-we-do/into-practice/support-for-service-improvement-and-audit/how-to-change-practice-barriers-to-change.pdf&lt;/url&gt;&lt;/related-urls&gt;&lt;/urls&gt;&lt;/record&gt;&lt;/Cite&gt;&lt;/EndNote&gt;</w:instrText>
      </w:r>
      <w:r w:rsidR="008F0357">
        <w:rPr>
          <w:color w:val="4472C4" w:themeColor="accent1"/>
        </w:rPr>
        <w:fldChar w:fldCharType="separate"/>
      </w:r>
      <w:r w:rsidR="00334D9E">
        <w:rPr>
          <w:noProof/>
          <w:color w:val="4472C4" w:themeColor="accent1"/>
        </w:rPr>
        <w:t>NICE (2017)</w:t>
      </w:r>
      <w:r w:rsidR="008F0357">
        <w:rPr>
          <w:color w:val="4472C4" w:themeColor="accent1"/>
        </w:rPr>
        <w:fldChar w:fldCharType="end"/>
      </w:r>
      <w:r w:rsidR="003A770F">
        <w:rPr>
          <w:color w:val="FF0000"/>
        </w:rPr>
        <w:t xml:space="preserve"> </w:t>
      </w:r>
      <w:r w:rsidR="0024554E" w:rsidRPr="00CD7492">
        <w:rPr>
          <w:color w:val="000000" w:themeColor="text1"/>
        </w:rPr>
        <w:t xml:space="preserve">highlight the need to identify and understand </w:t>
      </w:r>
      <w:r w:rsidR="003A22AF" w:rsidRPr="00CD7492">
        <w:rPr>
          <w:color w:val="000000" w:themeColor="text1"/>
        </w:rPr>
        <w:t xml:space="preserve">potential barriers to change, noting </w:t>
      </w:r>
      <w:r w:rsidR="0024554E" w:rsidRPr="00CD7492">
        <w:rPr>
          <w:color w:val="000000" w:themeColor="text1"/>
        </w:rPr>
        <w:t>vital first steps to be</w:t>
      </w:r>
      <w:r w:rsidR="0007230D" w:rsidRPr="00CD7492">
        <w:rPr>
          <w:color w:val="000000" w:themeColor="text1"/>
        </w:rPr>
        <w:t xml:space="preserve"> a</w:t>
      </w:r>
      <w:r w:rsidR="00C9680D" w:rsidRPr="00CD7492">
        <w:rPr>
          <w:color w:val="000000" w:themeColor="text1"/>
        </w:rPr>
        <w:t>wareness and knowledge</w:t>
      </w:r>
      <w:r w:rsidR="00C526C2" w:rsidRPr="00CD7492">
        <w:rPr>
          <w:color w:val="000000" w:themeColor="text1"/>
        </w:rPr>
        <w:t>.</w:t>
      </w:r>
      <w:r w:rsidR="00811D34" w:rsidRPr="00CD7492">
        <w:rPr>
          <w:color w:val="000000" w:themeColor="text1"/>
        </w:rPr>
        <w:t xml:space="preserve"> M</w:t>
      </w:r>
      <w:r w:rsidR="00C526C2" w:rsidRPr="00CD7492">
        <w:rPr>
          <w:color w:val="000000" w:themeColor="text1"/>
        </w:rPr>
        <w:t>idwives</w:t>
      </w:r>
      <w:r w:rsidR="0024554E" w:rsidRPr="00CD7492">
        <w:rPr>
          <w:color w:val="000000" w:themeColor="text1"/>
        </w:rPr>
        <w:t xml:space="preserve"> need awareness of their role in women</w:t>
      </w:r>
      <w:r w:rsidR="0024554E" w:rsidRPr="00CD7492">
        <w:rPr>
          <w:rFonts w:eastAsia="Helvetica"/>
          <w:color w:val="000000" w:themeColor="text1"/>
        </w:rPr>
        <w:t xml:space="preserve">’s perception of </w:t>
      </w:r>
      <w:r w:rsidR="0024554E" w:rsidRPr="00CD7492">
        <w:rPr>
          <w:color w:val="000000" w:themeColor="text1"/>
        </w:rPr>
        <w:t xml:space="preserve">QPI, and knowledge regarding required changes in behaviour. This review </w:t>
      </w:r>
      <w:r w:rsidR="00C273ED" w:rsidRPr="00CD7492">
        <w:rPr>
          <w:color w:val="000000" w:themeColor="text1"/>
        </w:rPr>
        <w:t>highlights</w:t>
      </w:r>
      <w:r w:rsidR="0024554E" w:rsidRPr="00CD7492">
        <w:rPr>
          <w:color w:val="000000" w:themeColor="text1"/>
        </w:rPr>
        <w:t xml:space="preserve"> the midwife’s role in women’s perception of QPI, however the two high quality studies that focussed</w:t>
      </w:r>
      <w:r w:rsidR="0024554E" w:rsidRPr="004240F8">
        <w:rPr>
          <w:color w:val="000000" w:themeColor="text1"/>
        </w:rPr>
        <w:t xml:space="preserve"> on QPI were quantitative, with limited insight into </w:t>
      </w:r>
      <w:r w:rsidR="0024554E" w:rsidRPr="004240F8">
        <w:rPr>
          <w:color w:val="000000" w:themeColor="text1"/>
        </w:rPr>
        <w:lastRenderedPageBreak/>
        <w:t xml:space="preserve">women’s lived experiences. While other review studies offered valuable insight into women’s perception of QPI, their focus on QPI was limited by being only a part of the bigger picture of the subjective experience. </w:t>
      </w:r>
      <w:r w:rsidR="003E5CE9">
        <w:rPr>
          <w:color w:val="000000" w:themeColor="text1"/>
        </w:rPr>
        <w:t>D</w:t>
      </w:r>
      <w:r w:rsidR="00D56802">
        <w:rPr>
          <w:color w:val="000000" w:themeColor="text1"/>
        </w:rPr>
        <w:t>eeper</w:t>
      </w:r>
      <w:r w:rsidR="0024554E" w:rsidRPr="004240F8">
        <w:rPr>
          <w:color w:val="000000" w:themeColor="text1"/>
        </w:rPr>
        <w:t xml:space="preserve"> understanding of required behaviour</w:t>
      </w:r>
      <w:r w:rsidR="00D56802">
        <w:rPr>
          <w:color w:val="000000" w:themeColor="text1"/>
        </w:rPr>
        <w:t xml:space="preserve"> changes</w:t>
      </w:r>
      <w:r w:rsidR="0024554E" w:rsidRPr="004240F8">
        <w:rPr>
          <w:color w:val="000000" w:themeColor="text1"/>
        </w:rPr>
        <w:t xml:space="preserve"> could be gained through high quality qualitative research, focussed specifically on the perception of QPI from the perspective of women with PTSD-PC.</w:t>
      </w:r>
      <w:r w:rsidR="0024554E" w:rsidRPr="00900C7E">
        <w:rPr>
          <w:color w:val="FF0000"/>
        </w:rPr>
        <w:t xml:space="preserve"> </w:t>
      </w:r>
      <w:r w:rsidR="0024554E" w:rsidRPr="00CD7492">
        <w:rPr>
          <w:color w:val="000000" w:themeColor="text1"/>
        </w:rPr>
        <w:t xml:space="preserve">Furthermore, to enable midwives to change it is essential to understand how midwives experience their interactions with women. </w:t>
      </w:r>
      <w:r w:rsidR="0024554E" w:rsidRPr="004C2A17">
        <w:rPr>
          <w:color w:val="000000" w:themeColor="text1"/>
        </w:rPr>
        <w:t>Midwives</w:t>
      </w:r>
      <w:r w:rsidR="0024554E">
        <w:rPr>
          <w:color w:val="000000" w:themeColor="text1"/>
        </w:rPr>
        <w:t>’</w:t>
      </w:r>
      <w:r w:rsidR="0024554E" w:rsidRPr="004C2A17">
        <w:rPr>
          <w:color w:val="000000" w:themeColor="text1"/>
        </w:rPr>
        <w:t xml:space="preserve"> </w:t>
      </w:r>
      <w:r w:rsidR="0024554E" w:rsidRPr="004C2A17">
        <w:rPr>
          <w:rFonts w:eastAsia="Helvetica"/>
          <w:color w:val="000000" w:themeColor="text1"/>
        </w:rPr>
        <w:t>‘</w:t>
      </w:r>
      <w:r w:rsidR="0024554E" w:rsidRPr="004C2A17">
        <w:rPr>
          <w:color w:val="000000" w:themeColor="text1"/>
        </w:rPr>
        <w:t xml:space="preserve">way </w:t>
      </w:r>
      <w:r w:rsidR="0024554E" w:rsidRPr="004240F8">
        <w:rPr>
          <w:color w:val="000000" w:themeColor="text1"/>
        </w:rPr>
        <w:t>of being</w:t>
      </w:r>
      <w:r w:rsidR="0024554E" w:rsidRPr="004240F8">
        <w:rPr>
          <w:rFonts w:eastAsia="Helvetica"/>
          <w:color w:val="000000" w:themeColor="text1"/>
        </w:rPr>
        <w:t>’</w:t>
      </w:r>
      <w:r w:rsidR="0024554E" w:rsidRPr="004240F8">
        <w:rPr>
          <w:color w:val="000000" w:themeColor="text1"/>
        </w:rPr>
        <w:t xml:space="preserve"> may be influenced by their </w:t>
      </w:r>
      <w:r w:rsidR="0024554E" w:rsidRPr="00900C7E">
        <w:rPr>
          <w:color w:val="000000" w:themeColor="text1"/>
        </w:rPr>
        <w:t xml:space="preserve">access to resources, support, training, rest, nutrition, and hydration </w:t>
      </w:r>
      <w:r w:rsidR="001508EF" w:rsidRPr="00763916">
        <w:rPr>
          <w:color w:val="4472C4" w:themeColor="accent1"/>
        </w:rPr>
        <w:fldChar w:fldCharType="begin"/>
      </w:r>
      <w:r w:rsidR="001508EF" w:rsidRPr="00763916">
        <w:rPr>
          <w:color w:val="4472C4" w:themeColor="accent1"/>
        </w:rPr>
        <w:instrText xml:space="preserve"> ADDIN EN.CITE &lt;EndNote&gt;&lt;Cite&gt;&lt;Author&gt;Edwards&lt;/Author&gt;&lt;Year&gt;2016&lt;/Year&gt;&lt;RecNum&gt;1143&lt;/RecNum&gt;&lt;DisplayText&gt;(Edwards et al., 2016; RCM, 2016)&lt;/DisplayText&gt;&lt;record&gt;&lt;rec-number&gt;1143&lt;/rec-number&gt;&lt;foreign-keys&gt;&lt;key app="EN" db-id="59z2d20v1205eueea50pwxwet002arrpvxsp" timestamp="1457366343"&gt;1143&lt;/key&gt;&lt;/foreign-keys&gt;&lt;ref-type name="Journal Article"&gt;17&lt;/ref-type&gt;&lt;contributors&gt;&lt;authors&gt;&lt;author&gt;Edwards,N.&lt;/author&gt;&lt;author&gt;Gilbert,A.&lt;/author&gt;&lt;author&gt;Mander, R.&lt;/author&gt;&lt;author&gt;McHugh, N.&lt;/author&gt;&lt;author&gt;Patterson, J.&lt;/author&gt;&lt;author&gt;Murphy-Lawless, J.&lt;/author&gt;&lt;/authors&gt;&lt;/contributors&gt;&lt;titles&gt;&lt;title&gt;Are staffing shortages changing the culture of midwifery?&lt;/title&gt;&lt;secondary-title&gt;The Practising Midwife&lt;/secondary-title&gt;&lt;/titles&gt;&lt;periodical&gt;&lt;full-title&gt;The Practising Midwife&lt;/full-title&gt;&lt;/periodical&gt;&lt;pages&gt;12-16&lt;/pages&gt;&lt;volume&gt;19&lt;/volume&gt;&lt;number&gt;3&lt;/number&gt;&lt;dates&gt;&lt;year&gt;2016&lt;/year&gt;&lt;/dates&gt;&lt;urls&gt;&lt;/urls&gt;&lt;/record&gt;&lt;/Cite&gt;&lt;Cite&gt;&lt;Author&gt;RCM&lt;/Author&gt;&lt;Year&gt;2016&lt;/Year&gt;&lt;RecNum&gt;1325&lt;/RecNum&gt;&lt;record&gt;&lt;rec-number&gt;1325&lt;/rec-number&gt;&lt;foreign-keys&gt;&lt;key app="EN" db-id="59z2d20v1205eueea50pwxwet002arrpvxsp" timestamp="1493125827"&gt;1325&lt;/key&gt;&lt;/foreign-keys&gt;&lt;ref-type name="Electronic Article"&gt;43&lt;/ref-type&gt;&lt;contributors&gt;&lt;authors&gt;&lt;author&gt;RCM&lt;/author&gt;&lt;/authors&gt;&lt;/contributors&gt;&lt;titles&gt;&lt;title&gt;Royal College of Midwives campaign for healthy workplaces delivering high quality care&lt;/title&gt;&lt;/titles&gt;&lt;dates&gt;&lt;year&gt;2016&lt;/year&gt;&lt;pub-dates&gt;&lt;date&gt;250417&lt;/date&gt;&lt;/pub-dates&gt;&lt;/dates&gt;&lt;urls&gt;&lt;related-urls&gt;&lt;url&gt;https://www.rcm.org.uk/sites/default/files/Caring%20for%20You%20-%20Survey%20Results%202016%20A5%2084pp_5%20spd.pdf&lt;/url&gt;&lt;/related-urls&gt;&lt;/urls&gt;&lt;/record&gt;&lt;/Cite&gt;&lt;/EndNote&gt;</w:instrText>
      </w:r>
      <w:r w:rsidR="001508EF" w:rsidRPr="00763916">
        <w:rPr>
          <w:color w:val="4472C4" w:themeColor="accent1"/>
        </w:rPr>
        <w:fldChar w:fldCharType="separate"/>
      </w:r>
      <w:r w:rsidR="001508EF" w:rsidRPr="00763916">
        <w:rPr>
          <w:noProof/>
          <w:color w:val="4472C4" w:themeColor="accent1"/>
        </w:rPr>
        <w:t>(Edwards et al., 2016; RCM, 2016)</w:t>
      </w:r>
      <w:r w:rsidR="001508EF" w:rsidRPr="00763916">
        <w:rPr>
          <w:color w:val="4472C4" w:themeColor="accent1"/>
        </w:rPr>
        <w:fldChar w:fldCharType="end"/>
      </w:r>
      <w:r w:rsidR="00CB324E" w:rsidRPr="00763916">
        <w:rPr>
          <w:color w:val="000000" w:themeColor="text1"/>
        </w:rPr>
        <w:t>. In addition, personal concerns and systemic pressures are often significant</w:t>
      </w:r>
      <w:r w:rsidR="00CB324E" w:rsidRPr="00763916">
        <w:rPr>
          <w:color w:val="4472C4" w:themeColor="accent1"/>
        </w:rPr>
        <w:t xml:space="preserve"> </w:t>
      </w:r>
      <w:r w:rsidR="001508EF" w:rsidRPr="00763916">
        <w:rPr>
          <w:color w:val="4472C4" w:themeColor="accent1"/>
        </w:rPr>
        <w:fldChar w:fldCharType="begin">
          <w:fldData xml:space="preserve">PEVuZE5vdGU+PENpdGU+PEF1dGhvcj5QZXphcm88L0F1dGhvcj48WWVhcj4yMDE1PC9ZZWFyPjxS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</w:fldData>
        </w:fldChar>
      </w:r>
      <w:r w:rsidR="001508EF" w:rsidRPr="00763916">
        <w:rPr>
          <w:color w:val="4472C4" w:themeColor="accent1"/>
        </w:rPr>
        <w:instrText xml:space="preserve"> ADDIN EN.CITE </w:instrText>
      </w:r>
      <w:r w:rsidR="001508EF" w:rsidRPr="00763916">
        <w:rPr>
          <w:color w:val="4472C4" w:themeColor="accent1"/>
        </w:rPr>
        <w:fldChar w:fldCharType="begin">
          <w:fldData xml:space="preserve">PEVuZE5vdGU+PENpdGU+PEF1dGhvcj5QZXphcm88L0F1dGhvcj48WWVhcj4yMDE1PC9ZZWFyPjxS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</w:fldData>
        </w:fldChar>
      </w:r>
      <w:r w:rsidR="001508EF" w:rsidRPr="00763916">
        <w:rPr>
          <w:color w:val="4472C4" w:themeColor="accent1"/>
        </w:rPr>
        <w:instrText xml:space="preserve"> ADDIN EN.CITE.DATA </w:instrText>
      </w:r>
      <w:r w:rsidR="001508EF" w:rsidRPr="00763916">
        <w:rPr>
          <w:color w:val="4472C4" w:themeColor="accent1"/>
        </w:rPr>
      </w:r>
      <w:r w:rsidR="001508EF" w:rsidRPr="00763916">
        <w:rPr>
          <w:color w:val="4472C4" w:themeColor="accent1"/>
        </w:rPr>
        <w:fldChar w:fldCharType="end"/>
      </w:r>
      <w:r w:rsidR="001508EF" w:rsidRPr="00763916">
        <w:rPr>
          <w:color w:val="4472C4" w:themeColor="accent1"/>
        </w:rPr>
      </w:r>
      <w:r w:rsidR="001508EF" w:rsidRPr="00763916">
        <w:rPr>
          <w:color w:val="4472C4" w:themeColor="accent1"/>
        </w:rPr>
        <w:fldChar w:fldCharType="separate"/>
      </w:r>
      <w:r w:rsidR="001508EF" w:rsidRPr="00763916">
        <w:rPr>
          <w:noProof/>
          <w:color w:val="4472C4" w:themeColor="accent1"/>
        </w:rPr>
        <w:t>(Edwards et al., 2016; Pezaro, Clyne, Turner, Fulton, &amp; Gerada, 2015)</w:t>
      </w:r>
      <w:r w:rsidR="001508EF" w:rsidRPr="00763916">
        <w:rPr>
          <w:color w:val="4472C4" w:themeColor="accent1"/>
        </w:rPr>
        <w:fldChar w:fldCharType="end"/>
      </w:r>
      <w:r w:rsidR="00CB324E" w:rsidRPr="00763916">
        <w:t xml:space="preserve">. </w:t>
      </w:r>
      <w:r w:rsidR="0024554E" w:rsidRPr="00CD7492">
        <w:rPr>
          <w:color w:val="000000" w:themeColor="text1"/>
        </w:rPr>
        <w:t xml:space="preserve">This review </w:t>
      </w:r>
      <w:r w:rsidR="00012B74" w:rsidRPr="00CD7492">
        <w:rPr>
          <w:color w:val="000000" w:themeColor="text1"/>
        </w:rPr>
        <w:t>shows</w:t>
      </w:r>
      <w:r w:rsidR="0024554E" w:rsidRPr="00CD7492">
        <w:rPr>
          <w:color w:val="000000" w:themeColor="text1"/>
        </w:rPr>
        <w:t xml:space="preserve"> that current research regarding the role of QPI in the development of PTSD-PC primarily focuses on women’s experiences. Qualitative exploration of midwives</w:t>
      </w:r>
      <w:r w:rsidR="0024554E" w:rsidRPr="00CD7492">
        <w:rPr>
          <w:rFonts w:eastAsia="Helvetica"/>
          <w:color w:val="000000" w:themeColor="text1"/>
        </w:rPr>
        <w:t>’</w:t>
      </w:r>
      <w:r w:rsidR="0024554E" w:rsidRPr="00CD7492">
        <w:rPr>
          <w:color w:val="000000" w:themeColor="text1"/>
        </w:rPr>
        <w:t xml:space="preserve"> expe</w:t>
      </w:r>
      <w:r w:rsidR="0024554E" w:rsidRPr="004240F8">
        <w:rPr>
          <w:color w:val="000000" w:themeColor="text1"/>
        </w:rPr>
        <w:t xml:space="preserve">riences of their interactions with women would give insight into midwives understanding and knowledge regarding </w:t>
      </w:r>
      <w:r w:rsidR="0024554E" w:rsidRPr="00900C7E">
        <w:rPr>
          <w:color w:val="000000" w:themeColor="text1"/>
        </w:rPr>
        <w:t>QPI</w:t>
      </w:r>
      <w:r w:rsidR="0024554E">
        <w:rPr>
          <w:color w:val="000000" w:themeColor="text1"/>
        </w:rPr>
        <w:t>,</w:t>
      </w:r>
      <w:r w:rsidR="0024554E" w:rsidRPr="00900C7E">
        <w:rPr>
          <w:color w:val="000000" w:themeColor="text1"/>
        </w:rPr>
        <w:t xml:space="preserve"> and their needs in terms of education, guidance, and support to optimise QPI.</w:t>
      </w:r>
    </w:p>
    <w:p w14:paraId="707B0AE9" w14:textId="6B6815F6" w:rsidR="00CB324E" w:rsidRPr="0097305C" w:rsidRDefault="00CB324E" w:rsidP="00CB324E">
      <w:pPr>
        <w:widowControl w:val="0"/>
        <w:autoSpaceDE w:val="0"/>
        <w:autoSpaceDN w:val="0"/>
        <w:adjustRightInd w:val="0"/>
        <w:spacing w:line="360" w:lineRule="auto"/>
        <w:rPr>
          <w:b/>
          <w:color w:val="000000" w:themeColor="text1"/>
        </w:rPr>
      </w:pPr>
    </w:p>
    <w:p w14:paraId="3B5E8548" w14:textId="77777777" w:rsidR="00CB324E" w:rsidRPr="00763916" w:rsidRDefault="00CB324E" w:rsidP="00CB324E">
      <w:pPr>
        <w:widowControl w:val="0"/>
        <w:autoSpaceDE w:val="0"/>
        <w:autoSpaceDN w:val="0"/>
        <w:adjustRightInd w:val="0"/>
        <w:spacing w:line="360" w:lineRule="auto"/>
        <w:rPr>
          <w:b/>
          <w:i/>
          <w:color w:val="000000" w:themeColor="text1"/>
        </w:rPr>
      </w:pPr>
      <w:r w:rsidRPr="00763916">
        <w:rPr>
          <w:b/>
          <w:i/>
          <w:color w:val="000000" w:themeColor="text1"/>
        </w:rPr>
        <w:t>Limitations</w:t>
      </w:r>
    </w:p>
    <w:p w14:paraId="342BDFB7" w14:textId="34B1AD67" w:rsidR="00CB324E" w:rsidRPr="00763916" w:rsidRDefault="00CB324E" w:rsidP="00CB324E">
      <w:pPr>
        <w:spacing w:line="360" w:lineRule="auto"/>
        <w:rPr>
          <w:color w:val="000000" w:themeColor="text1"/>
        </w:rPr>
      </w:pPr>
      <w:r w:rsidRPr="00763916">
        <w:rPr>
          <w:color w:val="000000" w:themeColor="text1"/>
        </w:rPr>
        <w:t xml:space="preserve">The systematic approach to this review is a strength. However, the limitation of a single reviewer had potential to bias the collation and presentation of findings. The only study of teenage women </w:t>
      </w:r>
      <w:r w:rsidRPr="00763916">
        <w:rPr>
          <w:color w:val="4472C4" w:themeColor="accent1"/>
        </w:rPr>
        <w:t xml:space="preserve">(Anderson and McGuinness, 2008) </w:t>
      </w:r>
      <w:r w:rsidRPr="00763916">
        <w:rPr>
          <w:color w:val="000000" w:themeColor="text1"/>
        </w:rPr>
        <w:t>was of low quality, and its findings regarding positive QPI have not been replicated so it is not possible to say if this is unique to teenage women. Nevertheless, this review has enabled synthesis of existing research an</w:t>
      </w:r>
      <w:r w:rsidR="001241E3">
        <w:rPr>
          <w:color w:val="000000" w:themeColor="text1"/>
        </w:rPr>
        <w:t>d highlights a</w:t>
      </w:r>
      <w:r w:rsidRPr="00763916">
        <w:rPr>
          <w:color w:val="000000" w:themeColor="text1"/>
        </w:rPr>
        <w:t xml:space="preserve"> </w:t>
      </w:r>
      <w:r w:rsidR="001241E3">
        <w:rPr>
          <w:color w:val="000000" w:themeColor="text1"/>
        </w:rPr>
        <w:t>significant</w:t>
      </w:r>
      <w:r w:rsidRPr="00763916">
        <w:rPr>
          <w:color w:val="000000" w:themeColor="text1"/>
        </w:rPr>
        <w:t xml:space="preserve"> connection between women’s perceptions of QPI, and subsequent development of PTSD-PC.</w:t>
      </w:r>
    </w:p>
    <w:p w14:paraId="1232510A" w14:textId="77777777" w:rsidR="00CB324E" w:rsidRPr="00763916" w:rsidRDefault="00CB324E" w:rsidP="00CB324E">
      <w:pPr>
        <w:spacing w:line="360" w:lineRule="auto"/>
        <w:rPr>
          <w:color w:val="FF0000"/>
        </w:rPr>
      </w:pPr>
    </w:p>
    <w:p w14:paraId="2F5BB324" w14:textId="77777777" w:rsidR="00CB324E" w:rsidRPr="00763916" w:rsidRDefault="00CB324E" w:rsidP="00CB324E">
      <w:pPr>
        <w:spacing w:line="360" w:lineRule="auto"/>
        <w:outlineLvl w:val="0"/>
        <w:rPr>
          <w:b/>
          <w:color w:val="000000" w:themeColor="text1"/>
        </w:rPr>
      </w:pPr>
      <w:r w:rsidRPr="00763916">
        <w:rPr>
          <w:b/>
          <w:color w:val="000000" w:themeColor="text1"/>
        </w:rPr>
        <w:t>Conclusion</w:t>
      </w:r>
    </w:p>
    <w:p w14:paraId="299C769D" w14:textId="77777777" w:rsidR="00B24AB4" w:rsidRDefault="00B24AB4" w:rsidP="00B24AB4">
      <w:pPr>
        <w:autoSpaceDE w:val="0"/>
        <w:autoSpaceDN w:val="0"/>
        <w:adjustRightInd w:val="0"/>
        <w:spacing w:line="360" w:lineRule="auto"/>
        <w:rPr>
          <w:color w:val="000000"/>
        </w:rPr>
      </w:pPr>
      <w:r w:rsidRPr="00CD7492">
        <w:rPr>
          <w:color w:val="000000" w:themeColor="text1"/>
        </w:rPr>
        <w:t>This review identified the significance of women’s negative perceptions of QPI in the development of PTSD-PC and identified four overall themes relating to negative aspects of QPI: (1) attitude of the midwife, (2) communication, information and decision making, (3) support, and 4) control and confidence in midwives. Optimising women’s perceptions of QPI may require changes in the behaviour of midwives with regard to each of these themes, and midwives should be supported through education and guidance relating to their role in women’s perceptions of QPI. This education and guidance needs informed by high quality qualitative resea</w:t>
      </w:r>
      <w:r>
        <w:rPr>
          <w:color w:val="000000" w:themeColor="text1"/>
        </w:rPr>
        <w:t xml:space="preserve">rch aimed </w:t>
      </w:r>
      <w:r w:rsidRPr="0097754C">
        <w:rPr>
          <w:color w:val="000000" w:themeColor="text1"/>
        </w:rPr>
        <w:t>to more deeply understand women’s experience</w:t>
      </w:r>
      <w:r>
        <w:rPr>
          <w:color w:val="000000" w:themeColor="text1"/>
        </w:rPr>
        <w:t>s</w:t>
      </w:r>
      <w:r w:rsidRPr="0097754C">
        <w:rPr>
          <w:color w:val="000000" w:themeColor="text1"/>
        </w:rPr>
        <w:t xml:space="preserve"> </w:t>
      </w:r>
      <w:r w:rsidRPr="00900C7E">
        <w:rPr>
          <w:color w:val="000000"/>
        </w:rPr>
        <w:t>of QPI</w:t>
      </w:r>
      <w:r>
        <w:rPr>
          <w:color w:val="000000"/>
        </w:rPr>
        <w:t xml:space="preserve">, </w:t>
      </w:r>
      <w:r w:rsidRPr="00900C7E">
        <w:rPr>
          <w:color w:val="000000"/>
        </w:rPr>
        <w:lastRenderedPageBreak/>
        <w:t>midwives</w:t>
      </w:r>
      <w:r>
        <w:rPr>
          <w:color w:val="000000"/>
        </w:rPr>
        <w:t>’</w:t>
      </w:r>
      <w:r w:rsidRPr="00900C7E">
        <w:rPr>
          <w:color w:val="000000"/>
        </w:rPr>
        <w:t xml:space="preserve"> understanding and knowledge regarding QPI</w:t>
      </w:r>
      <w:r>
        <w:rPr>
          <w:color w:val="000000"/>
        </w:rPr>
        <w:t>,</w:t>
      </w:r>
      <w:r w:rsidRPr="00900C7E">
        <w:rPr>
          <w:color w:val="000000"/>
        </w:rPr>
        <w:t xml:space="preserve"> and </w:t>
      </w:r>
      <w:r>
        <w:rPr>
          <w:color w:val="000000"/>
        </w:rPr>
        <w:t>midwives’</w:t>
      </w:r>
      <w:r w:rsidRPr="00900C7E">
        <w:rPr>
          <w:color w:val="000000"/>
        </w:rPr>
        <w:t xml:space="preserve"> </w:t>
      </w:r>
      <w:r>
        <w:rPr>
          <w:color w:val="000000"/>
        </w:rPr>
        <w:t>experiences of interacting with women.</w:t>
      </w:r>
    </w:p>
    <w:p w14:paraId="31888B0E" w14:textId="77777777" w:rsidR="00CB324E" w:rsidRPr="00763916" w:rsidRDefault="00CB324E" w:rsidP="00CB324E">
      <w:pPr>
        <w:rPr>
          <w:b/>
          <w:color w:val="000000" w:themeColor="text1"/>
          <w:sz w:val="20"/>
          <w:szCs w:val="20"/>
        </w:rPr>
      </w:pPr>
    </w:p>
    <w:p w14:paraId="5E4B627D" w14:textId="77777777" w:rsidR="00CB324E" w:rsidRPr="00763916" w:rsidRDefault="00CB324E" w:rsidP="00CB324E">
      <w:pPr>
        <w:rPr>
          <w:b/>
          <w:color w:val="000000" w:themeColor="text1"/>
          <w:sz w:val="20"/>
          <w:szCs w:val="20"/>
        </w:rPr>
      </w:pPr>
    </w:p>
    <w:p w14:paraId="0D0E3D6A" w14:textId="77777777" w:rsidR="00CB324E" w:rsidRPr="00763916" w:rsidRDefault="00CB324E" w:rsidP="00CB324E">
      <w:pPr>
        <w:rPr>
          <w:b/>
          <w:color w:val="000000" w:themeColor="text1"/>
          <w:sz w:val="20"/>
          <w:szCs w:val="20"/>
          <w:lang w:val="en-US"/>
        </w:rPr>
      </w:pPr>
    </w:p>
    <w:p w14:paraId="7656C37A" w14:textId="77777777" w:rsidR="00CB324E" w:rsidRPr="00763916" w:rsidRDefault="00CB324E" w:rsidP="00CB324E">
      <w:pPr>
        <w:spacing w:line="360" w:lineRule="auto"/>
        <w:rPr>
          <w:b/>
          <w:color w:val="000000" w:themeColor="text1"/>
        </w:rPr>
      </w:pPr>
      <w:r w:rsidRPr="00763916">
        <w:rPr>
          <w:b/>
          <w:color w:val="000000" w:themeColor="text1"/>
        </w:rPr>
        <w:t>Disclosure</w:t>
      </w:r>
    </w:p>
    <w:p w14:paraId="79961375" w14:textId="77777777" w:rsidR="00CB324E" w:rsidRPr="00763916" w:rsidRDefault="00CB324E" w:rsidP="00CB324E">
      <w:pPr>
        <w:spacing w:line="360" w:lineRule="auto"/>
        <w:rPr>
          <w:color w:val="000000" w:themeColor="text1"/>
        </w:rPr>
      </w:pPr>
      <w:r w:rsidRPr="00763916">
        <w:rPr>
          <w:color w:val="000000" w:themeColor="text1"/>
        </w:rPr>
        <w:t>No potential conflict of interest was reported by the authors</w:t>
      </w:r>
    </w:p>
    <w:p w14:paraId="0D755E54" w14:textId="77777777" w:rsidR="00CB324E" w:rsidRPr="00763916" w:rsidRDefault="00CB324E" w:rsidP="00CB324E">
      <w:pPr>
        <w:spacing w:line="360" w:lineRule="auto"/>
        <w:rPr>
          <w:color w:val="000000" w:themeColor="text1"/>
        </w:rPr>
      </w:pPr>
    </w:p>
    <w:p w14:paraId="6AB06281" w14:textId="77777777" w:rsidR="00CB324E" w:rsidRPr="00763916" w:rsidRDefault="00CB324E" w:rsidP="00CB324E">
      <w:pPr>
        <w:spacing w:line="360" w:lineRule="auto"/>
        <w:rPr>
          <w:b/>
          <w:color w:val="000000" w:themeColor="text1"/>
        </w:rPr>
      </w:pPr>
      <w:r w:rsidRPr="00763916">
        <w:rPr>
          <w:b/>
          <w:color w:val="000000" w:themeColor="text1"/>
        </w:rPr>
        <w:t>Funding</w:t>
      </w:r>
    </w:p>
    <w:p w14:paraId="0BBFCC3A" w14:textId="77777777" w:rsidR="00CB324E" w:rsidRPr="00763916" w:rsidRDefault="00CB324E" w:rsidP="00CB324E">
      <w:pPr>
        <w:spacing w:line="360" w:lineRule="auto"/>
        <w:rPr>
          <w:color w:val="FF0000"/>
        </w:rPr>
      </w:pPr>
      <w:r w:rsidRPr="00763916">
        <w:rPr>
          <w:color w:val="000000" w:themeColor="text1"/>
        </w:rPr>
        <w:t xml:space="preserve">This work was funded by a </w:t>
      </w:r>
      <w:r w:rsidRPr="00763916">
        <w:t>Scholarship from the Peter KK Lee PhD studentship, Edinburgh Napier University.</w:t>
      </w:r>
    </w:p>
    <w:p w14:paraId="580A8CFC" w14:textId="77777777" w:rsidR="00CB324E" w:rsidRPr="00763916" w:rsidRDefault="00CB324E" w:rsidP="00CB324E">
      <w:pPr>
        <w:tabs>
          <w:tab w:val="left" w:pos="4111"/>
          <w:tab w:val="left" w:pos="5103"/>
          <w:tab w:val="left" w:pos="5670"/>
          <w:tab w:val="left" w:pos="6379"/>
          <w:tab w:val="left" w:pos="7230"/>
          <w:tab w:val="left" w:pos="7371"/>
          <w:tab w:val="left" w:pos="9072"/>
        </w:tabs>
        <w:spacing w:line="360" w:lineRule="auto"/>
        <w:rPr>
          <w:color w:val="000000" w:themeColor="text1"/>
        </w:rPr>
      </w:pPr>
    </w:p>
    <w:p w14:paraId="27CF7711" w14:textId="77777777" w:rsidR="00CB324E" w:rsidRPr="00763916" w:rsidRDefault="00CB324E" w:rsidP="00CB324E">
      <w:pPr>
        <w:rPr>
          <w:color w:val="000000" w:themeColor="text1"/>
          <w:sz w:val="20"/>
          <w:szCs w:val="20"/>
          <w:lang w:val="en-US"/>
        </w:rPr>
      </w:pPr>
      <w:r w:rsidRPr="00763916">
        <w:rPr>
          <w:color w:val="000000" w:themeColor="text1"/>
          <w:sz w:val="20"/>
          <w:szCs w:val="20"/>
        </w:rPr>
        <w:br w:type="page"/>
      </w:r>
    </w:p>
    <w:p w14:paraId="7C69B28B" w14:textId="77777777" w:rsidR="002C4135" w:rsidRPr="002C4135" w:rsidRDefault="001508EF" w:rsidP="002C4135">
      <w:pPr>
        <w:pStyle w:val="EndNoteBibliography"/>
        <w:ind w:left="720" w:hanging="720"/>
        <w:rPr>
          <w:noProof/>
        </w:rPr>
      </w:pPr>
      <w:r w:rsidRPr="00763916">
        <w:lastRenderedPageBreak/>
        <w:fldChar w:fldCharType="begin"/>
      </w:r>
      <w:r w:rsidRPr="00763916">
        <w:instrText xml:space="preserve"> ADDIN EN.REFLIST </w:instrText>
      </w:r>
      <w:r w:rsidRPr="00763916">
        <w:fldChar w:fldCharType="separate"/>
      </w:r>
      <w:r w:rsidR="002C4135" w:rsidRPr="002C4135">
        <w:rPr>
          <w:noProof/>
        </w:rPr>
        <w:t xml:space="preserve">Alcorn, K. L., O'Donovan, A., Patrick, J. C., Creedy, D., &amp; Devilly, G. J. (2010). A prospective longitudinal study of the prevalence of post-traumatic stress disorder resulting from childbirth events. </w:t>
      </w:r>
      <w:r w:rsidR="002C4135" w:rsidRPr="002C4135">
        <w:rPr>
          <w:i/>
          <w:noProof/>
        </w:rPr>
        <w:t>Psychological Medicine, 40</w:t>
      </w:r>
      <w:r w:rsidR="002C4135" w:rsidRPr="002C4135">
        <w:rPr>
          <w:noProof/>
        </w:rPr>
        <w:t>(11), 1849-1859. doi: 10.1017/S0033291709992224</w:t>
      </w:r>
    </w:p>
    <w:p w14:paraId="01D1C4E2" w14:textId="77777777" w:rsidR="002C4135" w:rsidRPr="002C4135" w:rsidRDefault="002C4135" w:rsidP="002C4135">
      <w:pPr>
        <w:pStyle w:val="EndNoteBibliography"/>
        <w:ind w:left="720" w:hanging="720"/>
        <w:rPr>
          <w:noProof/>
        </w:rPr>
      </w:pPr>
      <w:r w:rsidRPr="002C4135">
        <w:rPr>
          <w:noProof/>
        </w:rPr>
        <w:t xml:space="preserve">Allen, S. (1998). A qualitative analysis of the process, mediating variables and impact of traumatic childbirth. </w:t>
      </w:r>
      <w:r w:rsidRPr="002C4135">
        <w:rPr>
          <w:i/>
          <w:noProof/>
        </w:rPr>
        <w:t>Journal of Reproductive and Infant Psychology, 16</w:t>
      </w:r>
      <w:r w:rsidRPr="002C4135">
        <w:rPr>
          <w:noProof/>
        </w:rPr>
        <w:t>(2-3), 107-131. doi: 10.1080/02646839808404563</w:t>
      </w:r>
    </w:p>
    <w:p w14:paraId="7C852054" w14:textId="77777777" w:rsidR="002C4135" w:rsidRPr="002C4135" w:rsidRDefault="002C4135" w:rsidP="002C4135">
      <w:pPr>
        <w:pStyle w:val="EndNoteBibliography"/>
        <w:ind w:left="720" w:hanging="720"/>
        <w:rPr>
          <w:noProof/>
        </w:rPr>
      </w:pPr>
      <w:r w:rsidRPr="002C4135">
        <w:rPr>
          <w:noProof/>
        </w:rPr>
        <w:t xml:space="preserve">Anderson, C., &amp; McGuinness, T. M. (2008). Do teenage mothers experience childbirth as traumatic? </w:t>
      </w:r>
      <w:r w:rsidRPr="002C4135">
        <w:rPr>
          <w:i/>
          <w:noProof/>
        </w:rPr>
        <w:t>Journal of Psychosocial Nursing and Mental Health Services, 46</w:t>
      </w:r>
      <w:r w:rsidRPr="002C4135">
        <w:rPr>
          <w:noProof/>
        </w:rPr>
        <w:t>(4), 21-24. doi: 10.3928/02793695-20080401-01</w:t>
      </w:r>
    </w:p>
    <w:p w14:paraId="463185A8" w14:textId="77777777" w:rsidR="002C4135" w:rsidRPr="002C4135" w:rsidRDefault="002C4135" w:rsidP="002C4135">
      <w:pPr>
        <w:pStyle w:val="EndNoteBibliography"/>
        <w:ind w:left="720" w:hanging="720"/>
        <w:rPr>
          <w:noProof/>
        </w:rPr>
      </w:pPr>
      <w:r w:rsidRPr="002C4135">
        <w:rPr>
          <w:noProof/>
        </w:rPr>
        <w:t xml:space="preserve">APA. (1980). </w:t>
      </w:r>
      <w:r w:rsidRPr="002C4135">
        <w:rPr>
          <w:i/>
          <w:noProof/>
        </w:rPr>
        <w:t>Diagnostic and Statistical Manual of Mental Disorders, 3rd edition</w:t>
      </w:r>
      <w:r w:rsidRPr="002C4135">
        <w:rPr>
          <w:noProof/>
        </w:rPr>
        <w:t>. Washington, DC.: American Psychiatric Association.</w:t>
      </w:r>
    </w:p>
    <w:p w14:paraId="02CFA4E1" w14:textId="77777777" w:rsidR="002C4135" w:rsidRPr="002C4135" w:rsidRDefault="002C4135" w:rsidP="002C4135">
      <w:pPr>
        <w:pStyle w:val="EndNoteBibliography"/>
        <w:ind w:left="720" w:hanging="720"/>
        <w:rPr>
          <w:noProof/>
        </w:rPr>
      </w:pPr>
      <w:r w:rsidRPr="002C4135">
        <w:rPr>
          <w:noProof/>
        </w:rPr>
        <w:t xml:space="preserve">APA. (1987). </w:t>
      </w:r>
      <w:r w:rsidRPr="002C4135">
        <w:rPr>
          <w:i/>
          <w:noProof/>
        </w:rPr>
        <w:t>Diagnostic and Statistical Manual of Mental Disorders, 3rd edition revised</w:t>
      </w:r>
      <w:r w:rsidRPr="002C4135">
        <w:rPr>
          <w:noProof/>
        </w:rPr>
        <w:t>. Washington, DC.: American Psychiatric Association.</w:t>
      </w:r>
    </w:p>
    <w:p w14:paraId="65F20C32" w14:textId="77777777" w:rsidR="002C4135" w:rsidRPr="002C4135" w:rsidRDefault="002C4135" w:rsidP="002C4135">
      <w:pPr>
        <w:pStyle w:val="EndNoteBibliography"/>
        <w:ind w:left="720" w:hanging="720"/>
        <w:rPr>
          <w:noProof/>
        </w:rPr>
      </w:pPr>
      <w:r w:rsidRPr="002C4135">
        <w:rPr>
          <w:noProof/>
        </w:rPr>
        <w:t xml:space="preserve">APA. (1994). </w:t>
      </w:r>
      <w:r w:rsidRPr="002C4135">
        <w:rPr>
          <w:i/>
          <w:noProof/>
        </w:rPr>
        <w:t>Diagnostic and Statistical Manual of Mental Disorders, 4th edition</w:t>
      </w:r>
      <w:r w:rsidRPr="002C4135">
        <w:rPr>
          <w:noProof/>
        </w:rPr>
        <w:t>. Washington, DC.: American Psychiatric Association.</w:t>
      </w:r>
    </w:p>
    <w:p w14:paraId="2A87A398" w14:textId="77777777" w:rsidR="002C4135" w:rsidRPr="002C4135" w:rsidRDefault="002C4135" w:rsidP="002C4135">
      <w:pPr>
        <w:pStyle w:val="EndNoteBibliography"/>
        <w:ind w:left="720" w:hanging="720"/>
        <w:rPr>
          <w:noProof/>
        </w:rPr>
      </w:pPr>
      <w:r w:rsidRPr="002C4135">
        <w:rPr>
          <w:noProof/>
        </w:rPr>
        <w:t xml:space="preserve">APA. (2000). </w:t>
      </w:r>
      <w:r w:rsidRPr="002C4135">
        <w:rPr>
          <w:i/>
          <w:noProof/>
        </w:rPr>
        <w:t xml:space="preserve">Diagnostic and Statistical Manual of Mental Disorders, 4th edition. Text-revision. </w:t>
      </w:r>
      <w:r w:rsidRPr="002C4135">
        <w:rPr>
          <w:noProof/>
        </w:rPr>
        <w:t>. Washington, DC.: American Psychiatric Association.</w:t>
      </w:r>
    </w:p>
    <w:p w14:paraId="329CAB41" w14:textId="77777777" w:rsidR="002C4135" w:rsidRPr="002C4135" w:rsidRDefault="002C4135" w:rsidP="002C4135">
      <w:pPr>
        <w:pStyle w:val="EndNoteBibliography"/>
        <w:ind w:left="720" w:hanging="720"/>
        <w:rPr>
          <w:noProof/>
        </w:rPr>
      </w:pPr>
      <w:r w:rsidRPr="002C4135">
        <w:rPr>
          <w:noProof/>
        </w:rPr>
        <w:t xml:space="preserve">APA. (2013). </w:t>
      </w:r>
      <w:r w:rsidRPr="002C4135">
        <w:rPr>
          <w:i/>
          <w:noProof/>
        </w:rPr>
        <w:t>Diagnostic and Statistical Manual of Mental Disorders, 5th edition</w:t>
      </w:r>
      <w:r w:rsidRPr="002C4135">
        <w:rPr>
          <w:noProof/>
        </w:rPr>
        <w:t>. Washington, DC.: American Psychiatric Association.</w:t>
      </w:r>
    </w:p>
    <w:p w14:paraId="712FEAF4" w14:textId="77777777" w:rsidR="002C4135" w:rsidRPr="002C4135" w:rsidRDefault="002C4135" w:rsidP="002C4135">
      <w:pPr>
        <w:pStyle w:val="EndNoteBibliography"/>
        <w:ind w:left="720" w:hanging="720"/>
        <w:rPr>
          <w:noProof/>
        </w:rPr>
      </w:pPr>
      <w:r w:rsidRPr="002C4135">
        <w:rPr>
          <w:noProof/>
        </w:rPr>
        <w:t xml:space="preserve">Ayers, S. (2004). Delivery as a traumatic event: prevalence, risk factors, and treatment for postnatal posttraumatic stress disorder. </w:t>
      </w:r>
      <w:r w:rsidRPr="002C4135">
        <w:rPr>
          <w:i/>
          <w:noProof/>
        </w:rPr>
        <w:t>Clinical Obstetrics And Gynecology, 47</w:t>
      </w:r>
      <w:r w:rsidRPr="002C4135">
        <w:rPr>
          <w:noProof/>
        </w:rPr>
        <w:t>(3), 552-567</w:t>
      </w:r>
    </w:p>
    <w:p w14:paraId="2809C705" w14:textId="77777777" w:rsidR="002C4135" w:rsidRPr="002C4135" w:rsidRDefault="002C4135" w:rsidP="002C4135">
      <w:pPr>
        <w:pStyle w:val="EndNoteBibliography"/>
        <w:ind w:left="720" w:hanging="720"/>
        <w:rPr>
          <w:noProof/>
        </w:rPr>
      </w:pPr>
      <w:r w:rsidRPr="002C4135">
        <w:rPr>
          <w:noProof/>
        </w:rPr>
        <w:t xml:space="preserve">Ayers, S. (2007). Thoughts and emotions during traumatic birth: a qualitative study. </w:t>
      </w:r>
      <w:r w:rsidRPr="002C4135">
        <w:rPr>
          <w:i/>
          <w:noProof/>
        </w:rPr>
        <w:t>Birth: Issues in Perinatal Care, 34</w:t>
      </w:r>
      <w:r w:rsidRPr="002C4135">
        <w:rPr>
          <w:noProof/>
        </w:rPr>
        <w:t>(3), 253-263</w:t>
      </w:r>
    </w:p>
    <w:p w14:paraId="15422C01" w14:textId="77777777" w:rsidR="002C4135" w:rsidRPr="002C4135" w:rsidRDefault="002C4135" w:rsidP="002C4135">
      <w:pPr>
        <w:pStyle w:val="EndNoteBibliography"/>
        <w:ind w:left="720" w:hanging="720"/>
        <w:rPr>
          <w:noProof/>
        </w:rPr>
      </w:pPr>
      <w:r w:rsidRPr="002C4135">
        <w:rPr>
          <w:noProof/>
        </w:rPr>
        <w:t xml:space="preserve">Ayers, S., Eagle, A., &amp; Waring, H. (2006). The effects of childbirth-related post-traumatic stress disorder on women and their relationships: A qualitative study. </w:t>
      </w:r>
      <w:r w:rsidRPr="002C4135">
        <w:rPr>
          <w:i/>
          <w:noProof/>
        </w:rPr>
        <w:t>Psychology, Health &amp; Medicine, 11</w:t>
      </w:r>
      <w:r w:rsidRPr="002C4135">
        <w:rPr>
          <w:noProof/>
        </w:rPr>
        <w:t>(4), 389-398. doi: 10.1080/13548500600708409</w:t>
      </w:r>
    </w:p>
    <w:p w14:paraId="1D067CCF" w14:textId="77777777" w:rsidR="002C4135" w:rsidRPr="002C4135" w:rsidRDefault="002C4135" w:rsidP="002C4135">
      <w:pPr>
        <w:pStyle w:val="EndNoteBibliography"/>
        <w:ind w:left="720" w:hanging="720"/>
        <w:rPr>
          <w:noProof/>
        </w:rPr>
      </w:pPr>
      <w:r w:rsidRPr="002C4135">
        <w:rPr>
          <w:noProof/>
        </w:rPr>
        <w:t xml:space="preserve">Ballard, C. G., Stanley, A. K., &amp; Brockington, I. F. (1995). Post-traumatic stress disorder (PTSD) after childbirth. </w:t>
      </w:r>
      <w:r w:rsidRPr="002C4135">
        <w:rPr>
          <w:i/>
          <w:noProof/>
        </w:rPr>
        <w:t>The British Journal of Psychiatry, 166</w:t>
      </w:r>
      <w:r w:rsidRPr="002C4135">
        <w:rPr>
          <w:noProof/>
        </w:rPr>
        <w:t>(4), 525-528. doi: 10.1192/bjp.166.4.525</w:t>
      </w:r>
    </w:p>
    <w:p w14:paraId="75C5E84C" w14:textId="50642E54" w:rsidR="002C4135" w:rsidRPr="002C4135" w:rsidRDefault="002C4135" w:rsidP="002C4135">
      <w:pPr>
        <w:pStyle w:val="EndNoteBibliography"/>
        <w:ind w:left="720" w:hanging="720"/>
        <w:rPr>
          <w:noProof/>
        </w:rPr>
      </w:pPr>
      <w:r w:rsidRPr="002C4135">
        <w:rPr>
          <w:noProof/>
        </w:rPr>
        <w:t xml:space="preserve">Barlow, J., Bennett, C., Midgley, N., Larkin, S. K., &amp; Wei, Y. (2013). Parent-infant psychotherapy for improving parental and infant mental health. from Cochrane Database of Systematic Reviews </w:t>
      </w:r>
      <w:hyperlink r:id="rId11" w:history="1">
        <w:r w:rsidRPr="002C4135">
          <w:rPr>
            <w:rStyle w:val="Hyperlink"/>
            <w:noProof/>
          </w:rPr>
          <w:t>http://onlinelibrary.wiley.com/doi/10.1002/14651858.CD010534.pub2/full</w:t>
        </w:r>
      </w:hyperlink>
    </w:p>
    <w:p w14:paraId="6005B6E4" w14:textId="11A15261" w:rsidR="002C4135" w:rsidRPr="002C4135" w:rsidRDefault="002C4135" w:rsidP="002C4135">
      <w:pPr>
        <w:pStyle w:val="EndNoteBibliography"/>
        <w:ind w:left="720" w:hanging="720"/>
        <w:rPr>
          <w:noProof/>
        </w:rPr>
      </w:pPr>
      <w:r w:rsidRPr="002C4135">
        <w:rPr>
          <w:noProof/>
        </w:rPr>
        <w:t xml:space="preserve">Bauer, A., Parsonage, M., Knapp, M., Lemmi, V., &amp; Adelaja, B. (2014). </w:t>
      </w:r>
      <w:r w:rsidRPr="002C4135">
        <w:rPr>
          <w:i/>
          <w:noProof/>
        </w:rPr>
        <w:t>The costs of perinatal mental health problems</w:t>
      </w:r>
      <w:r w:rsidRPr="002C4135">
        <w:rPr>
          <w:noProof/>
        </w:rPr>
        <w:t xml:space="preserve">. </w:t>
      </w:r>
      <w:hyperlink r:id="rId12" w:history="1">
        <w:r w:rsidRPr="002C4135">
          <w:rPr>
            <w:rStyle w:val="Hyperlink"/>
            <w:noProof/>
          </w:rPr>
          <w:t>http://everyonesbusiness.org.uk/wp-content/uploads/2014/12/Embargoed-20th-Oct-Final-Economic-Report-costs-of-perinatal-mental-health-problems.pdf</w:t>
        </w:r>
      </w:hyperlink>
      <w:r w:rsidRPr="002C4135">
        <w:rPr>
          <w:noProof/>
        </w:rPr>
        <w:t>.</w:t>
      </w:r>
    </w:p>
    <w:p w14:paraId="5E532D45" w14:textId="77777777" w:rsidR="002C4135" w:rsidRPr="002C4135" w:rsidRDefault="002C4135" w:rsidP="002C4135">
      <w:pPr>
        <w:pStyle w:val="EndNoteBibliography"/>
        <w:ind w:left="720" w:hanging="720"/>
        <w:rPr>
          <w:noProof/>
        </w:rPr>
      </w:pPr>
      <w:r w:rsidRPr="002C4135">
        <w:rPr>
          <w:noProof/>
        </w:rPr>
        <w:t xml:space="preserve">Beck, C. T. (2004). Birth trauma: in the eye of the beholder. </w:t>
      </w:r>
      <w:r w:rsidRPr="002C4135">
        <w:rPr>
          <w:i/>
          <w:noProof/>
        </w:rPr>
        <w:t>Nursing Research, 53</w:t>
      </w:r>
      <w:r w:rsidRPr="002C4135">
        <w:rPr>
          <w:noProof/>
        </w:rPr>
        <w:t>(1), 28-35</w:t>
      </w:r>
    </w:p>
    <w:p w14:paraId="16AFF464" w14:textId="77777777" w:rsidR="002C4135" w:rsidRPr="002C4135" w:rsidRDefault="002C4135" w:rsidP="002C4135">
      <w:pPr>
        <w:pStyle w:val="EndNoteBibliography"/>
        <w:ind w:left="720" w:hanging="720"/>
        <w:rPr>
          <w:noProof/>
        </w:rPr>
      </w:pPr>
      <w:r w:rsidRPr="002C4135">
        <w:rPr>
          <w:noProof/>
        </w:rPr>
        <w:t xml:space="preserve">Beck, C. T., Gable, R. K., Sakala, C., &amp; Declercq, E. R. (2011). Posttraumatic Stress Disorder in New Mothers: Results from a Two-Stage U.S. National Survey. </w:t>
      </w:r>
      <w:r w:rsidRPr="002C4135">
        <w:rPr>
          <w:i/>
          <w:noProof/>
        </w:rPr>
        <w:t>Birth: Issues in Perinatal Care, 38</w:t>
      </w:r>
      <w:r w:rsidRPr="002C4135">
        <w:rPr>
          <w:noProof/>
        </w:rPr>
        <w:t>(3), 216-227. doi: 10.1111/j.1523-536X.2011.00475.x</w:t>
      </w:r>
    </w:p>
    <w:p w14:paraId="6B9D9E53" w14:textId="77777777" w:rsidR="002C4135" w:rsidRPr="002C4135" w:rsidRDefault="002C4135" w:rsidP="002C4135">
      <w:pPr>
        <w:pStyle w:val="EndNoteBibliography"/>
        <w:ind w:left="720" w:hanging="720"/>
        <w:rPr>
          <w:noProof/>
        </w:rPr>
      </w:pPr>
      <w:r w:rsidRPr="002C4135">
        <w:rPr>
          <w:noProof/>
        </w:rPr>
        <w:t xml:space="preserve">Berger, r. (2015). Now I see it, now I don't: researcher's position and reflexivity in qualitative research. </w:t>
      </w:r>
      <w:r w:rsidRPr="002C4135">
        <w:rPr>
          <w:i/>
          <w:noProof/>
        </w:rPr>
        <w:t>Qualitative Research, 15</w:t>
      </w:r>
      <w:r w:rsidRPr="002C4135">
        <w:rPr>
          <w:noProof/>
        </w:rPr>
        <w:t>(2), 219-234</w:t>
      </w:r>
    </w:p>
    <w:p w14:paraId="1732847B" w14:textId="77777777" w:rsidR="002C4135" w:rsidRPr="002C4135" w:rsidRDefault="002C4135" w:rsidP="002C4135">
      <w:pPr>
        <w:pStyle w:val="EndNoteBibliography"/>
        <w:ind w:left="720" w:hanging="720"/>
        <w:rPr>
          <w:noProof/>
        </w:rPr>
      </w:pPr>
      <w:r w:rsidRPr="002C4135">
        <w:rPr>
          <w:noProof/>
        </w:rPr>
        <w:t xml:space="preserve">Briscoe, L., Lavender, T., &amp; McGowan, L. (2016). A concept analysis of women's vulnerability during pregnancy, birth and the postnatal period. </w:t>
      </w:r>
      <w:r w:rsidRPr="002C4135">
        <w:rPr>
          <w:i/>
          <w:noProof/>
        </w:rPr>
        <w:t>Journal Of Advanced Nursing, 72</w:t>
      </w:r>
      <w:r w:rsidRPr="002C4135">
        <w:rPr>
          <w:noProof/>
        </w:rPr>
        <w:t>(10), 2330-2345. doi: 10.1111/jan.13017</w:t>
      </w:r>
    </w:p>
    <w:p w14:paraId="1A646FF1" w14:textId="77777777" w:rsidR="002C4135" w:rsidRPr="002C4135" w:rsidRDefault="002C4135" w:rsidP="002C4135">
      <w:pPr>
        <w:pStyle w:val="EndNoteBibliography"/>
        <w:ind w:left="720" w:hanging="720"/>
        <w:rPr>
          <w:noProof/>
        </w:rPr>
      </w:pPr>
      <w:r w:rsidRPr="002C4135">
        <w:rPr>
          <w:noProof/>
        </w:rPr>
        <w:t xml:space="preserve">Brockington, I., Butterworth, R., &amp; Glangeaud-Freudenthal, N. (2017). An international position paper on mother-infant (perinatal) mental health, with guidelines for clinical </w:t>
      </w:r>
      <w:r w:rsidRPr="002C4135">
        <w:rPr>
          <w:noProof/>
        </w:rPr>
        <w:lastRenderedPageBreak/>
        <w:t xml:space="preserve">practice. </w:t>
      </w:r>
      <w:r w:rsidRPr="002C4135">
        <w:rPr>
          <w:i/>
          <w:noProof/>
        </w:rPr>
        <w:t>Archives of Women's Mental Health, 20</w:t>
      </w:r>
      <w:r w:rsidRPr="002C4135">
        <w:rPr>
          <w:noProof/>
        </w:rPr>
        <w:t>(1), 113-120. doi: 10.1007/s00737-016-0684-7</w:t>
      </w:r>
    </w:p>
    <w:p w14:paraId="6A95529A" w14:textId="0A2F5ACA" w:rsidR="002C4135" w:rsidRPr="002C4135" w:rsidRDefault="002C4135" w:rsidP="002C4135">
      <w:pPr>
        <w:pStyle w:val="EndNoteBibliography"/>
        <w:ind w:left="720" w:hanging="720"/>
        <w:rPr>
          <w:noProof/>
        </w:rPr>
      </w:pPr>
      <w:r w:rsidRPr="002C4135">
        <w:rPr>
          <w:noProof/>
        </w:rPr>
        <w:t xml:space="preserve">CASP. (2017). </w:t>
      </w:r>
      <w:r w:rsidRPr="002C4135">
        <w:rPr>
          <w:i/>
          <w:noProof/>
        </w:rPr>
        <w:t>CASP checklists</w:t>
      </w:r>
      <w:r w:rsidRPr="002C4135">
        <w:rPr>
          <w:noProof/>
        </w:rPr>
        <w:t xml:space="preserve">. Retrieved from </w:t>
      </w:r>
      <w:hyperlink r:id="rId13" w:history="1">
        <w:r w:rsidRPr="002C4135">
          <w:rPr>
            <w:rStyle w:val="Hyperlink"/>
            <w:noProof/>
          </w:rPr>
          <w:t>http://www.casp-uk.net</w:t>
        </w:r>
      </w:hyperlink>
    </w:p>
    <w:p w14:paraId="68F67720" w14:textId="77777777" w:rsidR="002C4135" w:rsidRPr="002C4135" w:rsidRDefault="002C4135" w:rsidP="002C4135">
      <w:pPr>
        <w:pStyle w:val="EndNoteBibliography"/>
        <w:ind w:left="720" w:hanging="720"/>
        <w:rPr>
          <w:noProof/>
        </w:rPr>
      </w:pPr>
      <w:r w:rsidRPr="002C4135">
        <w:rPr>
          <w:noProof/>
        </w:rPr>
        <w:t xml:space="preserve">Charmaz, K. (2006). </w:t>
      </w:r>
      <w:r w:rsidRPr="002C4135">
        <w:rPr>
          <w:i/>
          <w:noProof/>
        </w:rPr>
        <w:t>Constructing Grounded Theory</w:t>
      </w:r>
      <w:r w:rsidRPr="002C4135">
        <w:rPr>
          <w:noProof/>
        </w:rPr>
        <w:t>. London: SAGE.</w:t>
      </w:r>
    </w:p>
    <w:p w14:paraId="4F96665B" w14:textId="77777777" w:rsidR="002C4135" w:rsidRPr="002C4135" w:rsidRDefault="002C4135" w:rsidP="002C4135">
      <w:pPr>
        <w:pStyle w:val="EndNoteBibliography"/>
        <w:ind w:left="720" w:hanging="720"/>
        <w:rPr>
          <w:noProof/>
        </w:rPr>
      </w:pPr>
      <w:r w:rsidRPr="002C4135">
        <w:rPr>
          <w:noProof/>
        </w:rPr>
        <w:t xml:space="preserve">Cigoli, V., Gilli, G., &amp; Saita, E. (2006). Relational factors in psychopathological responses to childbirth. </w:t>
      </w:r>
      <w:r w:rsidRPr="002C4135">
        <w:rPr>
          <w:i/>
          <w:noProof/>
        </w:rPr>
        <w:t>Journal of Psychosomatic Obstetrics &amp; Gynecology, 27</w:t>
      </w:r>
      <w:r w:rsidRPr="002C4135">
        <w:rPr>
          <w:noProof/>
        </w:rPr>
        <w:t>(2), 91-97. doi: 10.1080/01674820600714566</w:t>
      </w:r>
    </w:p>
    <w:p w14:paraId="04077ACE" w14:textId="463F91D6" w:rsidR="002C4135" w:rsidRPr="002C4135" w:rsidRDefault="002C4135" w:rsidP="002C4135">
      <w:pPr>
        <w:pStyle w:val="EndNoteBibliography"/>
        <w:ind w:left="720" w:hanging="720"/>
        <w:rPr>
          <w:noProof/>
        </w:rPr>
      </w:pPr>
      <w:r w:rsidRPr="002C4135">
        <w:rPr>
          <w:noProof/>
        </w:rPr>
        <w:t xml:space="preserve">CQC. (2017). </w:t>
      </w:r>
      <w:r w:rsidRPr="002C4135">
        <w:rPr>
          <w:i/>
          <w:noProof/>
        </w:rPr>
        <w:t>Who we are: Our values</w:t>
      </w:r>
      <w:r w:rsidRPr="002C4135">
        <w:rPr>
          <w:noProof/>
        </w:rPr>
        <w:t xml:space="preserve">. Retrieved from </w:t>
      </w:r>
      <w:hyperlink r:id="rId14" w:history="1">
        <w:r w:rsidRPr="002C4135">
          <w:rPr>
            <w:rStyle w:val="Hyperlink"/>
            <w:noProof/>
          </w:rPr>
          <w:t>http://www.cqc.org.uk/about-us/our-purpose-role/who-we-are</w:t>
        </w:r>
      </w:hyperlink>
    </w:p>
    <w:p w14:paraId="47E41655" w14:textId="77777777" w:rsidR="002C4135" w:rsidRPr="002C4135" w:rsidRDefault="002C4135" w:rsidP="002C4135">
      <w:pPr>
        <w:pStyle w:val="EndNoteBibliography"/>
        <w:ind w:left="720" w:hanging="720"/>
        <w:rPr>
          <w:noProof/>
        </w:rPr>
      </w:pPr>
      <w:r w:rsidRPr="002C4135">
        <w:rPr>
          <w:noProof/>
        </w:rPr>
        <w:t xml:space="preserve">CRD. (2009). Systematic Reviews CDR's guidance for undertaking reviews in health care. </w:t>
      </w:r>
    </w:p>
    <w:p w14:paraId="55D6AB0C" w14:textId="77777777" w:rsidR="007C0872" w:rsidRPr="002A3DA3" w:rsidRDefault="007C0872" w:rsidP="007C0872">
      <w:pPr>
        <w:pStyle w:val="EndNoteBibliography"/>
        <w:ind w:left="720" w:hanging="720"/>
        <w:rPr>
          <w:noProof/>
        </w:rPr>
      </w:pPr>
      <w:r w:rsidRPr="002A3DA3">
        <w:rPr>
          <w:noProof/>
        </w:rPr>
        <w:t xml:space="preserve">Czarnocka, J., &amp; Slade, P. (2000). Prevalence and predictors of post-traumatic stress symptoms following childbirth. </w:t>
      </w:r>
      <w:r w:rsidRPr="002A3DA3">
        <w:rPr>
          <w:i/>
          <w:noProof/>
        </w:rPr>
        <w:t>British Journal of Clinical Psychology, 39 ( Pt 1)</w:t>
      </w:r>
      <w:r w:rsidRPr="002A3DA3">
        <w:rPr>
          <w:noProof/>
        </w:rPr>
        <w:t>, 35-51. doi: 10.1348/014466500163095</w:t>
      </w:r>
    </w:p>
    <w:p w14:paraId="2F145582" w14:textId="77777777" w:rsidR="002C4135" w:rsidRPr="002C4135" w:rsidRDefault="002C4135" w:rsidP="002C4135">
      <w:pPr>
        <w:pStyle w:val="EndNoteBibliography"/>
        <w:ind w:left="720" w:hanging="720"/>
        <w:rPr>
          <w:noProof/>
        </w:rPr>
      </w:pPr>
      <w:r w:rsidRPr="002C4135">
        <w:rPr>
          <w:noProof/>
        </w:rPr>
        <w:t xml:space="preserve">Davies, J., Slade, P., Wright, I., &amp; Stewart, P. (2008). Posttraumatic stress symptoms following childbirth and mothers' perceptions of their infants. </w:t>
      </w:r>
      <w:r w:rsidRPr="002C4135">
        <w:rPr>
          <w:i/>
          <w:noProof/>
        </w:rPr>
        <w:t>Infant Mental Health Journal, 29</w:t>
      </w:r>
      <w:r w:rsidRPr="002C4135">
        <w:rPr>
          <w:noProof/>
        </w:rPr>
        <w:t>(6), 537-554. doi: 10.1002/imhj.20197</w:t>
      </w:r>
    </w:p>
    <w:p w14:paraId="57793540" w14:textId="77777777" w:rsidR="002C4135" w:rsidRPr="002C4135" w:rsidRDefault="002C4135" w:rsidP="002C4135">
      <w:pPr>
        <w:pStyle w:val="EndNoteBibliography"/>
        <w:ind w:left="720" w:hanging="720"/>
        <w:rPr>
          <w:noProof/>
        </w:rPr>
      </w:pPr>
      <w:r w:rsidRPr="002C4135">
        <w:rPr>
          <w:noProof/>
        </w:rPr>
        <w:t xml:space="preserve">De Schepper, S., Vercauteren, T., Tersago, J., Jacquemyn, Y., Raes, F., &amp; Franck, E. (2015). Post-Traumatic Stress Disorder after childbirth and the influence of maternity team care during labour and birth: A cohort study. </w:t>
      </w:r>
      <w:r w:rsidRPr="002C4135">
        <w:rPr>
          <w:i/>
          <w:noProof/>
        </w:rPr>
        <w:t>Midwifery</w:t>
      </w:r>
      <w:r w:rsidRPr="002C4135">
        <w:rPr>
          <w:noProof/>
        </w:rPr>
        <w:t>. doi: 10.1016/j.midw.2015.08.010</w:t>
      </w:r>
    </w:p>
    <w:p w14:paraId="7B6B97FB" w14:textId="77777777" w:rsidR="002C4135" w:rsidRPr="002C4135" w:rsidRDefault="002C4135" w:rsidP="002C4135">
      <w:pPr>
        <w:pStyle w:val="EndNoteBibliography"/>
        <w:ind w:left="720" w:hanging="720"/>
        <w:rPr>
          <w:noProof/>
        </w:rPr>
      </w:pPr>
      <w:r w:rsidRPr="002C4135">
        <w:rPr>
          <w:noProof/>
        </w:rPr>
        <w:t xml:space="preserve">Edwards, N., Gilbert, A., Mander, R., McHugh, N., Patterson, J., &amp; Murphy-Lawless, J. (2016). Are staffing shortages changing the culture of midwifery? </w:t>
      </w:r>
      <w:r w:rsidRPr="002C4135">
        <w:rPr>
          <w:i/>
          <w:noProof/>
        </w:rPr>
        <w:t>The Practising Midwife, 19</w:t>
      </w:r>
      <w:r w:rsidRPr="002C4135">
        <w:rPr>
          <w:noProof/>
        </w:rPr>
        <w:t>(3), 12-16</w:t>
      </w:r>
    </w:p>
    <w:p w14:paraId="21482D11" w14:textId="77777777" w:rsidR="002C4135" w:rsidRPr="002C4135" w:rsidRDefault="002C4135" w:rsidP="002C4135">
      <w:pPr>
        <w:pStyle w:val="EndNoteBibliography"/>
        <w:ind w:left="720" w:hanging="720"/>
        <w:rPr>
          <w:noProof/>
        </w:rPr>
      </w:pPr>
      <w:r w:rsidRPr="002C4135">
        <w:rPr>
          <w:noProof/>
        </w:rPr>
        <w:t xml:space="preserve">Fenech, G., &amp; Thomson, G. (2014). Tormented by ghosts from their past': A meta-synthesis to explore the psychosocial implications of a traumatic birth on maternal well-being. </w:t>
      </w:r>
      <w:r w:rsidRPr="002C4135">
        <w:rPr>
          <w:i/>
          <w:noProof/>
        </w:rPr>
        <w:t>Midwifery, 30</w:t>
      </w:r>
      <w:r w:rsidRPr="002C4135">
        <w:rPr>
          <w:noProof/>
        </w:rPr>
        <w:t>(2), 185-193. doi: 10.1016/j.midw.2013.12.004</w:t>
      </w:r>
    </w:p>
    <w:p w14:paraId="5D90C662" w14:textId="77777777" w:rsidR="002C4135" w:rsidRPr="002C4135" w:rsidRDefault="002C4135" w:rsidP="002C4135">
      <w:pPr>
        <w:pStyle w:val="EndNoteBibliography"/>
        <w:ind w:left="720" w:hanging="720"/>
        <w:rPr>
          <w:noProof/>
        </w:rPr>
      </w:pPr>
      <w:r w:rsidRPr="002C4135">
        <w:rPr>
          <w:noProof/>
        </w:rPr>
        <w:t xml:space="preserve">Finlay, L. (2008). A Dance Between the Reduction and Reflexivity: Explicating the "Phenomenological Psychological Attitude". </w:t>
      </w:r>
      <w:r w:rsidRPr="002C4135">
        <w:rPr>
          <w:i/>
          <w:noProof/>
        </w:rPr>
        <w:t>Journal of Phenomenological Psychology, 39</w:t>
      </w:r>
      <w:r w:rsidRPr="002C4135">
        <w:rPr>
          <w:noProof/>
        </w:rPr>
        <w:t>(1), 1-32. doi: 10.1163/156916208X311601</w:t>
      </w:r>
    </w:p>
    <w:p w14:paraId="646A2DF9" w14:textId="77777777" w:rsidR="007C0872" w:rsidRPr="002A3DA3" w:rsidRDefault="007C0872" w:rsidP="007C0872">
      <w:pPr>
        <w:pStyle w:val="EndNoteBibliography"/>
        <w:ind w:left="720" w:hanging="720"/>
        <w:rPr>
          <w:noProof/>
        </w:rPr>
      </w:pPr>
      <w:r w:rsidRPr="002A3DA3">
        <w:rPr>
          <w:noProof/>
        </w:rPr>
        <w:t xml:space="preserve">Foa, E. B., Cashman, L., Jaycox, L., &amp; Perry, K. (1997). The validation of a self-report measure of posttraumatic stress disorder: The Posttraumatic Diagnostic Scale. </w:t>
      </w:r>
      <w:r w:rsidRPr="002A3DA3">
        <w:rPr>
          <w:i/>
          <w:noProof/>
        </w:rPr>
        <w:t>Psychological Assessment, 9</w:t>
      </w:r>
      <w:r w:rsidRPr="002A3DA3">
        <w:rPr>
          <w:noProof/>
        </w:rPr>
        <w:t>(4), 445-451. doi: 10.1037/1040-3590.9.4.445</w:t>
      </w:r>
    </w:p>
    <w:p w14:paraId="58729DF8" w14:textId="77777777" w:rsidR="007C0872" w:rsidRPr="002A3DA3" w:rsidRDefault="007C0872" w:rsidP="007C0872">
      <w:pPr>
        <w:pStyle w:val="EndNoteBibliography"/>
        <w:ind w:left="720" w:hanging="720"/>
        <w:rPr>
          <w:noProof/>
        </w:rPr>
      </w:pPr>
      <w:r w:rsidRPr="002A3DA3">
        <w:rPr>
          <w:noProof/>
        </w:rPr>
        <w:t xml:space="preserve">Foa, E. B., Riggs, D. S., Dancu, C. V., &amp; Rothbaum, B. O. (1993). Reliability and validity of a brief instrument for assessing post-traumatic stress disorder. </w:t>
      </w:r>
      <w:r w:rsidRPr="002A3DA3">
        <w:rPr>
          <w:i/>
          <w:noProof/>
        </w:rPr>
        <w:t>Journal of Traumatic Stress, 6</w:t>
      </w:r>
      <w:r w:rsidRPr="002A3DA3">
        <w:rPr>
          <w:noProof/>
        </w:rPr>
        <w:t>(4), 459-473. doi: 10.1002/jts.2490060405</w:t>
      </w:r>
    </w:p>
    <w:p w14:paraId="752BECA4" w14:textId="5A5C442F" w:rsidR="002C4135" w:rsidRPr="002C4135" w:rsidRDefault="002C4135" w:rsidP="002C4135">
      <w:pPr>
        <w:pStyle w:val="EndNoteBibliography"/>
        <w:ind w:left="720" w:hanging="720"/>
        <w:rPr>
          <w:noProof/>
        </w:rPr>
      </w:pPr>
      <w:r w:rsidRPr="002C4135">
        <w:rPr>
          <w:noProof/>
        </w:rPr>
        <w:t xml:space="preserve">Ford, E. (2013). “She was perfect, a beautiful baby girl… only sleeping": Stillbirth and PTSD in the era of DSM-5 Retrieved from </w:t>
      </w:r>
      <w:hyperlink r:id="rId15" w:history="1">
        <w:r w:rsidRPr="002C4135">
          <w:rPr>
            <w:rStyle w:val="Hyperlink"/>
            <w:noProof/>
          </w:rPr>
          <w:t>https://blogs.city.ac.uk/birthptsd/tag/stillbirth/</w:t>
        </w:r>
      </w:hyperlink>
    </w:p>
    <w:p w14:paraId="0F6672F7" w14:textId="77777777" w:rsidR="002C4135" w:rsidRPr="002C4135" w:rsidRDefault="002C4135" w:rsidP="002C4135">
      <w:pPr>
        <w:pStyle w:val="EndNoteBibliography"/>
        <w:ind w:left="720" w:hanging="720"/>
        <w:rPr>
          <w:noProof/>
        </w:rPr>
      </w:pPr>
      <w:r w:rsidRPr="002C4135">
        <w:rPr>
          <w:noProof/>
        </w:rPr>
        <w:t xml:space="preserve">Ford, E., &amp; Ayers, S. (2011). Support during birth interacts with prior trauma and birth intervention to predict postnatal post-traumatic stress symptoms. </w:t>
      </w:r>
      <w:r w:rsidRPr="002C4135">
        <w:rPr>
          <w:i/>
          <w:noProof/>
        </w:rPr>
        <w:t>Psychology &amp; Health, 26</w:t>
      </w:r>
      <w:r w:rsidRPr="002C4135">
        <w:rPr>
          <w:noProof/>
        </w:rPr>
        <w:t>(12), 1553-1570. doi: 10.1080/08870446.2010.533770</w:t>
      </w:r>
    </w:p>
    <w:p w14:paraId="272C65CE" w14:textId="77777777" w:rsidR="002C4135" w:rsidRPr="002C4135" w:rsidRDefault="002C4135" w:rsidP="002C4135">
      <w:pPr>
        <w:pStyle w:val="EndNoteBibliography"/>
        <w:ind w:left="720" w:hanging="720"/>
        <w:rPr>
          <w:noProof/>
        </w:rPr>
      </w:pPr>
      <w:r w:rsidRPr="002C4135">
        <w:rPr>
          <w:noProof/>
        </w:rPr>
        <w:t xml:space="preserve">Fox, N. (1999). </w:t>
      </w:r>
      <w:r w:rsidRPr="002C4135">
        <w:rPr>
          <w:i/>
          <w:noProof/>
        </w:rPr>
        <w:t>Beyond Health: Postmodernism and Embodiment</w:t>
      </w:r>
      <w:r w:rsidRPr="002C4135">
        <w:rPr>
          <w:noProof/>
        </w:rPr>
        <w:t>. London: Free Association Books.</w:t>
      </w:r>
    </w:p>
    <w:p w14:paraId="023AAEA9" w14:textId="77777777" w:rsidR="002C4135" w:rsidRPr="002C4135" w:rsidRDefault="002C4135" w:rsidP="002C4135">
      <w:pPr>
        <w:pStyle w:val="EndNoteBibliography"/>
        <w:ind w:left="720" w:hanging="720"/>
        <w:rPr>
          <w:noProof/>
        </w:rPr>
      </w:pPr>
      <w:r w:rsidRPr="002C4135">
        <w:rPr>
          <w:noProof/>
        </w:rPr>
        <w:t xml:space="preserve">Garthus-Niegel, S., Soest, T., Vollrath, M., &amp; Eberhard-Gran, M. (2013). The impact of subjective birth experiences on post-traumatic stress symptoms: a longitudinal study. </w:t>
      </w:r>
      <w:r w:rsidRPr="002C4135">
        <w:rPr>
          <w:i/>
          <w:noProof/>
        </w:rPr>
        <w:t>Archives of Women's Mental Health, 16</w:t>
      </w:r>
      <w:r w:rsidRPr="002C4135">
        <w:rPr>
          <w:noProof/>
        </w:rPr>
        <w:t>(1), 1-10. doi: 10.1007/s00737-012-0301-3</w:t>
      </w:r>
    </w:p>
    <w:p w14:paraId="06A26BA2" w14:textId="77777777" w:rsidR="002C4135" w:rsidRPr="002C4135" w:rsidRDefault="002C4135" w:rsidP="002C4135">
      <w:pPr>
        <w:pStyle w:val="EndNoteBibliography"/>
        <w:ind w:left="720" w:hanging="720"/>
        <w:rPr>
          <w:noProof/>
        </w:rPr>
      </w:pPr>
      <w:r w:rsidRPr="002C4135">
        <w:rPr>
          <w:noProof/>
        </w:rPr>
        <w:t xml:space="preserve">Gottvall, K., &amp; Waldenström, U. (2002). Does a traumatic birth experience have an impact on future reproduction? </w:t>
      </w:r>
      <w:r w:rsidRPr="002C4135">
        <w:rPr>
          <w:i/>
          <w:noProof/>
        </w:rPr>
        <w:t>BJOG: An International Journal of Obstetrics &amp; Gynaecology, 109</w:t>
      </w:r>
      <w:r w:rsidRPr="002C4135">
        <w:rPr>
          <w:noProof/>
        </w:rPr>
        <w:t>(3), 254-260 257p</w:t>
      </w:r>
    </w:p>
    <w:p w14:paraId="25A5DF44" w14:textId="77777777" w:rsidR="007C0872" w:rsidRPr="002A3DA3" w:rsidRDefault="007C0872" w:rsidP="007C0872">
      <w:pPr>
        <w:pStyle w:val="EndNoteBibliography"/>
        <w:ind w:left="720" w:hanging="720"/>
        <w:rPr>
          <w:noProof/>
        </w:rPr>
      </w:pPr>
      <w:r w:rsidRPr="002A3DA3">
        <w:rPr>
          <w:noProof/>
        </w:rPr>
        <w:lastRenderedPageBreak/>
        <w:t xml:space="preserve">Green, B. L., Lindy, J. D., &amp; Grace, M. C. (1985). Posttraumatic stress disorder: Toward DSM-IV. </w:t>
      </w:r>
      <w:r w:rsidRPr="002A3DA3">
        <w:rPr>
          <w:i/>
          <w:noProof/>
        </w:rPr>
        <w:t>Journal of Nervous and Mental Disease, 173</w:t>
      </w:r>
      <w:r w:rsidRPr="002A3DA3">
        <w:rPr>
          <w:noProof/>
        </w:rPr>
        <w:t>(7), 406-411. doi: 10.1097/00005053-198507000-00004</w:t>
      </w:r>
    </w:p>
    <w:p w14:paraId="6773073F" w14:textId="77777777" w:rsidR="007C0872" w:rsidRPr="002A3DA3" w:rsidRDefault="007C0872" w:rsidP="007C0872">
      <w:pPr>
        <w:pStyle w:val="EndNoteBibliography"/>
        <w:ind w:left="720" w:hanging="720"/>
        <w:rPr>
          <w:noProof/>
        </w:rPr>
      </w:pPr>
      <w:r w:rsidRPr="002A3DA3">
        <w:rPr>
          <w:noProof/>
        </w:rPr>
        <w:t xml:space="preserve">Green, J. M., &amp; Baston, H. A. (2003). Feeling in control during labor: concepts, correlates, and consequences. </w:t>
      </w:r>
      <w:r w:rsidRPr="002A3DA3">
        <w:rPr>
          <w:i/>
          <w:noProof/>
        </w:rPr>
        <w:t>Birth: Issues in Perinatal Care, 30</w:t>
      </w:r>
      <w:r w:rsidRPr="002A3DA3">
        <w:rPr>
          <w:noProof/>
        </w:rPr>
        <w:t>(4), 235-247 213p</w:t>
      </w:r>
    </w:p>
    <w:p w14:paraId="58038C43" w14:textId="77777777" w:rsidR="002C4135" w:rsidRPr="002C4135" w:rsidRDefault="002C4135" w:rsidP="002C4135">
      <w:pPr>
        <w:pStyle w:val="EndNoteBibliography"/>
        <w:ind w:left="720" w:hanging="720"/>
        <w:rPr>
          <w:noProof/>
        </w:rPr>
      </w:pPr>
      <w:r w:rsidRPr="002C4135">
        <w:rPr>
          <w:noProof/>
        </w:rPr>
        <w:t xml:space="preserve">Grekin, R., &amp; O'Hara, M. W. (2014). Prevalence and risk factors of postpartum posttraumatic stress disorder: A meta-analysis. </w:t>
      </w:r>
      <w:r w:rsidRPr="002C4135">
        <w:rPr>
          <w:i/>
          <w:noProof/>
        </w:rPr>
        <w:t>Clinical Psychology Review, 34</w:t>
      </w:r>
      <w:r w:rsidRPr="002C4135">
        <w:rPr>
          <w:noProof/>
        </w:rPr>
        <w:t>(5), 389-401. doi: 10.1016/j.cpr.2014.05.003</w:t>
      </w:r>
    </w:p>
    <w:p w14:paraId="092A2ACE" w14:textId="77777777" w:rsidR="002C4135" w:rsidRPr="002C4135" w:rsidRDefault="002C4135" w:rsidP="002C4135">
      <w:pPr>
        <w:pStyle w:val="EndNoteBibliography"/>
        <w:ind w:left="720" w:hanging="720"/>
        <w:rPr>
          <w:noProof/>
        </w:rPr>
      </w:pPr>
      <w:r w:rsidRPr="002C4135">
        <w:rPr>
          <w:noProof/>
        </w:rPr>
        <w:t xml:space="preserve">Harris, R., &amp; Ayers, S. (2012). What makes labour and birth traumatic? A survey of intrapartum ‘hotspots’. </w:t>
      </w:r>
      <w:r w:rsidRPr="002C4135">
        <w:rPr>
          <w:i/>
          <w:noProof/>
        </w:rPr>
        <w:t>Psychology &amp; Health, 27</w:t>
      </w:r>
      <w:r w:rsidRPr="002C4135">
        <w:rPr>
          <w:noProof/>
        </w:rPr>
        <w:t>(10), 1166-1177. doi: 10.1080/08870446.2011.649755</w:t>
      </w:r>
    </w:p>
    <w:p w14:paraId="31CE9F2F" w14:textId="77777777" w:rsidR="007C0872" w:rsidRPr="002A3DA3" w:rsidRDefault="007C0872" w:rsidP="007C0872">
      <w:pPr>
        <w:pStyle w:val="EndNoteBibliography"/>
        <w:ind w:left="720" w:hanging="720"/>
        <w:rPr>
          <w:noProof/>
        </w:rPr>
      </w:pPr>
      <w:r w:rsidRPr="002A3DA3">
        <w:rPr>
          <w:noProof/>
        </w:rPr>
        <w:t xml:space="preserve">Horowitz, M. J., Wilner, N., &amp; Alvarez, W. (1979). Impact of Event Scale: A measure of subjective stress. </w:t>
      </w:r>
      <w:r w:rsidRPr="002A3DA3">
        <w:rPr>
          <w:i/>
          <w:noProof/>
        </w:rPr>
        <w:t>Psychosomatic Medicine, 41</w:t>
      </w:r>
      <w:r w:rsidRPr="002A3DA3">
        <w:rPr>
          <w:noProof/>
        </w:rPr>
        <w:t>(3), 209-218. doi: 10.1097/00006842-197905000-00004</w:t>
      </w:r>
    </w:p>
    <w:p w14:paraId="5867399A" w14:textId="29EED99C" w:rsidR="002C4135" w:rsidRPr="002C4135" w:rsidRDefault="002C4135" w:rsidP="002C4135">
      <w:pPr>
        <w:pStyle w:val="EndNoteBibliography"/>
        <w:ind w:left="720" w:hanging="720"/>
        <w:rPr>
          <w:noProof/>
        </w:rPr>
      </w:pPr>
      <w:r w:rsidRPr="002C4135">
        <w:rPr>
          <w:noProof/>
        </w:rPr>
        <w:t xml:space="preserve">INPPR. (2017). </w:t>
      </w:r>
      <w:r w:rsidRPr="002C4135">
        <w:rPr>
          <w:i/>
          <w:noProof/>
        </w:rPr>
        <w:t>International network for perinatal PTSD research</w:t>
      </w:r>
      <w:r w:rsidRPr="002C4135">
        <w:rPr>
          <w:noProof/>
        </w:rPr>
        <w:t xml:space="preserve">. Retrieved from </w:t>
      </w:r>
      <w:hyperlink r:id="rId16" w:history="1">
        <w:r w:rsidRPr="002C4135">
          <w:rPr>
            <w:rStyle w:val="Hyperlink"/>
            <w:noProof/>
          </w:rPr>
          <w:t>https://blogs.city.ac.uk/birthptsd/</w:t>
        </w:r>
      </w:hyperlink>
    </w:p>
    <w:p w14:paraId="752A20C9" w14:textId="77777777" w:rsidR="002C4135" w:rsidRPr="002C4135" w:rsidRDefault="002C4135" w:rsidP="002C4135">
      <w:pPr>
        <w:pStyle w:val="EndNoteBibliography"/>
        <w:ind w:left="720" w:hanging="720"/>
        <w:rPr>
          <w:noProof/>
        </w:rPr>
      </w:pPr>
      <w:r w:rsidRPr="002C4135">
        <w:rPr>
          <w:noProof/>
        </w:rPr>
        <w:t xml:space="preserve">Kirkham, M. (2000). How can we relate? In M. Kirkham (Ed.), </w:t>
      </w:r>
      <w:r w:rsidRPr="002C4135">
        <w:rPr>
          <w:i/>
          <w:noProof/>
        </w:rPr>
        <w:t>The Midwife-Mother Relationship</w:t>
      </w:r>
      <w:r w:rsidRPr="002C4135">
        <w:rPr>
          <w:noProof/>
        </w:rPr>
        <w:t>. London: MacMillan.</w:t>
      </w:r>
    </w:p>
    <w:p w14:paraId="34F73C89" w14:textId="7EDAF83A" w:rsidR="002C4135" w:rsidRPr="002C4135" w:rsidRDefault="002C4135" w:rsidP="002C4135">
      <w:pPr>
        <w:pStyle w:val="EndNoteBibliography"/>
        <w:ind w:left="720" w:hanging="720"/>
        <w:rPr>
          <w:noProof/>
        </w:rPr>
      </w:pPr>
      <w:r w:rsidRPr="002C4135">
        <w:rPr>
          <w:noProof/>
        </w:rPr>
        <w:t xml:space="preserve">Knight, M., Nair, M., Tuffnell, D., Kenyon, S., Shakespeare, J., Brocklehurst, P., &amp; Kurinczuk, J. J. (2016). </w:t>
      </w:r>
      <w:r w:rsidRPr="002C4135">
        <w:rPr>
          <w:i/>
          <w:noProof/>
        </w:rPr>
        <w:t>Saving Lives, Improving Mothers' Care. surveillance of maternal deqaths in the UK 2012-14 and lessons learned to inform maternity care from the UK and Ireland Confidential Enquiries into Maternal Deaths and Morbidity 2009-14</w:t>
      </w:r>
      <w:r w:rsidRPr="002C4135">
        <w:rPr>
          <w:noProof/>
        </w:rPr>
        <w:t xml:space="preserve">. </w:t>
      </w:r>
      <w:hyperlink r:id="rId17" w:history="1">
        <w:r w:rsidRPr="002C4135">
          <w:rPr>
            <w:rStyle w:val="Hyperlink"/>
            <w:noProof/>
          </w:rPr>
          <w:t>https://www.npeu.ox.ac.uk/downloads/files/mbrrace-uk/reports/MBRRACE-UK%20Maternal%20Report%202016%20-%20website.pdf</w:t>
        </w:r>
      </w:hyperlink>
      <w:r w:rsidRPr="002C4135">
        <w:rPr>
          <w:noProof/>
        </w:rPr>
        <w:t>.</w:t>
      </w:r>
    </w:p>
    <w:p w14:paraId="1DFEAD9C" w14:textId="77777777" w:rsidR="002C4135" w:rsidRPr="002C4135" w:rsidRDefault="002C4135" w:rsidP="002C4135">
      <w:pPr>
        <w:pStyle w:val="EndNoteBibliography"/>
        <w:ind w:left="720" w:hanging="720"/>
        <w:rPr>
          <w:noProof/>
        </w:rPr>
      </w:pPr>
      <w:r w:rsidRPr="002C4135">
        <w:rPr>
          <w:noProof/>
        </w:rPr>
        <w:t xml:space="preserve">McKenzie-McHarg, K., Ayers, S., Ford, E., Horsch, A., Jomeen, J., Sawyer, A., . . . Slade, P. (2015). Post-traumatic stress disorder following childbirth: an update of current issues and recommendations for future research. </w:t>
      </w:r>
      <w:r w:rsidRPr="002C4135">
        <w:rPr>
          <w:i/>
          <w:noProof/>
        </w:rPr>
        <w:t>Journal of Reproductive &amp; Infant Psychology, 33</w:t>
      </w:r>
      <w:r w:rsidRPr="002C4135">
        <w:rPr>
          <w:noProof/>
        </w:rPr>
        <w:t>(3), 219-237 219p. doi: 10.1080/02646838.2015.1031646</w:t>
      </w:r>
    </w:p>
    <w:p w14:paraId="18B232EC" w14:textId="77777777" w:rsidR="002C4135" w:rsidRPr="002C4135" w:rsidRDefault="002C4135" w:rsidP="002C4135">
      <w:pPr>
        <w:pStyle w:val="EndNoteBibliography"/>
        <w:ind w:left="720" w:hanging="720"/>
        <w:rPr>
          <w:noProof/>
        </w:rPr>
      </w:pPr>
      <w:r w:rsidRPr="002C4135">
        <w:rPr>
          <w:noProof/>
        </w:rPr>
        <w:t xml:space="preserve">Menage, J. (1993). Post-traumatic stress disorder in women who have undergone obstetric and/or gynaecological procedures: A consecutive series of 30 cases of PTSD. </w:t>
      </w:r>
      <w:r w:rsidRPr="002C4135">
        <w:rPr>
          <w:i/>
          <w:noProof/>
        </w:rPr>
        <w:t>Journal of Reproductive and Infant Psychology, 11</w:t>
      </w:r>
      <w:r w:rsidRPr="002C4135">
        <w:rPr>
          <w:noProof/>
        </w:rPr>
        <w:t>(4), 221-228. doi: 10.1080/02646839308403222</w:t>
      </w:r>
    </w:p>
    <w:p w14:paraId="031AD106" w14:textId="77777777" w:rsidR="002C4135" w:rsidRPr="002C4135" w:rsidRDefault="002C4135" w:rsidP="002C4135">
      <w:pPr>
        <w:pStyle w:val="EndNoteBibliography"/>
        <w:ind w:left="720" w:hanging="720"/>
        <w:rPr>
          <w:noProof/>
        </w:rPr>
      </w:pPr>
      <w:r w:rsidRPr="002C4135">
        <w:rPr>
          <w:noProof/>
        </w:rPr>
        <w:t xml:space="preserve">Motlagh, H. (2010). Impact of Event Scale-Revised. </w:t>
      </w:r>
      <w:r w:rsidRPr="002C4135">
        <w:rPr>
          <w:i/>
          <w:noProof/>
        </w:rPr>
        <w:t>Journal of Physiotherapy, 56</w:t>
      </w:r>
      <w:r w:rsidRPr="002C4135">
        <w:rPr>
          <w:noProof/>
        </w:rPr>
        <w:t>, 203</w:t>
      </w:r>
    </w:p>
    <w:p w14:paraId="4A459C7C" w14:textId="7BC1010D" w:rsidR="002C4135" w:rsidRPr="002C4135" w:rsidRDefault="002C4135" w:rsidP="002C4135">
      <w:pPr>
        <w:pStyle w:val="EndNoteBibliography"/>
        <w:ind w:left="720" w:hanging="720"/>
        <w:rPr>
          <w:noProof/>
        </w:rPr>
      </w:pPr>
      <w:r w:rsidRPr="002C4135">
        <w:rPr>
          <w:noProof/>
        </w:rPr>
        <w:t xml:space="preserve">NICE. (2014). </w:t>
      </w:r>
      <w:r w:rsidRPr="002C4135">
        <w:rPr>
          <w:i/>
          <w:noProof/>
        </w:rPr>
        <w:t>Antenatal and postnatal mental health: Clinical management and service guidance</w:t>
      </w:r>
      <w:r w:rsidRPr="002C4135">
        <w:rPr>
          <w:noProof/>
        </w:rPr>
        <w:t>. London: T. B. P. S. a. T. R. c. o. Psychiatrists</w:t>
      </w:r>
      <w:hyperlink r:id="rId18" w:history="1">
        <w:r w:rsidRPr="002C4135">
          <w:rPr>
            <w:rStyle w:val="Hyperlink"/>
            <w:noProof/>
          </w:rPr>
          <w:t>https://www.nice.org.uk/guidance/cg192/evidence/full-guideline-193396861</w:t>
        </w:r>
      </w:hyperlink>
      <w:r w:rsidRPr="002C4135">
        <w:rPr>
          <w:noProof/>
        </w:rPr>
        <w:t>.</w:t>
      </w:r>
    </w:p>
    <w:p w14:paraId="75BFEFE1" w14:textId="72A87A89" w:rsidR="002C4135" w:rsidRPr="002C4135" w:rsidRDefault="002C4135" w:rsidP="002C4135">
      <w:pPr>
        <w:pStyle w:val="EndNoteBibliography"/>
        <w:ind w:left="720" w:hanging="720"/>
        <w:rPr>
          <w:noProof/>
        </w:rPr>
      </w:pPr>
      <w:r w:rsidRPr="002C4135">
        <w:rPr>
          <w:noProof/>
        </w:rPr>
        <w:t xml:space="preserve">NICE. (2017). </w:t>
      </w:r>
      <w:r w:rsidRPr="002C4135">
        <w:rPr>
          <w:i/>
          <w:noProof/>
        </w:rPr>
        <w:t>How to change practice: Understand, identify and overcome barriers to change</w:t>
      </w:r>
      <w:r w:rsidRPr="002C4135">
        <w:rPr>
          <w:noProof/>
        </w:rPr>
        <w:t xml:space="preserve">. Retrieved from </w:t>
      </w:r>
      <w:hyperlink r:id="rId19" w:history="1">
        <w:r w:rsidRPr="002C4135">
          <w:rPr>
            <w:rStyle w:val="Hyperlink"/>
            <w:noProof/>
          </w:rPr>
          <w:t>https://www.nice.org.uk/media/default/about/what-we-do/into-practice/support-for-service-improvement-and-audit/how-to-change-practice-barriers-to-change.pdf</w:t>
        </w:r>
      </w:hyperlink>
    </w:p>
    <w:p w14:paraId="62F4ABCF" w14:textId="77777777" w:rsidR="002C4135" w:rsidRPr="002C4135" w:rsidRDefault="002C4135" w:rsidP="002C4135">
      <w:pPr>
        <w:pStyle w:val="EndNoteBibliography"/>
        <w:ind w:left="720" w:hanging="720"/>
        <w:rPr>
          <w:noProof/>
        </w:rPr>
      </w:pPr>
      <w:r w:rsidRPr="002C4135">
        <w:rPr>
          <w:noProof/>
        </w:rPr>
        <w:t xml:space="preserve">Nicholls, K., &amp; Ayers, S. (2007). Childbirth-related post-traumatic stress disorder in couples: a qualitative study. </w:t>
      </w:r>
      <w:r w:rsidRPr="002C4135">
        <w:rPr>
          <w:i/>
          <w:noProof/>
        </w:rPr>
        <w:t>British Journal of Health Psychology, 12</w:t>
      </w:r>
      <w:r w:rsidRPr="002C4135">
        <w:rPr>
          <w:noProof/>
        </w:rPr>
        <w:t>(4), 491-509. doi: 10.1348/135910706X120627</w:t>
      </w:r>
    </w:p>
    <w:p w14:paraId="37EB81BA" w14:textId="77777777" w:rsidR="002C4135" w:rsidRPr="002C4135" w:rsidRDefault="002C4135" w:rsidP="002C4135">
      <w:pPr>
        <w:pStyle w:val="EndNoteBibliography"/>
        <w:ind w:left="720" w:hanging="720"/>
        <w:rPr>
          <w:noProof/>
        </w:rPr>
      </w:pPr>
      <w:r w:rsidRPr="002C4135">
        <w:rPr>
          <w:noProof/>
        </w:rPr>
        <w:t>NMC. (2009). Standards for competence for registered midwives: Nursing and Midwifery Council.</w:t>
      </w:r>
    </w:p>
    <w:p w14:paraId="39317E2E" w14:textId="77777777" w:rsidR="002C4135" w:rsidRPr="002C4135" w:rsidRDefault="002C4135" w:rsidP="002C4135">
      <w:pPr>
        <w:pStyle w:val="EndNoteBibliography"/>
        <w:ind w:left="720" w:hanging="720"/>
        <w:rPr>
          <w:noProof/>
        </w:rPr>
      </w:pPr>
      <w:r w:rsidRPr="002C4135">
        <w:rPr>
          <w:noProof/>
        </w:rPr>
        <w:t xml:space="preserve">Nyberg, K., Lindberg, I., &amp; Öhrling, K. (2010). Midwives' experience of encountering women with posttraumatic stress symptoms after childbirth. </w:t>
      </w:r>
      <w:r w:rsidRPr="002C4135">
        <w:rPr>
          <w:i/>
          <w:noProof/>
        </w:rPr>
        <w:t>Sexual &amp; Reproductive Healthcare: Official Journal Of The Swedish Association Of Midwives, 1</w:t>
      </w:r>
      <w:r w:rsidRPr="002C4135">
        <w:rPr>
          <w:noProof/>
        </w:rPr>
        <w:t>(2), 55-60. doi: 10.1016/j.srhc.2010.01.003</w:t>
      </w:r>
    </w:p>
    <w:p w14:paraId="507B6864" w14:textId="77777777" w:rsidR="002C4135" w:rsidRPr="002C4135" w:rsidRDefault="002C4135" w:rsidP="002C4135">
      <w:pPr>
        <w:pStyle w:val="EndNoteBibliography"/>
        <w:ind w:left="720" w:hanging="720"/>
        <w:rPr>
          <w:noProof/>
        </w:rPr>
      </w:pPr>
      <w:r w:rsidRPr="002C4135">
        <w:rPr>
          <w:noProof/>
        </w:rPr>
        <w:lastRenderedPageBreak/>
        <w:t xml:space="preserve">Otley, H. (2011). Fear of childbirth: Understanding the causes, impact and treatment. </w:t>
      </w:r>
      <w:r w:rsidRPr="002C4135">
        <w:rPr>
          <w:i/>
          <w:noProof/>
        </w:rPr>
        <w:t>British Journal of Midwifery, 19</w:t>
      </w:r>
      <w:r w:rsidRPr="002C4135">
        <w:rPr>
          <w:noProof/>
        </w:rPr>
        <w:t>(4), 215-220 216p</w:t>
      </w:r>
    </w:p>
    <w:p w14:paraId="37DD5C3E" w14:textId="77777777" w:rsidR="002C4135" w:rsidRPr="002C4135" w:rsidRDefault="002C4135" w:rsidP="002C4135">
      <w:pPr>
        <w:pStyle w:val="EndNoteBibliography"/>
        <w:ind w:left="720" w:hanging="720"/>
        <w:rPr>
          <w:noProof/>
        </w:rPr>
      </w:pPr>
      <w:r w:rsidRPr="002C4135">
        <w:rPr>
          <w:noProof/>
        </w:rPr>
        <w:t xml:space="preserve">Parfitt, Y. M., &amp; Ayers, S. (2009). The effect of post-natal symptoms of post-traumatic stress and depression on the couple's relationship and parent-baby bond. </w:t>
      </w:r>
      <w:r w:rsidRPr="002C4135">
        <w:rPr>
          <w:i/>
          <w:noProof/>
        </w:rPr>
        <w:t>Journal of Reproductive &amp; Infant Psychology, 27</w:t>
      </w:r>
      <w:r w:rsidRPr="002C4135">
        <w:rPr>
          <w:noProof/>
        </w:rPr>
        <w:t>(2), 127-142. doi: 10.1080/02646830802350831</w:t>
      </w:r>
    </w:p>
    <w:p w14:paraId="1CAB29D4" w14:textId="77777777" w:rsidR="007C0872" w:rsidRPr="002A3DA3" w:rsidRDefault="007C0872" w:rsidP="007C0872">
      <w:pPr>
        <w:pStyle w:val="EndNoteBibliography"/>
        <w:ind w:left="720" w:hanging="720"/>
        <w:rPr>
          <w:noProof/>
        </w:rPr>
      </w:pPr>
      <w:r w:rsidRPr="002A3DA3">
        <w:rPr>
          <w:noProof/>
        </w:rPr>
        <w:t xml:space="preserve">Peplau, H. E. (1953). </w:t>
      </w:r>
      <w:r w:rsidRPr="002A3DA3">
        <w:rPr>
          <w:i/>
          <w:noProof/>
        </w:rPr>
        <w:t>Interpersonal relations in nursing</w:t>
      </w:r>
      <w:r w:rsidRPr="002A3DA3">
        <w:rPr>
          <w:noProof/>
        </w:rPr>
        <w:t>. New York: G.P. Putnam's and Sons.</w:t>
      </w:r>
    </w:p>
    <w:p w14:paraId="1D709CE4" w14:textId="77777777" w:rsidR="002C4135" w:rsidRPr="002C4135" w:rsidRDefault="002C4135" w:rsidP="002C4135">
      <w:pPr>
        <w:pStyle w:val="EndNoteBibliography"/>
        <w:ind w:left="720" w:hanging="720"/>
        <w:rPr>
          <w:noProof/>
        </w:rPr>
      </w:pPr>
      <w:r w:rsidRPr="002C4135">
        <w:rPr>
          <w:noProof/>
        </w:rPr>
        <w:t xml:space="preserve">Pezaro, S., Clyne, W., Turner, A., Fulton, E. A., &amp; Gerada, C. (2015). 'Midwives Overboard!' Inside their hearts are breaking, their makeup may be flaking but their smile still stays on. </w:t>
      </w:r>
      <w:r w:rsidRPr="002C4135">
        <w:rPr>
          <w:i/>
          <w:noProof/>
        </w:rPr>
        <w:t>Women And Birth: Journal Of The Australian College Of Midwives</w:t>
      </w:r>
      <w:r w:rsidRPr="002C4135">
        <w:rPr>
          <w:noProof/>
        </w:rPr>
        <w:t>. doi: 10.1016/j.wombi.2015.10.006</w:t>
      </w:r>
    </w:p>
    <w:p w14:paraId="70027313" w14:textId="77777777" w:rsidR="002C4135" w:rsidRPr="002C4135" w:rsidRDefault="002C4135" w:rsidP="002C4135">
      <w:pPr>
        <w:pStyle w:val="EndNoteBibliography"/>
        <w:ind w:left="720" w:hanging="720"/>
        <w:rPr>
          <w:noProof/>
        </w:rPr>
      </w:pPr>
      <w:r w:rsidRPr="002C4135">
        <w:rPr>
          <w:noProof/>
        </w:rPr>
        <w:t xml:space="preserve">Popay, J., Roberts, H., Sowden, A., Petticrew, M., Arai, L., Rodgers, M., . . . Duffy, S. (2006). Guidance on the Conduct of Narrative Synthesis in Systematic Reviews. </w:t>
      </w:r>
      <w:r w:rsidRPr="002C4135">
        <w:rPr>
          <w:i/>
          <w:noProof/>
        </w:rPr>
        <w:t>ESRC Methods Programme</w:t>
      </w:r>
      <w:r w:rsidRPr="002C4135">
        <w:rPr>
          <w:noProof/>
        </w:rPr>
        <w:t xml:space="preserve">, </w:t>
      </w:r>
    </w:p>
    <w:p w14:paraId="084100AA" w14:textId="77777777" w:rsidR="002C4135" w:rsidRPr="002C4135" w:rsidRDefault="002C4135" w:rsidP="002C4135">
      <w:pPr>
        <w:pStyle w:val="EndNoteBibliography"/>
        <w:ind w:left="720" w:hanging="720"/>
        <w:rPr>
          <w:noProof/>
        </w:rPr>
      </w:pPr>
      <w:r w:rsidRPr="002C4135">
        <w:rPr>
          <w:noProof/>
        </w:rPr>
        <w:t xml:space="preserve">RCM. (2016). Royal College of Midwives campaign for healthy workplaces delivering high quality care. </w:t>
      </w:r>
    </w:p>
    <w:p w14:paraId="1C269766" w14:textId="77777777" w:rsidR="002C4135" w:rsidRPr="002C4135" w:rsidRDefault="002C4135" w:rsidP="002C4135">
      <w:pPr>
        <w:pStyle w:val="EndNoteBibliography"/>
        <w:ind w:left="720" w:hanging="720"/>
        <w:rPr>
          <w:noProof/>
        </w:rPr>
      </w:pPr>
      <w:r w:rsidRPr="002C4135">
        <w:rPr>
          <w:noProof/>
        </w:rPr>
        <w:t xml:space="preserve">Reed, R., Sharman, R., &amp; Inglis, C. (2017). Women's descriptions of childbirth trauma relating to care provider actions and interactions. </w:t>
      </w:r>
      <w:r w:rsidRPr="002C4135">
        <w:rPr>
          <w:i/>
          <w:noProof/>
        </w:rPr>
        <w:t>BMC Pregnancy And Childbirth, 17</w:t>
      </w:r>
      <w:r w:rsidRPr="002C4135">
        <w:rPr>
          <w:noProof/>
        </w:rPr>
        <w:t>(1), 21-21. doi: 10.1186/s12884-016-1197-0</w:t>
      </w:r>
    </w:p>
    <w:p w14:paraId="574E6D63" w14:textId="77777777" w:rsidR="002C4135" w:rsidRPr="002C4135" w:rsidRDefault="002C4135" w:rsidP="002C4135">
      <w:pPr>
        <w:pStyle w:val="EndNoteBibliography"/>
        <w:ind w:left="720" w:hanging="720"/>
        <w:rPr>
          <w:noProof/>
        </w:rPr>
      </w:pPr>
      <w:r w:rsidRPr="002C4135">
        <w:rPr>
          <w:noProof/>
        </w:rPr>
        <w:t xml:space="preserve">Simkin, P., &amp; Hull, K. (2011). Pain, Suffering, and Trauma in Labor and Prevention of Subsequent Posttraumatic Stress Disorder. </w:t>
      </w:r>
      <w:r w:rsidRPr="002C4135">
        <w:rPr>
          <w:i/>
          <w:noProof/>
        </w:rPr>
        <w:t>Journal of Perinatal Education, 20</w:t>
      </w:r>
      <w:r w:rsidRPr="002C4135">
        <w:rPr>
          <w:noProof/>
        </w:rPr>
        <w:t>(3), 166-176 111p. doi: 10.1891/1058-1243.20.3.166</w:t>
      </w:r>
    </w:p>
    <w:p w14:paraId="52FD9140" w14:textId="77777777" w:rsidR="002C4135" w:rsidRPr="002C4135" w:rsidRDefault="002C4135" w:rsidP="002C4135">
      <w:pPr>
        <w:pStyle w:val="EndNoteBibliography"/>
        <w:ind w:left="720" w:hanging="720"/>
        <w:rPr>
          <w:noProof/>
        </w:rPr>
      </w:pPr>
      <w:r w:rsidRPr="002C4135">
        <w:rPr>
          <w:noProof/>
        </w:rPr>
        <w:t xml:space="preserve">Simpson, M., &amp; Catling, C. (2015). Understanding psychological traumatic birth experiences: A literature review. </w:t>
      </w:r>
      <w:r w:rsidRPr="002C4135">
        <w:rPr>
          <w:i/>
          <w:noProof/>
        </w:rPr>
        <w:t>Women And Birth: Journal Of The Australian College Of Midwives</w:t>
      </w:r>
      <w:r w:rsidRPr="002C4135">
        <w:rPr>
          <w:noProof/>
        </w:rPr>
        <w:t>. doi: 10.1016/j.wombi.2015.10.009</w:t>
      </w:r>
    </w:p>
    <w:p w14:paraId="2A070176" w14:textId="77777777" w:rsidR="002C4135" w:rsidRPr="002C4135" w:rsidRDefault="002C4135" w:rsidP="002C4135">
      <w:pPr>
        <w:pStyle w:val="EndNoteBibliography"/>
        <w:ind w:left="720" w:hanging="720"/>
        <w:rPr>
          <w:noProof/>
        </w:rPr>
      </w:pPr>
      <w:r w:rsidRPr="002C4135">
        <w:rPr>
          <w:noProof/>
        </w:rPr>
        <w:t xml:space="preserve">Slade, P. (2006). Towards a conceptual framework for understanding post-traumatic stress symptoms following childbirth and implications for further research. </w:t>
      </w:r>
      <w:r w:rsidRPr="002C4135">
        <w:rPr>
          <w:i/>
          <w:noProof/>
        </w:rPr>
        <w:t>Journal of Psychosomatic Obstetrics &amp; Gynecology, 27</w:t>
      </w:r>
      <w:r w:rsidRPr="002C4135">
        <w:rPr>
          <w:noProof/>
        </w:rPr>
        <w:t>(2), 99-105. doi: 10.1080/01674820600714582</w:t>
      </w:r>
    </w:p>
    <w:p w14:paraId="15085383" w14:textId="77777777" w:rsidR="002C4135" w:rsidRPr="002C4135" w:rsidRDefault="002C4135" w:rsidP="002C4135">
      <w:pPr>
        <w:pStyle w:val="EndNoteBibliography"/>
        <w:ind w:left="720" w:hanging="720"/>
        <w:rPr>
          <w:noProof/>
        </w:rPr>
      </w:pPr>
      <w:r w:rsidRPr="002C4135">
        <w:rPr>
          <w:noProof/>
        </w:rPr>
        <w:t xml:space="preserve">Sorenson, D. S. (2003). Healing traumatizing provider interactions among women through short-term group therapy. </w:t>
      </w:r>
      <w:r w:rsidRPr="002C4135">
        <w:rPr>
          <w:i/>
          <w:noProof/>
        </w:rPr>
        <w:t>Archives of Psychiatric Nursing, 17</w:t>
      </w:r>
      <w:r w:rsidRPr="002C4135">
        <w:rPr>
          <w:noProof/>
        </w:rPr>
        <w:t>(6), 259-269. doi: 10.1053/j.apnu.2003.10.002</w:t>
      </w:r>
    </w:p>
    <w:p w14:paraId="5340B2EB" w14:textId="77777777" w:rsidR="002C4135" w:rsidRPr="002C4135" w:rsidRDefault="002C4135" w:rsidP="002C4135">
      <w:pPr>
        <w:pStyle w:val="EndNoteBibliography"/>
        <w:ind w:left="720" w:hanging="720"/>
        <w:rPr>
          <w:noProof/>
        </w:rPr>
      </w:pPr>
      <w:r w:rsidRPr="002C4135">
        <w:rPr>
          <w:noProof/>
        </w:rPr>
        <w:t xml:space="preserve">Sorenson, D. S., &amp; Tschetter, L. (2010). Prevalence of negative birth perception, disaffirmation, perinatal trauma symptoms, and depression among postpartum women. </w:t>
      </w:r>
      <w:r w:rsidRPr="002C4135">
        <w:rPr>
          <w:i/>
          <w:noProof/>
        </w:rPr>
        <w:t>Perspectives in Psychiatric Care, 46</w:t>
      </w:r>
      <w:r w:rsidRPr="002C4135">
        <w:rPr>
          <w:noProof/>
        </w:rPr>
        <w:t>(1), 14-25. doi: 10.1111/j.1744-6163.2009.00234.x</w:t>
      </w:r>
    </w:p>
    <w:p w14:paraId="1313592F" w14:textId="77777777" w:rsidR="002C4135" w:rsidRPr="002C4135" w:rsidRDefault="002C4135" w:rsidP="002C4135">
      <w:pPr>
        <w:pStyle w:val="EndNoteBibliography"/>
        <w:ind w:left="720" w:hanging="720"/>
        <w:rPr>
          <w:noProof/>
        </w:rPr>
      </w:pPr>
      <w:r w:rsidRPr="002C4135">
        <w:rPr>
          <w:noProof/>
        </w:rPr>
        <w:t xml:space="preserve">Tham, V., Ryding, E. L., &amp; Christensson, K. (2010). Experience of support among mothers with and without post-traumatic stress symptoms following emergency caesarean section. </w:t>
      </w:r>
      <w:r w:rsidRPr="002C4135">
        <w:rPr>
          <w:i/>
          <w:noProof/>
        </w:rPr>
        <w:t>Sexual &amp; Reproductive Healthcare: Official Journal Of The Swedish Association Of Midwives, 1</w:t>
      </w:r>
      <w:r w:rsidRPr="002C4135">
        <w:rPr>
          <w:noProof/>
        </w:rPr>
        <w:t>(4), 175-180. doi: 10.1016/j.srhc.2010.06.004</w:t>
      </w:r>
    </w:p>
    <w:p w14:paraId="0BC65E9C" w14:textId="77777777" w:rsidR="002C4135" w:rsidRPr="002C4135" w:rsidRDefault="002C4135" w:rsidP="002C4135">
      <w:pPr>
        <w:pStyle w:val="EndNoteBibliography"/>
        <w:ind w:left="720" w:hanging="720"/>
        <w:rPr>
          <w:noProof/>
        </w:rPr>
      </w:pPr>
      <w:r w:rsidRPr="002C4135">
        <w:rPr>
          <w:noProof/>
        </w:rPr>
        <w:t xml:space="preserve">United Nations. (2015). The Millennium Development Goals Report. </w:t>
      </w:r>
    </w:p>
    <w:p w14:paraId="501482AB" w14:textId="125A9100" w:rsidR="002C4135" w:rsidRPr="002C4135" w:rsidRDefault="002C4135" w:rsidP="002C4135">
      <w:pPr>
        <w:pStyle w:val="EndNoteBibliography"/>
        <w:ind w:left="720" w:hanging="720"/>
        <w:rPr>
          <w:noProof/>
        </w:rPr>
      </w:pPr>
      <w:r w:rsidRPr="002C4135">
        <w:rPr>
          <w:noProof/>
        </w:rPr>
        <w:t xml:space="preserve">University of Toronto. (2017). </w:t>
      </w:r>
      <w:r w:rsidRPr="002C4135">
        <w:rPr>
          <w:i/>
          <w:noProof/>
        </w:rPr>
        <w:t>Searching the literature: a guide for nurses</w:t>
      </w:r>
      <w:r w:rsidRPr="002C4135">
        <w:rPr>
          <w:noProof/>
        </w:rPr>
        <w:t xml:space="preserve">. Retrieved from </w:t>
      </w:r>
      <w:hyperlink r:id="rId20" w:history="1">
        <w:r w:rsidRPr="002C4135">
          <w:rPr>
            <w:rStyle w:val="Hyperlink"/>
            <w:noProof/>
          </w:rPr>
          <w:t>http://guides.library.utoronto.ca/c.php?g=250707&amp;p=1680563</w:t>
        </w:r>
      </w:hyperlink>
    </w:p>
    <w:p w14:paraId="270AD1C0" w14:textId="77777777" w:rsidR="002C4135" w:rsidRPr="002C4135" w:rsidRDefault="002C4135" w:rsidP="002C4135">
      <w:pPr>
        <w:pStyle w:val="EndNoteBibliography"/>
        <w:ind w:left="720" w:hanging="720"/>
        <w:rPr>
          <w:noProof/>
        </w:rPr>
      </w:pPr>
      <w:r w:rsidRPr="002C4135">
        <w:rPr>
          <w:noProof/>
        </w:rPr>
        <w:t xml:space="preserve">Walsh, D., J. (2007). A birth centre’s encounters with discourses of childbirth: how resistance led to innovation. </w:t>
      </w:r>
      <w:r w:rsidRPr="002C4135">
        <w:rPr>
          <w:i/>
          <w:noProof/>
        </w:rPr>
        <w:t>Sociology of Health and Illness, 29</w:t>
      </w:r>
      <w:r w:rsidRPr="002C4135">
        <w:rPr>
          <w:noProof/>
        </w:rPr>
        <w:t>(2), 216-232. doi: 10.1111/j.1467-9566.2007.00545.x</w:t>
      </w:r>
    </w:p>
    <w:p w14:paraId="261BB945" w14:textId="77777777" w:rsidR="007C0872" w:rsidRPr="002A3DA3" w:rsidRDefault="007C0872" w:rsidP="007C0872">
      <w:pPr>
        <w:pStyle w:val="EndNoteBibliography"/>
        <w:ind w:left="720" w:hanging="720"/>
        <w:rPr>
          <w:noProof/>
        </w:rPr>
      </w:pPr>
      <w:r>
        <w:rPr>
          <w:rFonts w:cs="Calibri"/>
          <w:lang w:val="en-US"/>
        </w:rPr>
        <w:fldChar w:fldCharType="begin"/>
      </w:r>
      <w:r>
        <w:instrText xml:space="preserve"> ADDIN EN.REFLIST </w:instrText>
      </w:r>
      <w:r>
        <w:rPr>
          <w:rFonts w:cs="Calibri"/>
          <w:lang w:val="en-US"/>
        </w:rPr>
        <w:fldChar w:fldCharType="separate"/>
      </w:r>
    </w:p>
    <w:p w14:paraId="109F5DE4" w14:textId="77777777" w:rsidR="007C0872" w:rsidRPr="002A3DA3" w:rsidRDefault="007C0872" w:rsidP="007C0872">
      <w:pPr>
        <w:pStyle w:val="EndNoteBibliography"/>
        <w:ind w:left="720" w:hanging="720"/>
        <w:rPr>
          <w:noProof/>
        </w:rPr>
      </w:pPr>
      <w:r w:rsidRPr="002A3DA3">
        <w:rPr>
          <w:noProof/>
        </w:rPr>
        <w:t xml:space="preserve">Watson, C. G., Juba, M. P., Manifold, V., Kucala, T., &amp; Anderson, P. E. D. (1991). The PTSD interview: Rationale, description, reliability, and concurrent validity of a DSM-III based technique. </w:t>
      </w:r>
      <w:r w:rsidRPr="002A3DA3">
        <w:rPr>
          <w:i/>
          <w:noProof/>
        </w:rPr>
        <w:t>Journal of Clinical Psychology, 47</w:t>
      </w:r>
      <w:r w:rsidRPr="002A3DA3">
        <w:rPr>
          <w:noProof/>
        </w:rPr>
        <w:t>(2), 179-188</w:t>
      </w:r>
    </w:p>
    <w:p w14:paraId="4CE1B4CA" w14:textId="77777777" w:rsidR="007C0872" w:rsidRPr="002A3DA3" w:rsidRDefault="007C0872" w:rsidP="007C0872">
      <w:pPr>
        <w:pStyle w:val="EndNoteBibliography"/>
        <w:ind w:left="720" w:hanging="720"/>
        <w:rPr>
          <w:noProof/>
        </w:rPr>
      </w:pPr>
      <w:r w:rsidRPr="002A3DA3">
        <w:rPr>
          <w:noProof/>
        </w:rPr>
        <w:lastRenderedPageBreak/>
        <w:t xml:space="preserve">Weiss, D. S., &amp; Marmar, C. R. (1997). The Impact of Event Scale—Revised. In J. P. Wilson &amp; T. M. Keane (Eds.), </w:t>
      </w:r>
      <w:r w:rsidRPr="002A3DA3">
        <w:rPr>
          <w:i/>
          <w:noProof/>
        </w:rPr>
        <w:t>Assessing psychological trauma and PTSD.</w:t>
      </w:r>
      <w:r w:rsidRPr="002A3DA3">
        <w:rPr>
          <w:noProof/>
        </w:rPr>
        <w:t xml:space="preserve"> (pp. 399-411). New York, NY, US: Guilford Press.</w:t>
      </w:r>
    </w:p>
    <w:p w14:paraId="354920D6" w14:textId="2E39F370" w:rsidR="002C4135" w:rsidRPr="002C4135" w:rsidRDefault="007C0872" w:rsidP="007C0872">
      <w:pPr>
        <w:pStyle w:val="EndNoteBibliography"/>
        <w:ind w:left="720" w:hanging="720"/>
        <w:rPr>
          <w:noProof/>
        </w:rPr>
      </w:pPr>
      <w:r>
        <w:fldChar w:fldCharType="end"/>
      </w:r>
      <w:r w:rsidR="002C4135" w:rsidRPr="002C4135">
        <w:rPr>
          <w:noProof/>
        </w:rPr>
        <w:t xml:space="preserve">WHO. (2017). </w:t>
      </w:r>
      <w:r w:rsidR="002C4135" w:rsidRPr="002C4135">
        <w:rPr>
          <w:i/>
          <w:noProof/>
        </w:rPr>
        <w:t>Maternal Mental Health. World Health Organisation.</w:t>
      </w:r>
      <w:r w:rsidR="002C4135" w:rsidRPr="002C4135">
        <w:rPr>
          <w:noProof/>
        </w:rPr>
        <w:t xml:space="preserve"> Retrieved from </w:t>
      </w:r>
      <w:hyperlink r:id="rId21" w:history="1">
        <w:r w:rsidR="002C4135" w:rsidRPr="002C4135">
          <w:rPr>
            <w:rStyle w:val="Hyperlink"/>
            <w:noProof/>
          </w:rPr>
          <w:t>http://www.who.int/mental_health/maternal-child/maternal_mental_health/en/</w:t>
        </w:r>
      </w:hyperlink>
    </w:p>
    <w:p w14:paraId="6DAB9CF7" w14:textId="77777777" w:rsidR="00566ECC" w:rsidRPr="002A3DA3" w:rsidRDefault="00566ECC" w:rsidP="00566ECC">
      <w:pPr>
        <w:pStyle w:val="EndNoteBibliography"/>
        <w:ind w:left="720" w:hanging="720"/>
        <w:rPr>
          <w:noProof/>
        </w:rPr>
      </w:pPr>
      <w:r w:rsidRPr="002A3DA3">
        <w:rPr>
          <w:noProof/>
        </w:rPr>
        <w:t xml:space="preserve">Wijma, K., Söderquist, J., &amp; Wijma, B. (1997). Posttraumatic stress disorder after childbirth: A cross sectional study. </w:t>
      </w:r>
      <w:r w:rsidRPr="002A3DA3">
        <w:rPr>
          <w:i/>
          <w:noProof/>
        </w:rPr>
        <w:t>Journal of Anxiety Disorders, 11</w:t>
      </w:r>
      <w:r w:rsidRPr="002A3DA3">
        <w:rPr>
          <w:noProof/>
        </w:rPr>
        <w:t>(6), 587-597. doi: 10.1016/S0887-6185(97)00041-8</w:t>
      </w:r>
    </w:p>
    <w:p w14:paraId="04FD9471" w14:textId="77777777" w:rsidR="002C4135" w:rsidRPr="002C4135" w:rsidRDefault="002C4135" w:rsidP="002C4135">
      <w:pPr>
        <w:pStyle w:val="EndNoteBibliography"/>
        <w:ind w:left="720" w:hanging="720"/>
        <w:rPr>
          <w:noProof/>
        </w:rPr>
      </w:pPr>
      <w:r w:rsidRPr="002C4135">
        <w:rPr>
          <w:noProof/>
        </w:rPr>
        <w:t xml:space="preserve">Yildiz, P. D., Ayers, S., &amp; Phillips, L. (2017). The prevalence of posttraumatic stress disorder in pregnancy and after birth: A systematic review and meta-analysis. </w:t>
      </w:r>
      <w:r w:rsidRPr="002C4135">
        <w:rPr>
          <w:i/>
          <w:noProof/>
        </w:rPr>
        <w:t>Journal of Affective Disorders, 208</w:t>
      </w:r>
      <w:r w:rsidRPr="002C4135">
        <w:rPr>
          <w:noProof/>
        </w:rPr>
        <w:t>, 634-645. doi: 10.1016/j.jad.2016.10.009</w:t>
      </w:r>
    </w:p>
    <w:p w14:paraId="5D1780A5" w14:textId="6EAB9A15" w:rsidR="001243B3" w:rsidRDefault="001508EF">
      <w:r w:rsidRPr="00763916">
        <w:fldChar w:fldCharType="end"/>
      </w:r>
    </w:p>
    <w:p w14:paraId="484303C0" w14:textId="4DF3BAC9" w:rsidR="007C0872" w:rsidRDefault="007C0872"/>
    <w:p w14:paraId="1A51894A" w14:textId="450C8E4F" w:rsidR="007C0872" w:rsidRDefault="007C0872"/>
    <w:p w14:paraId="0DBC4FE8" w14:textId="0C523DA4" w:rsidR="007C0872" w:rsidRDefault="007C0872"/>
    <w:p w14:paraId="4A13858F" w14:textId="46E2DB48" w:rsidR="007C0872" w:rsidRPr="00763916" w:rsidRDefault="007C0872"/>
    <w:sectPr w:rsidR="007C0872" w:rsidRPr="00763916" w:rsidSect="001508EF">
      <w:headerReference w:type="default" r:id="rId2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E23B29" w14:textId="77777777" w:rsidR="00A21528" w:rsidRDefault="00A21528" w:rsidP="00CB324E">
      <w:r>
        <w:separator/>
      </w:r>
    </w:p>
  </w:endnote>
  <w:endnote w:type="continuationSeparator" w:id="0">
    <w:p w14:paraId="74BC7BF4" w14:textId="77777777" w:rsidR="00A21528" w:rsidRDefault="00A21528" w:rsidP="00CB324E">
      <w:r>
        <w:continuationSeparator/>
      </w:r>
    </w:p>
  </w:endnote>
  <w:endnote w:type="continuationNotice" w:id="1">
    <w:p w14:paraId="69B0A65B" w14:textId="77777777" w:rsidR="00A21528" w:rsidRDefault="00A215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FCD928" w14:textId="77777777" w:rsidR="00A21528" w:rsidRDefault="00A21528" w:rsidP="00CB324E">
      <w:r>
        <w:separator/>
      </w:r>
    </w:p>
  </w:footnote>
  <w:footnote w:type="continuationSeparator" w:id="0">
    <w:p w14:paraId="30AA7112" w14:textId="77777777" w:rsidR="00A21528" w:rsidRDefault="00A21528" w:rsidP="00CB324E">
      <w:r>
        <w:continuationSeparator/>
      </w:r>
    </w:p>
  </w:footnote>
  <w:footnote w:type="continuationNotice" w:id="1">
    <w:p w14:paraId="169B4901" w14:textId="77777777" w:rsidR="00A21528" w:rsidRDefault="00A21528"/>
  </w:footnote>
  <w:footnote w:id="2">
    <w:p w14:paraId="73AFF67B" w14:textId="5BEF5EC2" w:rsidR="006F4E44" w:rsidRPr="00915D8A" w:rsidRDefault="006F4E44" w:rsidP="00CB324E">
      <w:pPr>
        <w:pStyle w:val="FootnoteText"/>
        <w:rPr>
          <w:sz w:val="20"/>
          <w:szCs w:val="20"/>
        </w:rPr>
      </w:pPr>
      <w:r w:rsidRPr="00915D8A">
        <w:rPr>
          <w:rStyle w:val="FootnoteReference"/>
          <w:sz w:val="20"/>
          <w:szCs w:val="20"/>
        </w:rPr>
        <w:footnoteRef/>
      </w:r>
      <w:r w:rsidRPr="00915D8A">
        <w:rPr>
          <w:sz w:val="20"/>
          <w:szCs w:val="20"/>
        </w:rPr>
        <w:t xml:space="preserve"> These include DSM-III </w:t>
      </w:r>
      <w:r>
        <w:rPr>
          <w:color w:val="4472C4" w:themeColor="accent1"/>
          <w:sz w:val="20"/>
          <w:szCs w:val="20"/>
        </w:rPr>
        <w:fldChar w:fldCharType="begin"/>
      </w:r>
      <w:r>
        <w:rPr>
          <w:color w:val="4472C4" w:themeColor="accent1"/>
          <w:sz w:val="20"/>
          <w:szCs w:val="20"/>
        </w:rPr>
        <w:instrText xml:space="preserve"> ADDIN EN.CITE &lt;EndNote&gt;&lt;Cite&gt;&lt;Author&gt;APA&lt;/Author&gt;&lt;Year&gt;1980&lt;/Year&gt;&lt;RecNum&gt;1183&lt;/RecNum&gt;&lt;DisplayText&gt;(APA, 1980)&lt;/DisplayText&gt;&lt;record&gt;&lt;rec-number&gt;1183&lt;/rec-number&gt;&lt;foreign-keys&gt;&lt;key app="EN" db-id="59z2d20v1205eueea50pwxwet002arrpvxsp" timestamp="1487619946"&gt;1183&lt;/key&gt;&lt;/foreign-keys&gt;&lt;ref-type name="Book"&gt;6&lt;/ref-type&gt;&lt;contributors&gt;&lt;authors&gt;&lt;author&gt;APA&lt;/author&gt;&lt;/authors&gt;&lt;/contributors&gt;&lt;titles&gt;&lt;title&gt;Diagnostic and Statistical Manual of Mental Disorders, 3rd edition&lt;/title&gt;&lt;/titles&gt;&lt;dates&gt;&lt;year&gt;1980&lt;/year&gt;&lt;/dates&gt;&lt;pub-location&gt;Washington, DC.&lt;/pub-location&gt;&lt;publisher&gt;American Psychiatric Association&lt;/publisher&gt;&lt;urls&gt;&lt;/urls&gt;&lt;/record&gt;&lt;/Cite&gt;&lt;/EndNote&gt;</w:instrText>
      </w:r>
      <w:r>
        <w:rPr>
          <w:color w:val="4472C4" w:themeColor="accent1"/>
          <w:sz w:val="20"/>
          <w:szCs w:val="20"/>
        </w:rPr>
        <w:fldChar w:fldCharType="separate"/>
      </w:r>
      <w:r>
        <w:rPr>
          <w:noProof/>
          <w:color w:val="4472C4" w:themeColor="accent1"/>
          <w:sz w:val="20"/>
          <w:szCs w:val="20"/>
        </w:rPr>
        <w:t>(APA, 1980)</w:t>
      </w:r>
      <w:r>
        <w:rPr>
          <w:color w:val="4472C4" w:themeColor="accent1"/>
          <w:sz w:val="20"/>
          <w:szCs w:val="20"/>
        </w:rPr>
        <w:fldChar w:fldCharType="end"/>
      </w:r>
      <w:r w:rsidRPr="00915D8A">
        <w:rPr>
          <w:sz w:val="20"/>
          <w:szCs w:val="20"/>
        </w:rPr>
        <w:t xml:space="preserve">, DSM-III-R </w:t>
      </w:r>
      <w:r>
        <w:rPr>
          <w:color w:val="4472C4" w:themeColor="accent1"/>
          <w:sz w:val="20"/>
          <w:szCs w:val="20"/>
        </w:rPr>
        <w:fldChar w:fldCharType="begin"/>
      </w:r>
      <w:r>
        <w:rPr>
          <w:color w:val="4472C4" w:themeColor="accent1"/>
          <w:sz w:val="20"/>
          <w:szCs w:val="20"/>
        </w:rPr>
        <w:instrText xml:space="preserve"> ADDIN EN.CITE &lt;EndNote&gt;&lt;Cite&gt;&lt;Author&gt;APA&lt;/Author&gt;&lt;Year&gt;1987&lt;/Year&gt;&lt;RecNum&gt;1185&lt;/RecNum&gt;&lt;DisplayText&gt;(APA, 1987)&lt;/DisplayText&gt;&lt;record&gt;&lt;rec-number&gt;1185&lt;/rec-number&gt;&lt;foreign-keys&gt;&lt;key app="EN" db-id="59z2d20v1205eueea50pwxwet002arrpvxsp" timestamp="1487620287"&gt;1185&lt;/key&gt;&lt;/foreign-keys&gt;&lt;ref-type name="Book"&gt;6&lt;/ref-type&gt;&lt;contributors&gt;&lt;authors&gt;&lt;author&gt;APA&lt;/author&gt;&lt;/authors&gt;&lt;/contributors&gt;&lt;titles&gt;&lt;title&gt;Diagnostic and Statistical Manual of Mental Disorders, 3rd edition revised&lt;/title&gt;&lt;/titles&gt;&lt;dates&gt;&lt;year&gt;1987&lt;/year&gt;&lt;/dates&gt;&lt;pub-location&gt;Washington, DC.&lt;/pub-location&gt;&lt;publisher&gt;American Psychiatric Association&lt;/publisher&gt;&lt;urls&gt;&lt;/urls&gt;&lt;/record&gt;&lt;/Cite&gt;&lt;/EndNote&gt;</w:instrText>
      </w:r>
      <w:r>
        <w:rPr>
          <w:color w:val="4472C4" w:themeColor="accent1"/>
          <w:sz w:val="20"/>
          <w:szCs w:val="20"/>
        </w:rPr>
        <w:fldChar w:fldCharType="separate"/>
      </w:r>
      <w:r>
        <w:rPr>
          <w:noProof/>
          <w:color w:val="4472C4" w:themeColor="accent1"/>
          <w:sz w:val="20"/>
          <w:szCs w:val="20"/>
        </w:rPr>
        <w:t>(APA, 1987)</w:t>
      </w:r>
      <w:r>
        <w:rPr>
          <w:color w:val="4472C4" w:themeColor="accent1"/>
          <w:sz w:val="20"/>
          <w:szCs w:val="20"/>
        </w:rPr>
        <w:fldChar w:fldCharType="end"/>
      </w:r>
      <w:r w:rsidRPr="00915D8A">
        <w:rPr>
          <w:sz w:val="20"/>
          <w:szCs w:val="20"/>
        </w:rPr>
        <w:t xml:space="preserve">, DSM-IV </w:t>
      </w:r>
      <w:r>
        <w:rPr>
          <w:color w:val="4472C4" w:themeColor="accent1"/>
          <w:sz w:val="20"/>
          <w:szCs w:val="20"/>
        </w:rPr>
        <w:fldChar w:fldCharType="begin"/>
      </w:r>
      <w:r>
        <w:rPr>
          <w:color w:val="4472C4" w:themeColor="accent1"/>
          <w:sz w:val="20"/>
          <w:szCs w:val="20"/>
        </w:rPr>
        <w:instrText xml:space="preserve"> ADDIN EN.CITE &lt;EndNote&gt;&lt;Cite&gt;&lt;Author&gt;APA&lt;/Author&gt;&lt;Year&gt;1994&lt;/Year&gt;&lt;RecNum&gt;1184&lt;/RecNum&gt;&lt;DisplayText&gt;(APA, 1994)&lt;/DisplayText&gt;&lt;record&gt;&lt;rec-number&gt;1184&lt;/rec-number&gt;&lt;foreign-keys&gt;&lt;key app="EN" db-id="59z2d20v1205eueea50pwxwet002arrpvxsp" timestamp="1487620207"&gt;1184&lt;/key&gt;&lt;/foreign-keys&gt;&lt;ref-type name="Book"&gt;6&lt;/ref-type&gt;&lt;contributors&gt;&lt;authors&gt;&lt;author&gt;APA&lt;/author&gt;&lt;/authors&gt;&lt;/contributors&gt;&lt;titles&gt;&lt;title&gt;Diagnostic and Statistical Manual of Mental Disorders, 4th edition&lt;/title&gt;&lt;/titles&gt;&lt;dates&gt;&lt;year&gt;1994&lt;/year&gt;&lt;/dates&gt;&lt;pub-location&gt;Washington, DC.&lt;/pub-location&gt;&lt;publisher&gt;American Psychiatric Association&lt;/publisher&gt;&lt;urls&gt;&lt;/urls&gt;&lt;/record&gt;&lt;/Cite&gt;&lt;/EndNote&gt;</w:instrText>
      </w:r>
      <w:r>
        <w:rPr>
          <w:color w:val="4472C4" w:themeColor="accent1"/>
          <w:sz w:val="20"/>
          <w:szCs w:val="20"/>
        </w:rPr>
        <w:fldChar w:fldCharType="separate"/>
      </w:r>
      <w:r>
        <w:rPr>
          <w:noProof/>
          <w:color w:val="4472C4" w:themeColor="accent1"/>
          <w:sz w:val="20"/>
          <w:szCs w:val="20"/>
        </w:rPr>
        <w:t>(APA, 1994)</w:t>
      </w:r>
      <w:r>
        <w:rPr>
          <w:color w:val="4472C4" w:themeColor="accent1"/>
          <w:sz w:val="20"/>
          <w:szCs w:val="20"/>
        </w:rPr>
        <w:fldChar w:fldCharType="end"/>
      </w:r>
      <w:r w:rsidRPr="00915D8A">
        <w:rPr>
          <w:sz w:val="20"/>
          <w:szCs w:val="20"/>
        </w:rPr>
        <w:t xml:space="preserve">, DSM-IV-R </w:t>
      </w:r>
      <w:r>
        <w:rPr>
          <w:color w:val="4472C4" w:themeColor="accent1"/>
          <w:sz w:val="20"/>
          <w:szCs w:val="20"/>
        </w:rPr>
        <w:fldChar w:fldCharType="begin"/>
      </w:r>
      <w:r>
        <w:rPr>
          <w:color w:val="4472C4" w:themeColor="accent1"/>
          <w:sz w:val="20"/>
          <w:szCs w:val="20"/>
        </w:rPr>
        <w:instrText xml:space="preserve"> ADDIN EN.CITE &lt;EndNote&gt;&lt;Cite&gt;&lt;Author&gt;APA&lt;/Author&gt;&lt;Year&gt;2000&lt;/Year&gt;&lt;RecNum&gt;1186&lt;/RecNum&gt;&lt;DisplayText&gt;(APA, 2000)&lt;/DisplayText&gt;&lt;record&gt;&lt;rec-number&gt;1186&lt;/rec-number&gt;&lt;foreign-keys&gt;&lt;key app="EN" db-id="59z2d20v1205eueea50pwxwet002arrpvxsp" timestamp="1487620361"&gt;1186&lt;/key&gt;&lt;/foreign-keys&gt;&lt;ref-type name="Book"&gt;6&lt;/ref-type&gt;&lt;contributors&gt;&lt;authors&gt;&lt;author&gt;APA&lt;/author&gt;&lt;/authors&gt;&lt;/contributors&gt;&lt;titles&gt;&lt;title&gt;Diagnostic and Statistical Manual of Mental Disorders, 4th edition. Text-revision. &lt;/title&gt;&lt;/titles&gt;&lt;dates&gt;&lt;year&gt;2000&lt;/year&gt;&lt;/dates&gt;&lt;pub-location&gt;Washington, DC.&lt;/pub-location&gt;&lt;publisher&gt;American Psychiatric Association&lt;/publisher&gt;&lt;urls&gt;&lt;/urls&gt;&lt;/record&gt;&lt;/Cite&gt;&lt;/EndNote&gt;</w:instrText>
      </w:r>
      <w:r>
        <w:rPr>
          <w:color w:val="4472C4" w:themeColor="accent1"/>
          <w:sz w:val="20"/>
          <w:szCs w:val="20"/>
        </w:rPr>
        <w:fldChar w:fldCharType="separate"/>
      </w:r>
      <w:r>
        <w:rPr>
          <w:noProof/>
          <w:color w:val="4472C4" w:themeColor="accent1"/>
          <w:sz w:val="20"/>
          <w:szCs w:val="20"/>
        </w:rPr>
        <w:t>(APA, 2000)</w:t>
      </w:r>
      <w:r>
        <w:rPr>
          <w:color w:val="4472C4" w:themeColor="accent1"/>
          <w:sz w:val="20"/>
          <w:szCs w:val="20"/>
        </w:rPr>
        <w:fldChar w:fldCharType="end"/>
      </w:r>
      <w:r w:rsidRPr="00915D8A">
        <w:rPr>
          <w:color w:val="000000" w:themeColor="text1"/>
          <w:sz w:val="20"/>
          <w:szCs w:val="20"/>
        </w:rPr>
        <w:t>,</w:t>
      </w:r>
      <w:r w:rsidRPr="00915D8A">
        <w:rPr>
          <w:color w:val="4472C4" w:themeColor="accent1"/>
          <w:sz w:val="20"/>
          <w:szCs w:val="20"/>
        </w:rPr>
        <w:t xml:space="preserve"> </w:t>
      </w:r>
      <w:r w:rsidRPr="00915D8A">
        <w:rPr>
          <w:sz w:val="20"/>
          <w:szCs w:val="20"/>
        </w:rPr>
        <w:t xml:space="preserve">and DSM-V </w:t>
      </w:r>
      <w:r>
        <w:rPr>
          <w:color w:val="4472C4" w:themeColor="accent1"/>
          <w:sz w:val="20"/>
          <w:szCs w:val="20"/>
        </w:rPr>
        <w:fldChar w:fldCharType="begin"/>
      </w:r>
      <w:r>
        <w:rPr>
          <w:color w:val="4472C4" w:themeColor="accent1"/>
          <w:sz w:val="20"/>
          <w:szCs w:val="20"/>
        </w:rPr>
        <w:instrText xml:space="preserve"> ADDIN EN.CITE &lt;EndNote&gt;&lt;Cite&gt;&lt;Author&gt;APA&lt;/Author&gt;&lt;Year&gt;2013&lt;/Year&gt;&lt;RecNum&gt;1187&lt;/RecNum&gt;&lt;DisplayText&gt;(APA, 2013)&lt;/DisplayText&gt;&lt;record&gt;&lt;rec-number&gt;1187&lt;/rec-number&gt;&lt;foreign-keys&gt;&lt;key app="EN" db-id="59z2d20v1205eueea50pwxwet002arrpvxsp" timestamp="1487620451"&gt;1187&lt;/key&gt;&lt;/foreign-keys&gt;&lt;ref-type name="Book"&gt;6&lt;/ref-type&gt;&lt;contributors&gt;&lt;authors&gt;&lt;author&gt;APA&lt;/author&gt;&lt;/authors&gt;&lt;/contributors&gt;&lt;titles&gt;&lt;title&gt;Diagnostic and Statistical Manual of Mental Disorders, 5th edition&lt;/title&gt;&lt;/titles&gt;&lt;dates&gt;&lt;year&gt;2013&lt;/year&gt;&lt;/dates&gt;&lt;pub-location&gt;Washington, DC.&lt;/pub-location&gt;&lt;publisher&gt;American Psychiatric Association&lt;/publisher&gt;&lt;urls&gt;&lt;/urls&gt;&lt;/record&gt;&lt;/Cite&gt;&lt;/EndNote&gt;</w:instrText>
      </w:r>
      <w:r>
        <w:rPr>
          <w:color w:val="4472C4" w:themeColor="accent1"/>
          <w:sz w:val="20"/>
          <w:szCs w:val="20"/>
        </w:rPr>
        <w:fldChar w:fldCharType="separate"/>
      </w:r>
      <w:r>
        <w:rPr>
          <w:noProof/>
          <w:color w:val="4472C4" w:themeColor="accent1"/>
          <w:sz w:val="20"/>
          <w:szCs w:val="20"/>
        </w:rPr>
        <w:t>(APA, 2013)</w:t>
      </w:r>
      <w:r>
        <w:rPr>
          <w:color w:val="4472C4" w:themeColor="accent1"/>
          <w:sz w:val="20"/>
          <w:szCs w:val="20"/>
        </w:rPr>
        <w:fldChar w:fldCharType="end"/>
      </w:r>
      <w:r w:rsidRPr="00915D8A">
        <w:rPr>
          <w:color w:val="000000" w:themeColor="text1"/>
          <w:sz w:val="20"/>
          <w:szCs w:val="20"/>
        </w:rPr>
        <w:t>.</w:t>
      </w:r>
      <w:r w:rsidRPr="00915D8A">
        <w:rPr>
          <w:color w:val="4472C4" w:themeColor="accent1"/>
          <w:sz w:val="20"/>
          <w:szCs w:val="20"/>
        </w:rPr>
        <w:t xml:space="preserve"> </w:t>
      </w:r>
      <w:r w:rsidRPr="00915D8A">
        <w:rPr>
          <w:sz w:val="20"/>
          <w:szCs w:val="20"/>
        </w:rPr>
        <w:t xml:space="preserve">Note the International Classification of Diseases (ICD) criteria for PTSD, were not referenced in this review, consistent with all identified research on PTSD-PC.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B320DF" w14:textId="77777777" w:rsidR="00512367" w:rsidRPr="00C92D8A" w:rsidRDefault="00512367" w:rsidP="00CF4C92">
    <w:pPr>
      <w:rPr>
        <w:b/>
        <w:sz w:val="20"/>
        <w:szCs w:val="20"/>
      </w:rPr>
    </w:pPr>
    <w:r w:rsidRPr="00C92D8A">
      <w:rPr>
        <w:b/>
        <w:sz w:val="20"/>
        <w:szCs w:val="20"/>
      </w:rPr>
      <w:t>T</w:t>
    </w:r>
    <w:r>
      <w:rPr>
        <w:b/>
        <w:sz w:val="20"/>
        <w:szCs w:val="20"/>
      </w:rPr>
      <w:t>able 3</w:t>
    </w:r>
    <w:r w:rsidRPr="00C92D8A">
      <w:rPr>
        <w:b/>
        <w:sz w:val="20"/>
        <w:szCs w:val="20"/>
      </w:rPr>
      <w:t xml:space="preserve"> Summary characteristics and findings of the reviewed studies</w:t>
    </w:r>
  </w:p>
  <w:p w14:paraId="5D00F15D" w14:textId="77777777" w:rsidR="00512367" w:rsidRDefault="00512367"/>
  <w:tbl>
    <w:tblPr>
      <w:tblStyle w:val="TableGrid"/>
      <w:tblW w:w="143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2476"/>
      <w:gridCol w:w="1473"/>
      <w:gridCol w:w="1663"/>
      <w:gridCol w:w="2951"/>
      <w:gridCol w:w="2925"/>
      <w:gridCol w:w="1606"/>
    </w:tblGrid>
    <w:tr w:rsidR="00512367" w:rsidRPr="00C92D8A" w14:paraId="23D6BAFB" w14:textId="77777777" w:rsidTr="006B6E54">
      <w:tc>
        <w:tcPr>
          <w:tcW w:w="1234" w:type="dxa"/>
        </w:tcPr>
        <w:p w14:paraId="08385B6C" w14:textId="77777777" w:rsidR="00512367" w:rsidRPr="00C92D8A" w:rsidRDefault="00512367" w:rsidP="00CF4C92">
          <w:pPr>
            <w:rPr>
              <w:b/>
              <w:sz w:val="20"/>
              <w:szCs w:val="20"/>
            </w:rPr>
          </w:pPr>
          <w:r w:rsidRPr="00C92D8A">
            <w:rPr>
              <w:b/>
              <w:sz w:val="20"/>
              <w:szCs w:val="20"/>
            </w:rPr>
            <w:t>Author, title, date, location.</w:t>
          </w:r>
        </w:p>
      </w:tc>
      <w:tc>
        <w:tcPr>
          <w:tcW w:w="2476" w:type="dxa"/>
        </w:tcPr>
        <w:p w14:paraId="75180184" w14:textId="77777777" w:rsidR="00512367" w:rsidRPr="00C92D8A" w:rsidRDefault="00512367" w:rsidP="00CF4C92">
          <w:pPr>
            <w:rPr>
              <w:b/>
              <w:sz w:val="20"/>
              <w:szCs w:val="20"/>
            </w:rPr>
          </w:pPr>
          <w:r w:rsidRPr="00C92D8A">
            <w:rPr>
              <w:b/>
              <w:sz w:val="20"/>
              <w:szCs w:val="20"/>
            </w:rPr>
            <w:t>Characteristic of participants</w:t>
          </w:r>
        </w:p>
      </w:tc>
      <w:tc>
        <w:tcPr>
          <w:tcW w:w="1473" w:type="dxa"/>
        </w:tcPr>
        <w:p w14:paraId="34FF2981" w14:textId="77777777" w:rsidR="00512367" w:rsidRPr="00C92D8A" w:rsidRDefault="00512367" w:rsidP="00CF4C92">
          <w:pPr>
            <w:rPr>
              <w:b/>
              <w:sz w:val="20"/>
              <w:szCs w:val="20"/>
            </w:rPr>
          </w:pPr>
          <w:r w:rsidRPr="00C92D8A">
            <w:rPr>
              <w:b/>
              <w:sz w:val="20"/>
              <w:szCs w:val="20"/>
            </w:rPr>
            <w:t xml:space="preserve">Aims and focus of the study </w:t>
          </w:r>
        </w:p>
      </w:tc>
      <w:tc>
        <w:tcPr>
          <w:tcW w:w="1663" w:type="dxa"/>
        </w:tcPr>
        <w:p w14:paraId="3BE7F9C7" w14:textId="77777777" w:rsidR="00512367" w:rsidRPr="00C92D8A" w:rsidRDefault="00512367" w:rsidP="00CF4C92">
          <w:pPr>
            <w:rPr>
              <w:b/>
              <w:sz w:val="20"/>
              <w:szCs w:val="20"/>
            </w:rPr>
          </w:pPr>
          <w:r w:rsidRPr="00C92D8A">
            <w:rPr>
              <w:b/>
              <w:sz w:val="20"/>
              <w:szCs w:val="20"/>
            </w:rPr>
            <w:t>Assessment of PTSD-PC</w:t>
          </w:r>
        </w:p>
      </w:tc>
      <w:tc>
        <w:tcPr>
          <w:tcW w:w="2951" w:type="dxa"/>
        </w:tcPr>
        <w:p w14:paraId="4D661ECF" w14:textId="77777777" w:rsidR="00512367" w:rsidRPr="00C92D8A" w:rsidRDefault="00512367" w:rsidP="00CF4C92">
          <w:pPr>
            <w:rPr>
              <w:b/>
              <w:sz w:val="20"/>
              <w:szCs w:val="20"/>
            </w:rPr>
          </w:pPr>
          <w:r w:rsidRPr="00C92D8A">
            <w:rPr>
              <w:b/>
              <w:sz w:val="20"/>
              <w:szCs w:val="20"/>
            </w:rPr>
            <w:t>Methodology and analysis technique</w:t>
          </w:r>
        </w:p>
      </w:tc>
      <w:tc>
        <w:tcPr>
          <w:tcW w:w="2925" w:type="dxa"/>
        </w:tcPr>
        <w:p w14:paraId="61B8CB08" w14:textId="77777777" w:rsidR="00512367" w:rsidRPr="00C92D8A" w:rsidRDefault="00512367" w:rsidP="00CF4C92">
          <w:pPr>
            <w:rPr>
              <w:b/>
              <w:sz w:val="20"/>
              <w:szCs w:val="20"/>
            </w:rPr>
          </w:pPr>
          <w:r w:rsidRPr="00C92D8A">
            <w:rPr>
              <w:b/>
              <w:sz w:val="20"/>
              <w:szCs w:val="20"/>
            </w:rPr>
            <w:t>Findings</w:t>
          </w:r>
          <w:r>
            <w:rPr>
              <w:b/>
              <w:sz w:val="20"/>
              <w:szCs w:val="20"/>
            </w:rPr>
            <w:t xml:space="preserve"> </w:t>
          </w:r>
          <w:r w:rsidRPr="00C92D8A">
            <w:rPr>
              <w:b/>
              <w:sz w:val="20"/>
              <w:szCs w:val="20"/>
            </w:rPr>
            <w:t xml:space="preserve">connected with care provider interaction </w:t>
          </w:r>
        </w:p>
      </w:tc>
      <w:tc>
        <w:tcPr>
          <w:tcW w:w="1606" w:type="dxa"/>
        </w:tcPr>
        <w:p w14:paraId="0951D7F6" w14:textId="77777777" w:rsidR="00512367" w:rsidRPr="00C92D8A" w:rsidRDefault="00512367" w:rsidP="00CF4C92">
          <w:pPr>
            <w:rPr>
              <w:b/>
              <w:sz w:val="20"/>
              <w:szCs w:val="20"/>
            </w:rPr>
          </w:pPr>
          <w:r>
            <w:rPr>
              <w:b/>
              <w:sz w:val="20"/>
              <w:szCs w:val="20"/>
            </w:rPr>
            <w:t>CASP rating</w:t>
          </w:r>
          <w:r w:rsidRPr="00C92D8A">
            <w:rPr>
              <w:b/>
              <w:sz w:val="20"/>
              <w:szCs w:val="20"/>
            </w:rPr>
            <w:t xml:space="preserve"> Study value and implications</w:t>
          </w:r>
        </w:p>
      </w:tc>
    </w:tr>
  </w:tbl>
  <w:p w14:paraId="7FCFF503" w14:textId="77777777" w:rsidR="00512367" w:rsidRDefault="005123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7A28FF" w14:textId="77777777" w:rsidR="003D6D7F" w:rsidRDefault="003D6D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90E4B"/>
    <w:multiLevelType w:val="hybridMultilevel"/>
    <w:tmpl w:val="488A5B34"/>
    <w:lvl w:ilvl="0" w:tplc="0A00F22C">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06657B"/>
    <w:multiLevelType w:val="hybridMultilevel"/>
    <w:tmpl w:val="9E6AE1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856A23"/>
    <w:multiLevelType w:val="hybridMultilevel"/>
    <w:tmpl w:val="F84C04C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8AB1C93"/>
    <w:multiLevelType w:val="hybridMultilevel"/>
    <w:tmpl w:val="1054C75E"/>
    <w:lvl w:ilvl="0" w:tplc="F1D2A904">
      <w:start w:val="1"/>
      <w:numFmt w:val="lowerLetter"/>
      <w:lvlText w:val="(%1)"/>
      <w:lvlJc w:val="left"/>
      <w:pPr>
        <w:ind w:left="360" w:hanging="360"/>
      </w:pPr>
      <w:rPr>
        <w:rFonts w:asciiTheme="minorHAnsi" w:eastAsia="Times New Roman" w:hAnsiTheme="minorHAnsi"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4" w15:restartNumberingAfterBreak="0">
    <w:nsid w:val="1C3C5F7D"/>
    <w:multiLevelType w:val="multilevel"/>
    <w:tmpl w:val="13BA2208"/>
    <w:lvl w:ilvl="0">
      <w:start w:val="1"/>
      <w:numFmt w:val="decimal"/>
      <w:lvlText w:val="%1."/>
      <w:lvlJc w:val="left"/>
      <w:pPr>
        <w:ind w:left="720" w:hanging="360"/>
      </w:pPr>
      <w:rPr>
        <w:rFonts w:cs="Times New Roman" w:hint="default"/>
      </w:rPr>
    </w:lvl>
    <w:lvl w:ilvl="1">
      <w:start w:val="2"/>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 w15:restartNumberingAfterBreak="0">
    <w:nsid w:val="49FF09D0"/>
    <w:multiLevelType w:val="hybridMultilevel"/>
    <w:tmpl w:val="9E6AE1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8D3B48"/>
    <w:multiLevelType w:val="hybridMultilevel"/>
    <w:tmpl w:val="10CCE6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B704CC1"/>
    <w:multiLevelType w:val="hybridMultilevel"/>
    <w:tmpl w:val="AC5E45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D0C0FAC"/>
    <w:multiLevelType w:val="hybridMultilevel"/>
    <w:tmpl w:val="5048335E"/>
    <w:lvl w:ilvl="0" w:tplc="D95EA2E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0D53BBD"/>
    <w:multiLevelType w:val="hybridMultilevel"/>
    <w:tmpl w:val="C62E7C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3AB7FD4"/>
    <w:multiLevelType w:val="hybridMultilevel"/>
    <w:tmpl w:val="D2E083BE"/>
    <w:lvl w:ilvl="0" w:tplc="4D82F46E">
      <w:start w:val="1"/>
      <w:numFmt w:val="lowerLetter"/>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1" w15:restartNumberingAfterBreak="0">
    <w:nsid w:val="55A0203F"/>
    <w:multiLevelType w:val="hybridMultilevel"/>
    <w:tmpl w:val="A94656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80164AB"/>
    <w:multiLevelType w:val="hybridMultilevel"/>
    <w:tmpl w:val="C62E7C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5D85E67"/>
    <w:multiLevelType w:val="hybridMultilevel"/>
    <w:tmpl w:val="9A8C97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76301B2"/>
    <w:multiLevelType w:val="hybridMultilevel"/>
    <w:tmpl w:val="918C2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62162F"/>
    <w:multiLevelType w:val="hybridMultilevel"/>
    <w:tmpl w:val="F19234CA"/>
    <w:lvl w:ilvl="0" w:tplc="08090011">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E96F7F"/>
    <w:multiLevelType w:val="hybridMultilevel"/>
    <w:tmpl w:val="6EC61D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83E3093"/>
    <w:multiLevelType w:val="hybridMultilevel"/>
    <w:tmpl w:val="908002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AB95D88"/>
    <w:multiLevelType w:val="hybridMultilevel"/>
    <w:tmpl w:val="9E6AE1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D9100B9"/>
    <w:multiLevelType w:val="hybridMultilevel"/>
    <w:tmpl w:val="E6029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ED47A2"/>
    <w:multiLevelType w:val="hybridMultilevel"/>
    <w:tmpl w:val="BBAEA47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3"/>
  </w:num>
  <w:num w:numId="2">
    <w:abstractNumId w:val="7"/>
  </w:num>
  <w:num w:numId="3">
    <w:abstractNumId w:val="11"/>
  </w:num>
  <w:num w:numId="4">
    <w:abstractNumId w:val="16"/>
  </w:num>
  <w:num w:numId="5">
    <w:abstractNumId w:val="4"/>
  </w:num>
  <w:num w:numId="6">
    <w:abstractNumId w:val="2"/>
  </w:num>
  <w:num w:numId="7">
    <w:abstractNumId w:val="20"/>
  </w:num>
  <w:num w:numId="8">
    <w:abstractNumId w:val="10"/>
  </w:num>
  <w:num w:numId="9">
    <w:abstractNumId w:val="3"/>
  </w:num>
  <w:num w:numId="10">
    <w:abstractNumId w:val="19"/>
  </w:num>
  <w:num w:numId="11">
    <w:abstractNumId w:val="8"/>
  </w:num>
  <w:num w:numId="12">
    <w:abstractNumId w:val="15"/>
  </w:num>
  <w:num w:numId="13">
    <w:abstractNumId w:val="6"/>
  </w:num>
  <w:num w:numId="14">
    <w:abstractNumId w:val="12"/>
  </w:num>
  <w:num w:numId="15">
    <w:abstractNumId w:val="0"/>
  </w:num>
  <w:num w:numId="16">
    <w:abstractNumId w:val="9"/>
  </w:num>
  <w:num w:numId="17">
    <w:abstractNumId w:val="14"/>
  </w:num>
  <w:num w:numId="18">
    <w:abstractNumId w:val="17"/>
  </w:num>
  <w:num w:numId="19">
    <w:abstractNumId w:val="1"/>
  </w:num>
  <w:num w:numId="20">
    <w:abstractNumId w:val="18"/>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epro Infant Psych 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2d20v1205eueea50pwxwet002arrpvxsp&quot;&gt;My EndNote Library&lt;record-ids&gt;&lt;item&gt;17&lt;/item&gt;&lt;item&gt;153&lt;/item&gt;&lt;item&gt;154&lt;/item&gt;&lt;item&gt;157&lt;/item&gt;&lt;item&gt;245&lt;/item&gt;&lt;item&gt;249&lt;/item&gt;&lt;item&gt;253&lt;/item&gt;&lt;item&gt;261&lt;/item&gt;&lt;item&gt;262&lt;/item&gt;&lt;item&gt;265&lt;/item&gt;&lt;item&gt;269&lt;/item&gt;&lt;item&gt;321&lt;/item&gt;&lt;item&gt;369&lt;/item&gt;&lt;item&gt;398&lt;/item&gt;&lt;item&gt;539&lt;/item&gt;&lt;item&gt;634&lt;/item&gt;&lt;item&gt;719&lt;/item&gt;&lt;item&gt;738&lt;/item&gt;&lt;item&gt;759&lt;/item&gt;&lt;item&gt;807&lt;/item&gt;&lt;item&gt;869&lt;/item&gt;&lt;item&gt;886&lt;/item&gt;&lt;item&gt;936&lt;/item&gt;&lt;item&gt;983&lt;/item&gt;&lt;item&gt;987&lt;/item&gt;&lt;item&gt;1025&lt;/item&gt;&lt;item&gt;1042&lt;/item&gt;&lt;item&gt;1065&lt;/item&gt;&lt;item&gt;1078&lt;/item&gt;&lt;item&gt;1141&lt;/item&gt;&lt;item&gt;1143&lt;/item&gt;&lt;item&gt;1183&lt;/item&gt;&lt;item&gt;1184&lt;/item&gt;&lt;item&gt;1185&lt;/item&gt;&lt;item&gt;1186&lt;/item&gt;&lt;item&gt;1187&lt;/item&gt;&lt;item&gt;1207&lt;/item&gt;&lt;item&gt;1243&lt;/item&gt;&lt;item&gt;1269&lt;/item&gt;&lt;item&gt;1281&lt;/item&gt;&lt;item&gt;1282&lt;/item&gt;&lt;item&gt;1283&lt;/item&gt;&lt;item&gt;1284&lt;/item&gt;&lt;item&gt;1288&lt;/item&gt;&lt;item&gt;1292&lt;/item&gt;&lt;item&gt;1306&lt;/item&gt;&lt;item&gt;1310&lt;/item&gt;&lt;item&gt;1314&lt;/item&gt;&lt;item&gt;1316&lt;/item&gt;&lt;item&gt;1317&lt;/item&gt;&lt;item&gt;1319&lt;/item&gt;&lt;item&gt;1320&lt;/item&gt;&lt;item&gt;1323&lt;/item&gt;&lt;item&gt;1324&lt;/item&gt;&lt;item&gt;1325&lt;/item&gt;&lt;item&gt;1326&lt;/item&gt;&lt;item&gt;1327&lt;/item&gt;&lt;item&gt;1328&lt;/item&gt;&lt;item&gt;1331&lt;/item&gt;&lt;item&gt;1341&lt;/item&gt;&lt;item&gt;1344&lt;/item&gt;&lt;item&gt;1346&lt;/item&gt;&lt;item&gt;1348&lt;/item&gt;&lt;item&gt;1349&lt;/item&gt;&lt;item&gt;1350&lt;/item&gt;&lt;/record-ids&gt;&lt;/item&gt;&lt;/Libraries&gt;"/>
  </w:docVars>
  <w:rsids>
    <w:rsidRoot w:val="00CB324E"/>
    <w:rsid w:val="00012B74"/>
    <w:rsid w:val="000142B0"/>
    <w:rsid w:val="000143B7"/>
    <w:rsid w:val="00017AD7"/>
    <w:rsid w:val="00017CB6"/>
    <w:rsid w:val="00020BE1"/>
    <w:rsid w:val="00022959"/>
    <w:rsid w:val="00025579"/>
    <w:rsid w:val="0003507A"/>
    <w:rsid w:val="00041FC0"/>
    <w:rsid w:val="00043505"/>
    <w:rsid w:val="00044B96"/>
    <w:rsid w:val="00047424"/>
    <w:rsid w:val="000514D7"/>
    <w:rsid w:val="000548A4"/>
    <w:rsid w:val="000564C8"/>
    <w:rsid w:val="00056986"/>
    <w:rsid w:val="00057D58"/>
    <w:rsid w:val="00063FE7"/>
    <w:rsid w:val="00066C3B"/>
    <w:rsid w:val="00067004"/>
    <w:rsid w:val="00071587"/>
    <w:rsid w:val="0007230D"/>
    <w:rsid w:val="00072AE4"/>
    <w:rsid w:val="0007475A"/>
    <w:rsid w:val="00074771"/>
    <w:rsid w:val="00087425"/>
    <w:rsid w:val="00094192"/>
    <w:rsid w:val="000A0ECD"/>
    <w:rsid w:val="000A20D0"/>
    <w:rsid w:val="000A5806"/>
    <w:rsid w:val="000A7D61"/>
    <w:rsid w:val="000B2D96"/>
    <w:rsid w:val="000B53DE"/>
    <w:rsid w:val="000B6B08"/>
    <w:rsid w:val="000D1C5E"/>
    <w:rsid w:val="000D5245"/>
    <w:rsid w:val="000D71D6"/>
    <w:rsid w:val="000E1C97"/>
    <w:rsid w:val="000E3C93"/>
    <w:rsid w:val="000E663F"/>
    <w:rsid w:val="000E7572"/>
    <w:rsid w:val="000F4854"/>
    <w:rsid w:val="000F5F96"/>
    <w:rsid w:val="000F7F29"/>
    <w:rsid w:val="00103FA2"/>
    <w:rsid w:val="001069D2"/>
    <w:rsid w:val="001077CD"/>
    <w:rsid w:val="00110B84"/>
    <w:rsid w:val="00111038"/>
    <w:rsid w:val="001123A2"/>
    <w:rsid w:val="00117A37"/>
    <w:rsid w:val="00120FF4"/>
    <w:rsid w:val="001241E3"/>
    <w:rsid w:val="001243B3"/>
    <w:rsid w:val="00127964"/>
    <w:rsid w:val="00130852"/>
    <w:rsid w:val="00130E52"/>
    <w:rsid w:val="00133044"/>
    <w:rsid w:val="0013370D"/>
    <w:rsid w:val="001367AE"/>
    <w:rsid w:val="00136A3C"/>
    <w:rsid w:val="00137651"/>
    <w:rsid w:val="001405E5"/>
    <w:rsid w:val="00141049"/>
    <w:rsid w:val="001435B9"/>
    <w:rsid w:val="001454C4"/>
    <w:rsid w:val="001460DF"/>
    <w:rsid w:val="001508EF"/>
    <w:rsid w:val="00152EFF"/>
    <w:rsid w:val="001539E0"/>
    <w:rsid w:val="00154162"/>
    <w:rsid w:val="00157937"/>
    <w:rsid w:val="00165DC5"/>
    <w:rsid w:val="0016712C"/>
    <w:rsid w:val="00170C1F"/>
    <w:rsid w:val="001819FC"/>
    <w:rsid w:val="00184E7E"/>
    <w:rsid w:val="00193381"/>
    <w:rsid w:val="001947DD"/>
    <w:rsid w:val="00194D3F"/>
    <w:rsid w:val="001952D5"/>
    <w:rsid w:val="00197FF7"/>
    <w:rsid w:val="001A0AE1"/>
    <w:rsid w:val="001A4ABF"/>
    <w:rsid w:val="001A683A"/>
    <w:rsid w:val="001A6DDD"/>
    <w:rsid w:val="001A6EFA"/>
    <w:rsid w:val="001B188C"/>
    <w:rsid w:val="001B1EE7"/>
    <w:rsid w:val="001B415B"/>
    <w:rsid w:val="001B483B"/>
    <w:rsid w:val="001B4ECC"/>
    <w:rsid w:val="001B58C4"/>
    <w:rsid w:val="001D4E58"/>
    <w:rsid w:val="001E5B99"/>
    <w:rsid w:val="001F0E45"/>
    <w:rsid w:val="001F19AE"/>
    <w:rsid w:val="001F4261"/>
    <w:rsid w:val="001F5461"/>
    <w:rsid w:val="002008C6"/>
    <w:rsid w:val="002029FB"/>
    <w:rsid w:val="00204F7D"/>
    <w:rsid w:val="00212ACE"/>
    <w:rsid w:val="00215ABC"/>
    <w:rsid w:val="00215FF2"/>
    <w:rsid w:val="00226E83"/>
    <w:rsid w:val="0023390E"/>
    <w:rsid w:val="00234932"/>
    <w:rsid w:val="0023663C"/>
    <w:rsid w:val="00241409"/>
    <w:rsid w:val="00241B19"/>
    <w:rsid w:val="0024554E"/>
    <w:rsid w:val="00245F81"/>
    <w:rsid w:val="00250A3F"/>
    <w:rsid w:val="00250D94"/>
    <w:rsid w:val="00252304"/>
    <w:rsid w:val="00260382"/>
    <w:rsid w:val="00260D06"/>
    <w:rsid w:val="0026291C"/>
    <w:rsid w:val="0026691B"/>
    <w:rsid w:val="00267426"/>
    <w:rsid w:val="00283E19"/>
    <w:rsid w:val="002841DB"/>
    <w:rsid w:val="002842AD"/>
    <w:rsid w:val="00284E58"/>
    <w:rsid w:val="002866DA"/>
    <w:rsid w:val="002957E1"/>
    <w:rsid w:val="00296E87"/>
    <w:rsid w:val="00297E6E"/>
    <w:rsid w:val="002A0040"/>
    <w:rsid w:val="002A01F0"/>
    <w:rsid w:val="002A077C"/>
    <w:rsid w:val="002A0DC9"/>
    <w:rsid w:val="002A1610"/>
    <w:rsid w:val="002A1746"/>
    <w:rsid w:val="002A4A4A"/>
    <w:rsid w:val="002A6069"/>
    <w:rsid w:val="002B1309"/>
    <w:rsid w:val="002B3DAB"/>
    <w:rsid w:val="002B5435"/>
    <w:rsid w:val="002C00B7"/>
    <w:rsid w:val="002C1599"/>
    <w:rsid w:val="002C24ED"/>
    <w:rsid w:val="002C4135"/>
    <w:rsid w:val="002C6F7C"/>
    <w:rsid w:val="002C777F"/>
    <w:rsid w:val="002D007F"/>
    <w:rsid w:val="002D3AE1"/>
    <w:rsid w:val="002D4D33"/>
    <w:rsid w:val="002D5B1F"/>
    <w:rsid w:val="002D600F"/>
    <w:rsid w:val="002D6575"/>
    <w:rsid w:val="002E18C9"/>
    <w:rsid w:val="002E7CFB"/>
    <w:rsid w:val="002E7E60"/>
    <w:rsid w:val="002F2575"/>
    <w:rsid w:val="002F2747"/>
    <w:rsid w:val="002F3318"/>
    <w:rsid w:val="002F38ED"/>
    <w:rsid w:val="003225E7"/>
    <w:rsid w:val="003338A8"/>
    <w:rsid w:val="00334D9E"/>
    <w:rsid w:val="0033539B"/>
    <w:rsid w:val="00335BF5"/>
    <w:rsid w:val="00335E40"/>
    <w:rsid w:val="00337323"/>
    <w:rsid w:val="003406F9"/>
    <w:rsid w:val="00340DAE"/>
    <w:rsid w:val="003413E0"/>
    <w:rsid w:val="00342E77"/>
    <w:rsid w:val="003460E5"/>
    <w:rsid w:val="00347CF3"/>
    <w:rsid w:val="00363351"/>
    <w:rsid w:val="00364300"/>
    <w:rsid w:val="00370653"/>
    <w:rsid w:val="00371BEC"/>
    <w:rsid w:val="00380592"/>
    <w:rsid w:val="003807D2"/>
    <w:rsid w:val="00380CAB"/>
    <w:rsid w:val="00381017"/>
    <w:rsid w:val="00384E26"/>
    <w:rsid w:val="00387D06"/>
    <w:rsid w:val="00387FB6"/>
    <w:rsid w:val="003A22AF"/>
    <w:rsid w:val="003A353A"/>
    <w:rsid w:val="003A770F"/>
    <w:rsid w:val="003B674E"/>
    <w:rsid w:val="003B7B1E"/>
    <w:rsid w:val="003C6495"/>
    <w:rsid w:val="003D0B58"/>
    <w:rsid w:val="003D34E9"/>
    <w:rsid w:val="003D4C53"/>
    <w:rsid w:val="003D5D9C"/>
    <w:rsid w:val="003D6D7F"/>
    <w:rsid w:val="003E5CE9"/>
    <w:rsid w:val="003E7256"/>
    <w:rsid w:val="00400040"/>
    <w:rsid w:val="00400467"/>
    <w:rsid w:val="004066BE"/>
    <w:rsid w:val="00406DA3"/>
    <w:rsid w:val="0041162E"/>
    <w:rsid w:val="004128E5"/>
    <w:rsid w:val="00421D3F"/>
    <w:rsid w:val="0042292B"/>
    <w:rsid w:val="00423552"/>
    <w:rsid w:val="00437782"/>
    <w:rsid w:val="00442512"/>
    <w:rsid w:val="004431B5"/>
    <w:rsid w:val="00445E53"/>
    <w:rsid w:val="00446DB7"/>
    <w:rsid w:val="0046029D"/>
    <w:rsid w:val="00464825"/>
    <w:rsid w:val="0046547D"/>
    <w:rsid w:val="00467B51"/>
    <w:rsid w:val="00472999"/>
    <w:rsid w:val="00472C8C"/>
    <w:rsid w:val="00474F14"/>
    <w:rsid w:val="00480A86"/>
    <w:rsid w:val="0048244B"/>
    <w:rsid w:val="0048778E"/>
    <w:rsid w:val="0049191D"/>
    <w:rsid w:val="00492F24"/>
    <w:rsid w:val="0049603B"/>
    <w:rsid w:val="00496A7F"/>
    <w:rsid w:val="004A0A85"/>
    <w:rsid w:val="004A24EE"/>
    <w:rsid w:val="004B1F23"/>
    <w:rsid w:val="004B37F1"/>
    <w:rsid w:val="004B73BA"/>
    <w:rsid w:val="004C106A"/>
    <w:rsid w:val="004C2293"/>
    <w:rsid w:val="004D03EB"/>
    <w:rsid w:val="004D5262"/>
    <w:rsid w:val="004D745B"/>
    <w:rsid w:val="004D7B68"/>
    <w:rsid w:val="004F2934"/>
    <w:rsid w:val="004F4CD3"/>
    <w:rsid w:val="004F7F30"/>
    <w:rsid w:val="005034E8"/>
    <w:rsid w:val="00512367"/>
    <w:rsid w:val="005158C5"/>
    <w:rsid w:val="00517B65"/>
    <w:rsid w:val="005204D9"/>
    <w:rsid w:val="00520EB7"/>
    <w:rsid w:val="00523B86"/>
    <w:rsid w:val="00526A3C"/>
    <w:rsid w:val="00527F14"/>
    <w:rsid w:val="0053037B"/>
    <w:rsid w:val="00540E88"/>
    <w:rsid w:val="00541AB1"/>
    <w:rsid w:val="005428EE"/>
    <w:rsid w:val="005429C9"/>
    <w:rsid w:val="00544254"/>
    <w:rsid w:val="00546DB1"/>
    <w:rsid w:val="00550AF8"/>
    <w:rsid w:val="00557635"/>
    <w:rsid w:val="00566ECC"/>
    <w:rsid w:val="005700CD"/>
    <w:rsid w:val="00572FA2"/>
    <w:rsid w:val="0057323B"/>
    <w:rsid w:val="00577CDF"/>
    <w:rsid w:val="00582A65"/>
    <w:rsid w:val="00587901"/>
    <w:rsid w:val="00594404"/>
    <w:rsid w:val="00595562"/>
    <w:rsid w:val="005960D1"/>
    <w:rsid w:val="00596B94"/>
    <w:rsid w:val="005A0B84"/>
    <w:rsid w:val="005A42CD"/>
    <w:rsid w:val="005C2802"/>
    <w:rsid w:val="005C5347"/>
    <w:rsid w:val="005C55C5"/>
    <w:rsid w:val="005D58CA"/>
    <w:rsid w:val="005D63B6"/>
    <w:rsid w:val="005E7CD5"/>
    <w:rsid w:val="005F1D00"/>
    <w:rsid w:val="005F1E63"/>
    <w:rsid w:val="005F58B4"/>
    <w:rsid w:val="0060026B"/>
    <w:rsid w:val="0061028B"/>
    <w:rsid w:val="006144F0"/>
    <w:rsid w:val="00622F64"/>
    <w:rsid w:val="00626307"/>
    <w:rsid w:val="00626B4B"/>
    <w:rsid w:val="006355C3"/>
    <w:rsid w:val="00635B98"/>
    <w:rsid w:val="00644B93"/>
    <w:rsid w:val="00653D91"/>
    <w:rsid w:val="00654424"/>
    <w:rsid w:val="0065616D"/>
    <w:rsid w:val="006643A8"/>
    <w:rsid w:val="006672E2"/>
    <w:rsid w:val="00672B52"/>
    <w:rsid w:val="00683AC5"/>
    <w:rsid w:val="00693B29"/>
    <w:rsid w:val="00694D39"/>
    <w:rsid w:val="00695DC6"/>
    <w:rsid w:val="00697571"/>
    <w:rsid w:val="006A0CA1"/>
    <w:rsid w:val="006A33D2"/>
    <w:rsid w:val="006A569A"/>
    <w:rsid w:val="006A6E85"/>
    <w:rsid w:val="006B40EF"/>
    <w:rsid w:val="006C2A57"/>
    <w:rsid w:val="006C2F5B"/>
    <w:rsid w:val="006C4ADA"/>
    <w:rsid w:val="006C4E59"/>
    <w:rsid w:val="006C5CAB"/>
    <w:rsid w:val="006D08F1"/>
    <w:rsid w:val="006D1470"/>
    <w:rsid w:val="006D23AD"/>
    <w:rsid w:val="006D407A"/>
    <w:rsid w:val="006D6743"/>
    <w:rsid w:val="006E1A5E"/>
    <w:rsid w:val="006E1DF7"/>
    <w:rsid w:val="006E5091"/>
    <w:rsid w:val="006E7E8A"/>
    <w:rsid w:val="006F4E44"/>
    <w:rsid w:val="006F6811"/>
    <w:rsid w:val="00705179"/>
    <w:rsid w:val="007062E9"/>
    <w:rsid w:val="0071056D"/>
    <w:rsid w:val="00710B04"/>
    <w:rsid w:val="0071222E"/>
    <w:rsid w:val="00713872"/>
    <w:rsid w:val="00721BB5"/>
    <w:rsid w:val="00722038"/>
    <w:rsid w:val="0072478B"/>
    <w:rsid w:val="00740094"/>
    <w:rsid w:val="007400D7"/>
    <w:rsid w:val="007427C3"/>
    <w:rsid w:val="00745E94"/>
    <w:rsid w:val="00746092"/>
    <w:rsid w:val="00747A12"/>
    <w:rsid w:val="00750615"/>
    <w:rsid w:val="00752595"/>
    <w:rsid w:val="007558D5"/>
    <w:rsid w:val="00757581"/>
    <w:rsid w:val="0076005B"/>
    <w:rsid w:val="00763916"/>
    <w:rsid w:val="00767EEA"/>
    <w:rsid w:val="00777FE5"/>
    <w:rsid w:val="00783354"/>
    <w:rsid w:val="007850AC"/>
    <w:rsid w:val="00791214"/>
    <w:rsid w:val="0079176E"/>
    <w:rsid w:val="007929D3"/>
    <w:rsid w:val="00794076"/>
    <w:rsid w:val="00796039"/>
    <w:rsid w:val="007A0270"/>
    <w:rsid w:val="007A1B8D"/>
    <w:rsid w:val="007A4112"/>
    <w:rsid w:val="007A6F01"/>
    <w:rsid w:val="007B0214"/>
    <w:rsid w:val="007B1892"/>
    <w:rsid w:val="007C0872"/>
    <w:rsid w:val="007C6C26"/>
    <w:rsid w:val="007D22E7"/>
    <w:rsid w:val="007D27DE"/>
    <w:rsid w:val="007E1935"/>
    <w:rsid w:val="007E47B0"/>
    <w:rsid w:val="00801DDF"/>
    <w:rsid w:val="00810FE8"/>
    <w:rsid w:val="00811D34"/>
    <w:rsid w:val="00813DAF"/>
    <w:rsid w:val="008213F5"/>
    <w:rsid w:val="00825DFD"/>
    <w:rsid w:val="00826AB4"/>
    <w:rsid w:val="00833630"/>
    <w:rsid w:val="0083508E"/>
    <w:rsid w:val="008378AE"/>
    <w:rsid w:val="00840B6F"/>
    <w:rsid w:val="0084418D"/>
    <w:rsid w:val="0085281A"/>
    <w:rsid w:val="00856267"/>
    <w:rsid w:val="008578BD"/>
    <w:rsid w:val="00860AEE"/>
    <w:rsid w:val="00870808"/>
    <w:rsid w:val="00872BE0"/>
    <w:rsid w:val="008733F6"/>
    <w:rsid w:val="0088251E"/>
    <w:rsid w:val="00884BA7"/>
    <w:rsid w:val="00887D0C"/>
    <w:rsid w:val="00894934"/>
    <w:rsid w:val="008A1D2E"/>
    <w:rsid w:val="008A5B21"/>
    <w:rsid w:val="008B795A"/>
    <w:rsid w:val="008C687F"/>
    <w:rsid w:val="008C6E22"/>
    <w:rsid w:val="008D0A12"/>
    <w:rsid w:val="008D1002"/>
    <w:rsid w:val="008D1CF4"/>
    <w:rsid w:val="008D274A"/>
    <w:rsid w:val="008D2D32"/>
    <w:rsid w:val="008D6BFB"/>
    <w:rsid w:val="008D70B2"/>
    <w:rsid w:val="008E027B"/>
    <w:rsid w:val="008E2055"/>
    <w:rsid w:val="008E2268"/>
    <w:rsid w:val="008E2E93"/>
    <w:rsid w:val="008E3CEC"/>
    <w:rsid w:val="008F0357"/>
    <w:rsid w:val="008F1320"/>
    <w:rsid w:val="008F1492"/>
    <w:rsid w:val="009023B9"/>
    <w:rsid w:val="00902A5B"/>
    <w:rsid w:val="00906B56"/>
    <w:rsid w:val="00907B8B"/>
    <w:rsid w:val="00911CE8"/>
    <w:rsid w:val="009170F2"/>
    <w:rsid w:val="00923855"/>
    <w:rsid w:val="0092611E"/>
    <w:rsid w:val="00926DF6"/>
    <w:rsid w:val="009300C8"/>
    <w:rsid w:val="009307E7"/>
    <w:rsid w:val="0093284B"/>
    <w:rsid w:val="00932D24"/>
    <w:rsid w:val="0093525F"/>
    <w:rsid w:val="0093628B"/>
    <w:rsid w:val="009418F8"/>
    <w:rsid w:val="00944F7A"/>
    <w:rsid w:val="009457C6"/>
    <w:rsid w:val="00945C74"/>
    <w:rsid w:val="00946136"/>
    <w:rsid w:val="00953822"/>
    <w:rsid w:val="00957D04"/>
    <w:rsid w:val="0096557F"/>
    <w:rsid w:val="00967D1C"/>
    <w:rsid w:val="0097305C"/>
    <w:rsid w:val="00974563"/>
    <w:rsid w:val="00977549"/>
    <w:rsid w:val="0098020E"/>
    <w:rsid w:val="00980240"/>
    <w:rsid w:val="0098096D"/>
    <w:rsid w:val="00987576"/>
    <w:rsid w:val="00991DC1"/>
    <w:rsid w:val="00992B4F"/>
    <w:rsid w:val="009A3323"/>
    <w:rsid w:val="009A5551"/>
    <w:rsid w:val="009A5BC4"/>
    <w:rsid w:val="009A6797"/>
    <w:rsid w:val="009B23D8"/>
    <w:rsid w:val="009B6223"/>
    <w:rsid w:val="009C0E2A"/>
    <w:rsid w:val="009C20D0"/>
    <w:rsid w:val="009C70A3"/>
    <w:rsid w:val="009E22E0"/>
    <w:rsid w:val="009F316C"/>
    <w:rsid w:val="009F3D39"/>
    <w:rsid w:val="00A05D20"/>
    <w:rsid w:val="00A123FD"/>
    <w:rsid w:val="00A21528"/>
    <w:rsid w:val="00A223F4"/>
    <w:rsid w:val="00A237F6"/>
    <w:rsid w:val="00A273A3"/>
    <w:rsid w:val="00A2771C"/>
    <w:rsid w:val="00A31AE9"/>
    <w:rsid w:val="00A320A1"/>
    <w:rsid w:val="00A346B3"/>
    <w:rsid w:val="00A42BD9"/>
    <w:rsid w:val="00A43739"/>
    <w:rsid w:val="00A438DF"/>
    <w:rsid w:val="00A456D7"/>
    <w:rsid w:val="00A4751B"/>
    <w:rsid w:val="00A508E2"/>
    <w:rsid w:val="00A50BCD"/>
    <w:rsid w:val="00A55554"/>
    <w:rsid w:val="00A562B0"/>
    <w:rsid w:val="00A63E26"/>
    <w:rsid w:val="00A641E5"/>
    <w:rsid w:val="00A704AF"/>
    <w:rsid w:val="00A80DAB"/>
    <w:rsid w:val="00A83517"/>
    <w:rsid w:val="00A84C66"/>
    <w:rsid w:val="00A95DBB"/>
    <w:rsid w:val="00AA0A16"/>
    <w:rsid w:val="00AA5154"/>
    <w:rsid w:val="00AA5F9C"/>
    <w:rsid w:val="00AB310A"/>
    <w:rsid w:val="00AB39F4"/>
    <w:rsid w:val="00AB449F"/>
    <w:rsid w:val="00AB6A87"/>
    <w:rsid w:val="00AC204F"/>
    <w:rsid w:val="00AC37D4"/>
    <w:rsid w:val="00AD4AAA"/>
    <w:rsid w:val="00AD4EF2"/>
    <w:rsid w:val="00AE2B52"/>
    <w:rsid w:val="00AE48A8"/>
    <w:rsid w:val="00AE5A4C"/>
    <w:rsid w:val="00AF1A3D"/>
    <w:rsid w:val="00AF24F5"/>
    <w:rsid w:val="00AF3593"/>
    <w:rsid w:val="00B068C1"/>
    <w:rsid w:val="00B070C2"/>
    <w:rsid w:val="00B15C81"/>
    <w:rsid w:val="00B21FB7"/>
    <w:rsid w:val="00B24AB4"/>
    <w:rsid w:val="00B25C16"/>
    <w:rsid w:val="00B26320"/>
    <w:rsid w:val="00B26E3F"/>
    <w:rsid w:val="00B30D27"/>
    <w:rsid w:val="00B329F1"/>
    <w:rsid w:val="00B35B42"/>
    <w:rsid w:val="00B36365"/>
    <w:rsid w:val="00B36AC0"/>
    <w:rsid w:val="00B43ED5"/>
    <w:rsid w:val="00B50AFE"/>
    <w:rsid w:val="00B50CE3"/>
    <w:rsid w:val="00B524A0"/>
    <w:rsid w:val="00B53275"/>
    <w:rsid w:val="00B54805"/>
    <w:rsid w:val="00B57F73"/>
    <w:rsid w:val="00B60C1E"/>
    <w:rsid w:val="00B65E47"/>
    <w:rsid w:val="00B66A35"/>
    <w:rsid w:val="00B75347"/>
    <w:rsid w:val="00B822EF"/>
    <w:rsid w:val="00B84CBA"/>
    <w:rsid w:val="00B86FC2"/>
    <w:rsid w:val="00B87E8A"/>
    <w:rsid w:val="00B97CE7"/>
    <w:rsid w:val="00BA04AB"/>
    <w:rsid w:val="00BB3387"/>
    <w:rsid w:val="00BC29EA"/>
    <w:rsid w:val="00BC3128"/>
    <w:rsid w:val="00BD069E"/>
    <w:rsid w:val="00BE4CFC"/>
    <w:rsid w:val="00BE5487"/>
    <w:rsid w:val="00BE5B29"/>
    <w:rsid w:val="00BE6F04"/>
    <w:rsid w:val="00C02615"/>
    <w:rsid w:val="00C13DD0"/>
    <w:rsid w:val="00C1777C"/>
    <w:rsid w:val="00C219A9"/>
    <w:rsid w:val="00C226DB"/>
    <w:rsid w:val="00C26F89"/>
    <w:rsid w:val="00C273ED"/>
    <w:rsid w:val="00C35738"/>
    <w:rsid w:val="00C35FEE"/>
    <w:rsid w:val="00C439CB"/>
    <w:rsid w:val="00C44C05"/>
    <w:rsid w:val="00C45889"/>
    <w:rsid w:val="00C506E6"/>
    <w:rsid w:val="00C50B06"/>
    <w:rsid w:val="00C51AD1"/>
    <w:rsid w:val="00C526C2"/>
    <w:rsid w:val="00C577F3"/>
    <w:rsid w:val="00C60818"/>
    <w:rsid w:val="00C62D2C"/>
    <w:rsid w:val="00C64AE2"/>
    <w:rsid w:val="00C6548A"/>
    <w:rsid w:val="00C715A2"/>
    <w:rsid w:val="00C754ED"/>
    <w:rsid w:val="00C75AD2"/>
    <w:rsid w:val="00C8084F"/>
    <w:rsid w:val="00C81639"/>
    <w:rsid w:val="00C83DCF"/>
    <w:rsid w:val="00C9011E"/>
    <w:rsid w:val="00C912FF"/>
    <w:rsid w:val="00C94E45"/>
    <w:rsid w:val="00C9680D"/>
    <w:rsid w:val="00CB324E"/>
    <w:rsid w:val="00CB54DB"/>
    <w:rsid w:val="00CB648C"/>
    <w:rsid w:val="00CC1680"/>
    <w:rsid w:val="00CD147D"/>
    <w:rsid w:val="00CD15C6"/>
    <w:rsid w:val="00CD1DBB"/>
    <w:rsid w:val="00CD3B1A"/>
    <w:rsid w:val="00CD49FB"/>
    <w:rsid w:val="00CD4AD8"/>
    <w:rsid w:val="00CD4D83"/>
    <w:rsid w:val="00CD7492"/>
    <w:rsid w:val="00CE25C8"/>
    <w:rsid w:val="00CE7B4C"/>
    <w:rsid w:val="00CF0EAE"/>
    <w:rsid w:val="00CF4F6A"/>
    <w:rsid w:val="00CF75AC"/>
    <w:rsid w:val="00D0520F"/>
    <w:rsid w:val="00D11352"/>
    <w:rsid w:val="00D13D4C"/>
    <w:rsid w:val="00D16FE2"/>
    <w:rsid w:val="00D202A6"/>
    <w:rsid w:val="00D27DEB"/>
    <w:rsid w:val="00D33EBC"/>
    <w:rsid w:val="00D34417"/>
    <w:rsid w:val="00D41DBF"/>
    <w:rsid w:val="00D45369"/>
    <w:rsid w:val="00D51410"/>
    <w:rsid w:val="00D52B05"/>
    <w:rsid w:val="00D56802"/>
    <w:rsid w:val="00D574C4"/>
    <w:rsid w:val="00D61823"/>
    <w:rsid w:val="00D61F4C"/>
    <w:rsid w:val="00D635DF"/>
    <w:rsid w:val="00D65D8A"/>
    <w:rsid w:val="00D67C1C"/>
    <w:rsid w:val="00D73BD0"/>
    <w:rsid w:val="00D81530"/>
    <w:rsid w:val="00D9358B"/>
    <w:rsid w:val="00D96F7C"/>
    <w:rsid w:val="00D97983"/>
    <w:rsid w:val="00DA16D8"/>
    <w:rsid w:val="00DA266C"/>
    <w:rsid w:val="00DA392F"/>
    <w:rsid w:val="00DA3F90"/>
    <w:rsid w:val="00DA6F2B"/>
    <w:rsid w:val="00DB21D1"/>
    <w:rsid w:val="00DB6A3E"/>
    <w:rsid w:val="00DC409A"/>
    <w:rsid w:val="00DC42EB"/>
    <w:rsid w:val="00DC7AFD"/>
    <w:rsid w:val="00DD1238"/>
    <w:rsid w:val="00DD236B"/>
    <w:rsid w:val="00DD7407"/>
    <w:rsid w:val="00E040D1"/>
    <w:rsid w:val="00E05AD2"/>
    <w:rsid w:val="00E05F1D"/>
    <w:rsid w:val="00E07275"/>
    <w:rsid w:val="00E20B9E"/>
    <w:rsid w:val="00E22D9A"/>
    <w:rsid w:val="00E238E0"/>
    <w:rsid w:val="00E26658"/>
    <w:rsid w:val="00E41BF3"/>
    <w:rsid w:val="00E41C9C"/>
    <w:rsid w:val="00E447C7"/>
    <w:rsid w:val="00E50D73"/>
    <w:rsid w:val="00E57630"/>
    <w:rsid w:val="00E60F26"/>
    <w:rsid w:val="00E636C4"/>
    <w:rsid w:val="00E646D8"/>
    <w:rsid w:val="00E65015"/>
    <w:rsid w:val="00E715FA"/>
    <w:rsid w:val="00E72DCB"/>
    <w:rsid w:val="00E75069"/>
    <w:rsid w:val="00E755DC"/>
    <w:rsid w:val="00E8160B"/>
    <w:rsid w:val="00E856EE"/>
    <w:rsid w:val="00E87A8F"/>
    <w:rsid w:val="00E87F52"/>
    <w:rsid w:val="00E92B8D"/>
    <w:rsid w:val="00EA1317"/>
    <w:rsid w:val="00EA1E19"/>
    <w:rsid w:val="00EA28C5"/>
    <w:rsid w:val="00EA533C"/>
    <w:rsid w:val="00EA5D97"/>
    <w:rsid w:val="00EB0B39"/>
    <w:rsid w:val="00EB5F3F"/>
    <w:rsid w:val="00EB728C"/>
    <w:rsid w:val="00EC38DD"/>
    <w:rsid w:val="00EC664E"/>
    <w:rsid w:val="00EC7C2B"/>
    <w:rsid w:val="00EC7F13"/>
    <w:rsid w:val="00ED14EC"/>
    <w:rsid w:val="00ED2D74"/>
    <w:rsid w:val="00ED5785"/>
    <w:rsid w:val="00ED7AB4"/>
    <w:rsid w:val="00EE24B4"/>
    <w:rsid w:val="00F00C5C"/>
    <w:rsid w:val="00F01040"/>
    <w:rsid w:val="00F03831"/>
    <w:rsid w:val="00F05D38"/>
    <w:rsid w:val="00F12818"/>
    <w:rsid w:val="00F13BE1"/>
    <w:rsid w:val="00F14C07"/>
    <w:rsid w:val="00F155C2"/>
    <w:rsid w:val="00F17540"/>
    <w:rsid w:val="00F2382F"/>
    <w:rsid w:val="00F3016A"/>
    <w:rsid w:val="00F321DA"/>
    <w:rsid w:val="00F33A22"/>
    <w:rsid w:val="00F346AD"/>
    <w:rsid w:val="00F34A10"/>
    <w:rsid w:val="00F4412B"/>
    <w:rsid w:val="00F52834"/>
    <w:rsid w:val="00F60275"/>
    <w:rsid w:val="00F64A26"/>
    <w:rsid w:val="00F660B0"/>
    <w:rsid w:val="00F67955"/>
    <w:rsid w:val="00F850D3"/>
    <w:rsid w:val="00F8588A"/>
    <w:rsid w:val="00F875C6"/>
    <w:rsid w:val="00F90C4D"/>
    <w:rsid w:val="00F912B9"/>
    <w:rsid w:val="00F91548"/>
    <w:rsid w:val="00FA0864"/>
    <w:rsid w:val="00FA23A8"/>
    <w:rsid w:val="00FB2DC6"/>
    <w:rsid w:val="00FB65D4"/>
    <w:rsid w:val="00FC145A"/>
    <w:rsid w:val="00FC22C6"/>
    <w:rsid w:val="00FC2F72"/>
    <w:rsid w:val="00FC3E08"/>
    <w:rsid w:val="00FC4927"/>
    <w:rsid w:val="00FC4E19"/>
    <w:rsid w:val="00FD14B6"/>
    <w:rsid w:val="00FD2F49"/>
    <w:rsid w:val="00FD4904"/>
    <w:rsid w:val="00FD7744"/>
    <w:rsid w:val="00FE0401"/>
    <w:rsid w:val="00FF4A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1B22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24E"/>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324E"/>
    <w:pPr>
      <w:spacing w:before="100" w:beforeAutospacing="1" w:after="100" w:afterAutospacing="1"/>
    </w:pPr>
    <w:rPr>
      <w:rFonts w:eastAsia="Times New Roman"/>
      <w:lang w:val="en-US" w:eastAsia="en-US"/>
    </w:rPr>
  </w:style>
  <w:style w:type="paragraph" w:styleId="ListParagraph">
    <w:name w:val="List Paragraph"/>
    <w:basedOn w:val="Normal"/>
    <w:uiPriority w:val="34"/>
    <w:qFormat/>
    <w:rsid w:val="00CB324E"/>
    <w:pPr>
      <w:ind w:left="720"/>
      <w:contextualSpacing/>
    </w:pPr>
    <w:rPr>
      <w:rFonts w:asciiTheme="minorHAnsi" w:eastAsia="Times New Roman" w:hAnsiTheme="minorHAnsi"/>
      <w:lang w:eastAsia="en-US"/>
    </w:rPr>
  </w:style>
  <w:style w:type="paragraph" w:styleId="Header">
    <w:name w:val="header"/>
    <w:basedOn w:val="Normal"/>
    <w:link w:val="HeaderChar"/>
    <w:uiPriority w:val="99"/>
    <w:unhideWhenUsed/>
    <w:rsid w:val="00CB324E"/>
    <w:pPr>
      <w:tabs>
        <w:tab w:val="center" w:pos="4513"/>
        <w:tab w:val="right" w:pos="9026"/>
      </w:tabs>
    </w:pPr>
    <w:rPr>
      <w:rFonts w:asciiTheme="minorHAnsi" w:eastAsia="Times New Roman" w:hAnsiTheme="minorHAnsi"/>
      <w:lang w:eastAsia="en-US"/>
    </w:rPr>
  </w:style>
  <w:style w:type="character" w:customStyle="1" w:styleId="HeaderChar">
    <w:name w:val="Header Char"/>
    <w:basedOn w:val="DefaultParagraphFont"/>
    <w:link w:val="Header"/>
    <w:uiPriority w:val="99"/>
    <w:rsid w:val="00CB324E"/>
    <w:rPr>
      <w:rFonts w:eastAsia="Times New Roman" w:cs="Times New Roman"/>
    </w:rPr>
  </w:style>
  <w:style w:type="paragraph" w:styleId="FootnoteText">
    <w:name w:val="footnote text"/>
    <w:basedOn w:val="Normal"/>
    <w:link w:val="FootnoteTextChar"/>
    <w:uiPriority w:val="99"/>
    <w:unhideWhenUsed/>
    <w:rsid w:val="00CB324E"/>
    <w:rPr>
      <w:lang w:val="en-US" w:eastAsia="en-US"/>
    </w:rPr>
  </w:style>
  <w:style w:type="character" w:customStyle="1" w:styleId="FootnoteTextChar">
    <w:name w:val="Footnote Text Char"/>
    <w:basedOn w:val="DefaultParagraphFont"/>
    <w:link w:val="FootnoteText"/>
    <w:uiPriority w:val="99"/>
    <w:rsid w:val="00CB324E"/>
    <w:rPr>
      <w:rFonts w:ascii="Times New Roman" w:hAnsi="Times New Roman" w:cs="Times New Roman"/>
      <w:lang w:val="en-US"/>
    </w:rPr>
  </w:style>
  <w:style w:type="character" w:styleId="FootnoteReference">
    <w:name w:val="footnote reference"/>
    <w:basedOn w:val="DefaultParagraphFont"/>
    <w:uiPriority w:val="99"/>
    <w:unhideWhenUsed/>
    <w:rsid w:val="00CB324E"/>
    <w:rPr>
      <w:vertAlign w:val="superscript"/>
    </w:rPr>
  </w:style>
  <w:style w:type="paragraph" w:customStyle="1" w:styleId="EndNoteBibliographyTitle">
    <w:name w:val="EndNote Bibliography Title"/>
    <w:basedOn w:val="Normal"/>
    <w:rsid w:val="001508EF"/>
    <w:pPr>
      <w:jc w:val="center"/>
    </w:pPr>
  </w:style>
  <w:style w:type="paragraph" w:customStyle="1" w:styleId="EndNoteBibliography">
    <w:name w:val="EndNote Bibliography"/>
    <w:basedOn w:val="Normal"/>
    <w:rsid w:val="001508EF"/>
  </w:style>
  <w:style w:type="character" w:styleId="Hyperlink">
    <w:name w:val="Hyperlink"/>
    <w:basedOn w:val="DefaultParagraphFont"/>
    <w:uiPriority w:val="99"/>
    <w:unhideWhenUsed/>
    <w:rsid w:val="001508EF"/>
    <w:rPr>
      <w:color w:val="0563C1" w:themeColor="hyperlink"/>
      <w:u w:val="single"/>
    </w:rPr>
  </w:style>
  <w:style w:type="paragraph" w:styleId="Footer">
    <w:name w:val="footer"/>
    <w:basedOn w:val="Normal"/>
    <w:link w:val="FooterChar"/>
    <w:uiPriority w:val="99"/>
    <w:unhideWhenUsed/>
    <w:rsid w:val="008D274A"/>
    <w:pPr>
      <w:tabs>
        <w:tab w:val="center" w:pos="4513"/>
        <w:tab w:val="right" w:pos="9026"/>
      </w:tabs>
    </w:pPr>
  </w:style>
  <w:style w:type="character" w:customStyle="1" w:styleId="FooterChar">
    <w:name w:val="Footer Char"/>
    <w:basedOn w:val="DefaultParagraphFont"/>
    <w:link w:val="Footer"/>
    <w:uiPriority w:val="99"/>
    <w:rsid w:val="008D274A"/>
    <w:rPr>
      <w:rFonts w:ascii="Times New Roman" w:hAnsi="Times New Roman" w:cs="Times New Roman"/>
      <w:lang w:eastAsia="en-GB"/>
    </w:rPr>
  </w:style>
  <w:style w:type="character" w:customStyle="1" w:styleId="UnresolvedMention">
    <w:name w:val="Unresolved Mention"/>
    <w:basedOn w:val="DefaultParagraphFont"/>
    <w:uiPriority w:val="99"/>
    <w:rsid w:val="00D67C1C"/>
    <w:rPr>
      <w:color w:val="808080"/>
      <w:shd w:val="clear" w:color="auto" w:fill="E6E6E6"/>
    </w:rPr>
  </w:style>
  <w:style w:type="table" w:styleId="TableGrid">
    <w:name w:val="Table Grid"/>
    <w:basedOn w:val="TableNormal"/>
    <w:uiPriority w:val="39"/>
    <w:rsid w:val="00512367"/>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12367"/>
  </w:style>
  <w:style w:type="character" w:customStyle="1" w:styleId="citation">
    <w:name w:val="citation"/>
    <w:basedOn w:val="DefaultParagraphFont"/>
    <w:rsid w:val="00512367"/>
  </w:style>
  <w:style w:type="character" w:customStyle="1" w:styleId="apple-converted-space">
    <w:name w:val="apple-converted-space"/>
    <w:basedOn w:val="DefaultParagraphFont"/>
    <w:rsid w:val="00512367"/>
  </w:style>
  <w:style w:type="character" w:customStyle="1" w:styleId="ref-journal">
    <w:name w:val="ref-journal"/>
    <w:basedOn w:val="DefaultParagraphFont"/>
    <w:rsid w:val="00512367"/>
  </w:style>
  <w:style w:type="character" w:customStyle="1" w:styleId="ref-vol">
    <w:name w:val="ref-vol"/>
    <w:basedOn w:val="DefaultParagraphFont"/>
    <w:rsid w:val="00512367"/>
  </w:style>
  <w:style w:type="character" w:customStyle="1" w:styleId="nowrap">
    <w:name w:val="nowrap"/>
    <w:basedOn w:val="DefaultParagraphFont"/>
    <w:rsid w:val="00512367"/>
  </w:style>
  <w:style w:type="paragraph" w:styleId="BalloonText">
    <w:name w:val="Balloon Text"/>
    <w:basedOn w:val="Normal"/>
    <w:link w:val="BalloonTextChar"/>
    <w:uiPriority w:val="99"/>
    <w:semiHidden/>
    <w:unhideWhenUsed/>
    <w:rsid w:val="00512367"/>
    <w:rPr>
      <w:rFonts w:eastAsia="Times New Roman"/>
      <w:sz w:val="18"/>
      <w:szCs w:val="18"/>
      <w:lang w:eastAsia="en-US"/>
    </w:rPr>
  </w:style>
  <w:style w:type="character" w:customStyle="1" w:styleId="BalloonTextChar">
    <w:name w:val="Balloon Text Char"/>
    <w:basedOn w:val="DefaultParagraphFont"/>
    <w:link w:val="BalloonText"/>
    <w:uiPriority w:val="99"/>
    <w:semiHidden/>
    <w:rsid w:val="00512367"/>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5123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84863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llinsMartin@napier.ac.uk" TargetMode="External"/><Relationship Id="rId13" Type="http://schemas.openxmlformats.org/officeDocument/2006/relationships/hyperlink" Target="http://www.casp-uk.net" TargetMode="External"/><Relationship Id="rId18" Type="http://schemas.openxmlformats.org/officeDocument/2006/relationships/hyperlink" Target="https://www.nice.org.uk/guidance/cg192/evidence/full-guideline-193396861" TargetMode="External"/><Relationship Id="rId3" Type="http://schemas.openxmlformats.org/officeDocument/2006/relationships/settings" Target="settings.xml"/><Relationship Id="rId21" Type="http://schemas.openxmlformats.org/officeDocument/2006/relationships/hyperlink" Target="http://www.who.int/mental_health/maternal-child/maternal_mental_health/en/" TargetMode="External"/><Relationship Id="rId7" Type="http://schemas.openxmlformats.org/officeDocument/2006/relationships/hyperlink" Target="mailto:Jennifer.patterson@napier.ac.uk" TargetMode="External"/><Relationship Id="rId12" Type="http://schemas.openxmlformats.org/officeDocument/2006/relationships/hyperlink" Target="http://everyonesbusiness.org.uk/wp-content/uploads/2014/12/Embargoed-20th-Oct-Final-Economic-Report-costs-of-perinatal-mental-health-problems.pdf" TargetMode="External"/><Relationship Id="rId17" Type="http://schemas.openxmlformats.org/officeDocument/2006/relationships/hyperlink" Target="https://www.npeu.ox.ac.uk/downloads/files/mbrrace-uk/reports/MBRRACE-UK%20Maternal%20Report%202016%20-%20website.pdf" TargetMode="External"/><Relationship Id="rId2" Type="http://schemas.openxmlformats.org/officeDocument/2006/relationships/styles" Target="styles.xml"/><Relationship Id="rId16" Type="http://schemas.openxmlformats.org/officeDocument/2006/relationships/hyperlink" Target="https://blogs.city.ac.uk/birthptsd/" TargetMode="External"/><Relationship Id="rId20" Type="http://schemas.openxmlformats.org/officeDocument/2006/relationships/hyperlink" Target="http://guides.library.utoronto.ca/c.php?g=250707&amp;p=168056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nlinelibrary.wiley.com/doi/10.1002/14651858.CD010534.pub2/full"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blogs.city.ac.uk/birthptsd/tag/stillbirth/"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nice.org.uk/media/default/about/what-we-do/into-practice/support-for-service-improvement-and-audit/how-to-change-practice-barriers-to-change.pdf" TargetMode="External"/><Relationship Id="rId4" Type="http://schemas.openxmlformats.org/officeDocument/2006/relationships/webSettings" Target="webSettings.xml"/><Relationship Id="rId9" Type="http://schemas.openxmlformats.org/officeDocument/2006/relationships/hyperlink" Target="mailto:T.Karatzias@napier.ac.uk" TargetMode="External"/><Relationship Id="rId14" Type="http://schemas.openxmlformats.org/officeDocument/2006/relationships/hyperlink" Target="http://www.cqc.org.uk/about-us/our-purpose-role/who-we-are"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7</Pages>
  <Words>22908</Words>
  <Characters>130582</Characters>
  <Application>Microsoft Office Word</Application>
  <DocSecurity>4</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terson, Jennifer</dc:creator>
  <cp:keywords/>
  <dc:description/>
  <cp:lastModifiedBy>Gibson, Lyn</cp:lastModifiedBy>
  <cp:revision>2</cp:revision>
  <dcterms:created xsi:type="dcterms:W3CDTF">2018-05-03T15:45:00Z</dcterms:created>
  <dcterms:modified xsi:type="dcterms:W3CDTF">2018-05-03T15:45:00Z</dcterms:modified>
</cp:coreProperties>
</file>